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rPr>
      </w:pPr>
      <w:bookmarkStart w:id="0" w:name="_Hlk86943686"/>
      <w:r w:rsidRPr="00D973F0">
        <w:rPr>
          <w:b/>
          <w:szCs w:val="24"/>
        </w:rPr>
        <w:t>Análisis termográfico a paneles fotovoltaicos mediante digitalización de imágenes</w:t>
      </w:r>
    </w:p>
    <w:p w14:paraId="59E57505" w14:textId="1D2951D5" w:rsidR="00A00482" w:rsidRPr="00D973F0" w:rsidRDefault="00A00482" w:rsidP="00E944DD">
      <w:pPr>
        <w:ind w:right="284" w:firstLine="0"/>
        <w:jc w:val="center"/>
        <w:rPr>
          <w:b/>
          <w:szCs w:val="24"/>
        </w:rPr>
      </w:pPr>
    </w:p>
    <w:p w14:paraId="55351778" w14:textId="0528B702" w:rsidR="003A0E83" w:rsidRDefault="003A0E83" w:rsidP="00E944DD">
      <w:pPr>
        <w:ind w:right="284" w:firstLine="0"/>
        <w:jc w:val="center"/>
        <w:rPr>
          <w:b/>
          <w:szCs w:val="24"/>
        </w:rPr>
      </w:pPr>
    </w:p>
    <w:p w14:paraId="06018399" w14:textId="77777777" w:rsidR="00CC75B5" w:rsidRPr="00D973F0" w:rsidRDefault="00CC75B5" w:rsidP="00E944DD">
      <w:pPr>
        <w:ind w:right="284" w:firstLine="0"/>
        <w:jc w:val="center"/>
        <w:rPr>
          <w:b/>
          <w:szCs w:val="24"/>
        </w:rPr>
      </w:pPr>
    </w:p>
    <w:p w14:paraId="5EC14D2C" w14:textId="2705467F" w:rsidR="0071094D" w:rsidRPr="00D973F0" w:rsidRDefault="00DC509A" w:rsidP="00E944DD">
      <w:pPr>
        <w:ind w:right="284" w:firstLine="0"/>
        <w:jc w:val="center"/>
        <w:rPr>
          <w:b/>
          <w:szCs w:val="24"/>
        </w:rPr>
      </w:pPr>
      <w:r w:rsidRPr="00D973F0">
        <w:rPr>
          <w:b/>
          <w:szCs w:val="24"/>
        </w:rPr>
        <w:t>Cristhian Alexander Torres Polanco</w:t>
      </w:r>
    </w:p>
    <w:p w14:paraId="106E3A1A" w14:textId="508ECF62" w:rsidR="00DC509A" w:rsidRPr="00D973F0" w:rsidRDefault="00DC509A" w:rsidP="00E944DD">
      <w:pPr>
        <w:ind w:right="284" w:firstLine="0"/>
        <w:jc w:val="center"/>
        <w:rPr>
          <w:b/>
          <w:szCs w:val="24"/>
        </w:rPr>
      </w:pPr>
      <w:r w:rsidRPr="00D973F0">
        <w:rPr>
          <w:b/>
          <w:szCs w:val="24"/>
        </w:rPr>
        <w:t>Fabio Alberto Yepes Torres</w:t>
      </w:r>
    </w:p>
    <w:p w14:paraId="7F8C2E7A" w14:textId="6D0DE67C" w:rsidR="0018546E" w:rsidRPr="00D973F0" w:rsidRDefault="0018546E" w:rsidP="00E944DD">
      <w:pPr>
        <w:ind w:right="284" w:firstLine="0"/>
        <w:jc w:val="center"/>
        <w:rPr>
          <w:b/>
          <w:szCs w:val="24"/>
        </w:rPr>
      </w:pPr>
    </w:p>
    <w:p w14:paraId="4950067A" w14:textId="1E1551A9" w:rsidR="003A0E83" w:rsidRPr="00D973F0" w:rsidRDefault="003A0E83" w:rsidP="00E944DD">
      <w:pPr>
        <w:ind w:right="284" w:firstLine="0"/>
        <w:jc w:val="center"/>
        <w:rPr>
          <w:b/>
          <w:szCs w:val="24"/>
        </w:rPr>
      </w:pPr>
    </w:p>
    <w:p w14:paraId="32EA83FB" w14:textId="77777777" w:rsidR="003A0E83" w:rsidRPr="00D973F0" w:rsidRDefault="003A0E83" w:rsidP="00E944DD">
      <w:pPr>
        <w:ind w:right="284" w:firstLine="0"/>
        <w:jc w:val="center"/>
        <w:rPr>
          <w:b/>
          <w:szCs w:val="24"/>
        </w:rPr>
      </w:pPr>
    </w:p>
    <w:p w14:paraId="59C288C9" w14:textId="4AB1709E" w:rsidR="00F23D0C" w:rsidRPr="00D973F0" w:rsidRDefault="001A5107" w:rsidP="00E944DD">
      <w:pPr>
        <w:ind w:right="284" w:firstLine="0"/>
        <w:jc w:val="center"/>
        <w:rPr>
          <w:b/>
          <w:szCs w:val="24"/>
        </w:rPr>
      </w:pPr>
      <w:r w:rsidRPr="00D973F0">
        <w:rPr>
          <w:b/>
          <w:szCs w:val="24"/>
        </w:rPr>
        <w:t xml:space="preserve">Trabajo de grado para </w:t>
      </w:r>
      <w:r w:rsidR="00F23D0C" w:rsidRPr="00D973F0">
        <w:rPr>
          <w:b/>
          <w:szCs w:val="24"/>
        </w:rPr>
        <w:t xml:space="preserve">optar el título de </w:t>
      </w:r>
      <w:r w:rsidR="00B04A48" w:rsidRPr="00D973F0">
        <w:rPr>
          <w:b/>
          <w:szCs w:val="24"/>
        </w:rPr>
        <w:t>Ingeniero Electrónico</w:t>
      </w:r>
    </w:p>
    <w:p w14:paraId="3EA17CC4" w14:textId="69D607E0" w:rsidR="00F23D0C" w:rsidRPr="00D973F0" w:rsidRDefault="00F23D0C" w:rsidP="00E944DD">
      <w:pPr>
        <w:ind w:firstLine="0"/>
        <w:jc w:val="center"/>
        <w:rPr>
          <w:b/>
          <w:szCs w:val="24"/>
        </w:rPr>
      </w:pPr>
    </w:p>
    <w:p w14:paraId="1CBF4209" w14:textId="77777777" w:rsidR="001A5107" w:rsidRPr="00D973F0" w:rsidRDefault="001A5107" w:rsidP="00E944DD">
      <w:pPr>
        <w:ind w:firstLine="0"/>
        <w:jc w:val="center"/>
        <w:rPr>
          <w:b/>
          <w:szCs w:val="24"/>
        </w:rPr>
      </w:pPr>
      <w:r w:rsidRPr="00D973F0">
        <w:rPr>
          <w:b/>
          <w:szCs w:val="24"/>
        </w:rPr>
        <w:t>Director</w:t>
      </w:r>
    </w:p>
    <w:p w14:paraId="37454BE1" w14:textId="75D963AB" w:rsidR="001A5107" w:rsidRPr="00D973F0" w:rsidRDefault="00B04A48" w:rsidP="00E944DD">
      <w:pPr>
        <w:ind w:firstLine="0"/>
        <w:jc w:val="center"/>
        <w:rPr>
          <w:b/>
          <w:szCs w:val="24"/>
        </w:rPr>
      </w:pPr>
      <w:r w:rsidRPr="00D973F0">
        <w:rPr>
          <w:b/>
          <w:szCs w:val="24"/>
        </w:rPr>
        <w:t>Jorge Humberto Erazo</w:t>
      </w:r>
      <w:r w:rsidR="008A023E">
        <w:rPr>
          <w:b/>
          <w:szCs w:val="24"/>
        </w:rPr>
        <w:t xml:space="preserve"> Aux, Ph. D. (c)</w:t>
      </w:r>
    </w:p>
    <w:p w14:paraId="1F1BDA89" w14:textId="57CC1EAC" w:rsidR="00A00482" w:rsidRDefault="00A00482" w:rsidP="00E944DD">
      <w:pPr>
        <w:ind w:firstLine="0"/>
        <w:jc w:val="center"/>
        <w:rPr>
          <w:b/>
          <w:szCs w:val="24"/>
        </w:rPr>
      </w:pPr>
    </w:p>
    <w:p w14:paraId="4CC18E7D" w14:textId="77777777" w:rsidR="008A023E" w:rsidRPr="00D973F0" w:rsidRDefault="008A023E" w:rsidP="00E944DD">
      <w:pPr>
        <w:ind w:firstLine="0"/>
        <w:jc w:val="center"/>
        <w:rPr>
          <w:b/>
          <w:szCs w:val="24"/>
        </w:rPr>
      </w:pPr>
    </w:p>
    <w:p w14:paraId="0A9B8839" w14:textId="0B1FE33B" w:rsidR="00A00482" w:rsidRPr="00D973F0" w:rsidRDefault="000F266F" w:rsidP="00E944DD">
      <w:pPr>
        <w:ind w:firstLine="0"/>
        <w:jc w:val="center"/>
        <w:rPr>
          <w:b/>
          <w:szCs w:val="24"/>
        </w:rPr>
      </w:pPr>
      <w:r w:rsidRPr="00D973F0">
        <w:rPr>
          <w:b/>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rPr>
      </w:pPr>
      <w:r w:rsidRPr="00D973F0">
        <w:rPr>
          <w:b/>
          <w:szCs w:val="24"/>
        </w:rPr>
        <w:t>Institución Universitaria Antonio José Camacho</w:t>
      </w:r>
    </w:p>
    <w:p w14:paraId="44418421" w14:textId="08F591AD" w:rsidR="0018546E" w:rsidRPr="00D973F0" w:rsidRDefault="00C16B0B" w:rsidP="00E944DD">
      <w:pPr>
        <w:ind w:firstLine="0"/>
        <w:jc w:val="center"/>
        <w:rPr>
          <w:b/>
          <w:szCs w:val="24"/>
        </w:rPr>
      </w:pPr>
      <w:r w:rsidRPr="00D973F0">
        <w:rPr>
          <w:b/>
          <w:szCs w:val="24"/>
        </w:rPr>
        <w:t>Facultad</w:t>
      </w:r>
      <w:r w:rsidR="00B04A48" w:rsidRPr="00D973F0">
        <w:rPr>
          <w:b/>
          <w:szCs w:val="24"/>
        </w:rPr>
        <w:t xml:space="preserve"> de ingenierías</w:t>
      </w:r>
    </w:p>
    <w:p w14:paraId="7350AEA9" w14:textId="05422BB0" w:rsidR="001A5107" w:rsidRPr="00D973F0" w:rsidRDefault="00B04A48" w:rsidP="00E944DD">
      <w:pPr>
        <w:ind w:firstLine="0"/>
        <w:jc w:val="center"/>
        <w:rPr>
          <w:b/>
          <w:szCs w:val="24"/>
        </w:rPr>
      </w:pPr>
      <w:r w:rsidRPr="00D973F0">
        <w:rPr>
          <w:b/>
          <w:szCs w:val="24"/>
        </w:rPr>
        <w:t>Ingeniería Electrónica</w:t>
      </w:r>
    </w:p>
    <w:p w14:paraId="760A5331" w14:textId="4DBFC902" w:rsidR="000F266F" w:rsidRPr="00D973F0" w:rsidRDefault="00396834" w:rsidP="000F266F">
      <w:pPr>
        <w:ind w:firstLine="0"/>
        <w:jc w:val="center"/>
        <w:rPr>
          <w:b/>
          <w:szCs w:val="24"/>
        </w:rPr>
      </w:pPr>
      <w:r w:rsidRPr="00D973F0">
        <w:rPr>
          <w:b/>
          <w:szCs w:val="24"/>
        </w:rPr>
        <w:t>2021</w:t>
      </w:r>
      <w:r w:rsidR="000F266F" w:rsidRPr="00D973F0">
        <w:rPr>
          <w:b/>
          <w:szCs w:val="24"/>
        </w:rPr>
        <w:br w:type="page"/>
      </w:r>
    </w:p>
    <w:p w14:paraId="2604A121" w14:textId="117977F4" w:rsidR="00E16E1D" w:rsidRPr="00D973F0" w:rsidRDefault="00566DC3" w:rsidP="003A0E83">
      <w:pPr>
        <w:ind w:firstLine="0"/>
        <w:jc w:val="center"/>
        <w:rPr>
          <w:b/>
        </w:rPr>
      </w:pPr>
      <w:r w:rsidRPr="00D973F0">
        <w:rPr>
          <w:b/>
        </w:rPr>
        <w:lastRenderedPageBreak/>
        <w:t>Contenido</w:t>
      </w:r>
    </w:p>
    <w:p w14:paraId="7DD6A0EF" w14:textId="77777777" w:rsidR="000E7C36" w:rsidRDefault="003A0E83" w:rsidP="003A0E83">
      <w:pPr>
        <w:jc w:val="right"/>
      </w:pPr>
      <w:r w:rsidRPr="00D973F0">
        <w:rPr>
          <w:szCs w:val="24"/>
        </w:rPr>
        <w:t>P</w:t>
      </w:r>
      <w:r w:rsidR="00566DC3" w:rsidRPr="00D973F0">
        <w:rPr>
          <w:szCs w:val="24"/>
        </w:rPr>
        <w:t xml:space="preserve">ág. </w:t>
      </w:r>
      <w:r w:rsidR="00AD4D69" w:rsidRPr="00D973F0">
        <w:rPr>
          <w:szCs w:val="24"/>
        </w:rPr>
        <w:fldChar w:fldCharType="begin"/>
      </w:r>
      <w:r w:rsidR="00E16E1D" w:rsidRPr="00D973F0">
        <w:rPr>
          <w:szCs w:val="24"/>
        </w:rPr>
        <w:instrText xml:space="preserve"> TOC \o "1-3" \h \z \u </w:instrText>
      </w:r>
      <w:r w:rsidR="00AD4D69" w:rsidRPr="00D973F0">
        <w:rPr>
          <w:szCs w:val="24"/>
        </w:rPr>
        <w:fldChar w:fldCharType="separate"/>
      </w:r>
    </w:p>
    <w:p w14:paraId="2DE8FF6A" w14:textId="46BFFDE1" w:rsidR="000E7C36" w:rsidRDefault="00380B78">
      <w:pPr>
        <w:pStyle w:val="TDC1"/>
        <w:rPr>
          <w:rFonts w:asciiTheme="minorHAnsi" w:eastAsiaTheme="minorEastAsia" w:hAnsiTheme="minorHAnsi" w:cstheme="minorBidi"/>
          <w:sz w:val="22"/>
          <w:szCs w:val="22"/>
          <w:lang w:eastAsia="es-CO"/>
        </w:rPr>
      </w:pPr>
      <w:hyperlink w:anchor="_Toc91849699" w:history="1">
        <w:r w:rsidR="000E7C36" w:rsidRPr="003F663C">
          <w:rPr>
            <w:rStyle w:val="Hipervnculo"/>
          </w:rPr>
          <w:t>Introducción</w:t>
        </w:r>
        <w:r w:rsidR="000E7C36">
          <w:rPr>
            <w:webHidden/>
          </w:rPr>
          <w:tab/>
        </w:r>
        <w:r w:rsidR="000E7C36">
          <w:rPr>
            <w:webHidden/>
          </w:rPr>
          <w:fldChar w:fldCharType="begin"/>
        </w:r>
        <w:r w:rsidR="000E7C36">
          <w:rPr>
            <w:webHidden/>
          </w:rPr>
          <w:instrText xml:space="preserve"> PAGEREF _Toc91849699 \h </w:instrText>
        </w:r>
        <w:r w:rsidR="000E7C36">
          <w:rPr>
            <w:webHidden/>
          </w:rPr>
        </w:r>
        <w:r w:rsidR="000E7C36">
          <w:rPr>
            <w:webHidden/>
          </w:rPr>
          <w:fldChar w:fldCharType="separate"/>
        </w:r>
        <w:r w:rsidR="000E7C36">
          <w:rPr>
            <w:webHidden/>
          </w:rPr>
          <w:t>11</w:t>
        </w:r>
        <w:r w:rsidR="000E7C36">
          <w:rPr>
            <w:webHidden/>
          </w:rPr>
          <w:fldChar w:fldCharType="end"/>
        </w:r>
      </w:hyperlink>
    </w:p>
    <w:p w14:paraId="5E9B5275" w14:textId="070F3BD2" w:rsidR="000E7C36" w:rsidRDefault="00380B78">
      <w:pPr>
        <w:pStyle w:val="TDC1"/>
        <w:rPr>
          <w:rFonts w:asciiTheme="minorHAnsi" w:eastAsiaTheme="minorEastAsia" w:hAnsiTheme="minorHAnsi" w:cstheme="minorBidi"/>
          <w:sz w:val="22"/>
          <w:szCs w:val="22"/>
          <w:lang w:eastAsia="es-CO"/>
        </w:rPr>
      </w:pPr>
      <w:hyperlink w:anchor="_Toc91849700" w:history="1">
        <w:r w:rsidR="000E7C36" w:rsidRPr="003F663C">
          <w:rPr>
            <w:rStyle w:val="Hipervnculo"/>
          </w:rPr>
          <w:t>1. Análisis Termográfico a Paneles Fotovoltaicos Mediante Digitalización de Imágenes</w:t>
        </w:r>
        <w:r w:rsidR="000E7C36">
          <w:rPr>
            <w:webHidden/>
          </w:rPr>
          <w:tab/>
        </w:r>
        <w:r w:rsidR="000E7C36">
          <w:rPr>
            <w:webHidden/>
          </w:rPr>
          <w:fldChar w:fldCharType="begin"/>
        </w:r>
        <w:r w:rsidR="000E7C36">
          <w:rPr>
            <w:webHidden/>
          </w:rPr>
          <w:instrText xml:space="preserve"> PAGEREF _Toc91849700 \h </w:instrText>
        </w:r>
        <w:r w:rsidR="000E7C36">
          <w:rPr>
            <w:webHidden/>
          </w:rPr>
        </w:r>
        <w:r w:rsidR="000E7C36">
          <w:rPr>
            <w:webHidden/>
          </w:rPr>
          <w:fldChar w:fldCharType="separate"/>
        </w:r>
        <w:r w:rsidR="000E7C36">
          <w:rPr>
            <w:webHidden/>
          </w:rPr>
          <w:t>12</w:t>
        </w:r>
        <w:r w:rsidR="000E7C36">
          <w:rPr>
            <w:webHidden/>
          </w:rPr>
          <w:fldChar w:fldCharType="end"/>
        </w:r>
      </w:hyperlink>
    </w:p>
    <w:p w14:paraId="07B74140" w14:textId="7F5BEF4B"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01" w:history="1">
        <w:r w:rsidR="000E7C36" w:rsidRPr="003F663C">
          <w:rPr>
            <w:rStyle w:val="Hipervnculo"/>
          </w:rPr>
          <w:t>1.1 Planteamiento del problema.</w:t>
        </w:r>
        <w:r w:rsidR="000E7C36">
          <w:rPr>
            <w:webHidden/>
          </w:rPr>
          <w:tab/>
        </w:r>
        <w:r w:rsidR="000E7C36">
          <w:rPr>
            <w:webHidden/>
          </w:rPr>
          <w:fldChar w:fldCharType="begin"/>
        </w:r>
        <w:r w:rsidR="000E7C36">
          <w:rPr>
            <w:webHidden/>
          </w:rPr>
          <w:instrText xml:space="preserve"> PAGEREF _Toc91849701 \h </w:instrText>
        </w:r>
        <w:r w:rsidR="000E7C36">
          <w:rPr>
            <w:webHidden/>
          </w:rPr>
        </w:r>
        <w:r w:rsidR="000E7C36">
          <w:rPr>
            <w:webHidden/>
          </w:rPr>
          <w:fldChar w:fldCharType="separate"/>
        </w:r>
        <w:r w:rsidR="000E7C36">
          <w:rPr>
            <w:webHidden/>
          </w:rPr>
          <w:t>12</w:t>
        </w:r>
        <w:r w:rsidR="000E7C36">
          <w:rPr>
            <w:webHidden/>
          </w:rPr>
          <w:fldChar w:fldCharType="end"/>
        </w:r>
      </w:hyperlink>
    </w:p>
    <w:p w14:paraId="1C4EF990" w14:textId="3D104760"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02" w:history="1">
        <w:r w:rsidR="000E7C36" w:rsidRPr="003F663C">
          <w:rPr>
            <w:rStyle w:val="Hipervnculo"/>
          </w:rPr>
          <w:t>1.2 Justificación.</w:t>
        </w:r>
        <w:r w:rsidR="000E7C36">
          <w:rPr>
            <w:webHidden/>
          </w:rPr>
          <w:tab/>
        </w:r>
        <w:r w:rsidR="000E7C36">
          <w:rPr>
            <w:webHidden/>
          </w:rPr>
          <w:fldChar w:fldCharType="begin"/>
        </w:r>
        <w:r w:rsidR="000E7C36">
          <w:rPr>
            <w:webHidden/>
          </w:rPr>
          <w:instrText xml:space="preserve"> PAGEREF _Toc91849702 \h </w:instrText>
        </w:r>
        <w:r w:rsidR="000E7C36">
          <w:rPr>
            <w:webHidden/>
          </w:rPr>
        </w:r>
        <w:r w:rsidR="000E7C36">
          <w:rPr>
            <w:webHidden/>
          </w:rPr>
          <w:fldChar w:fldCharType="separate"/>
        </w:r>
        <w:r w:rsidR="000E7C36">
          <w:rPr>
            <w:webHidden/>
          </w:rPr>
          <w:t>13</w:t>
        </w:r>
        <w:r w:rsidR="000E7C36">
          <w:rPr>
            <w:webHidden/>
          </w:rPr>
          <w:fldChar w:fldCharType="end"/>
        </w:r>
      </w:hyperlink>
    </w:p>
    <w:p w14:paraId="1CC8BD77" w14:textId="659E16BF"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03" w:history="1">
        <w:r w:rsidR="000E7C36" w:rsidRPr="003F663C">
          <w:rPr>
            <w:rStyle w:val="Hipervnculo"/>
          </w:rPr>
          <w:t>1.3 Objetivos.</w:t>
        </w:r>
        <w:r w:rsidR="000E7C36">
          <w:rPr>
            <w:webHidden/>
          </w:rPr>
          <w:tab/>
        </w:r>
        <w:r w:rsidR="000E7C36">
          <w:rPr>
            <w:webHidden/>
          </w:rPr>
          <w:fldChar w:fldCharType="begin"/>
        </w:r>
        <w:r w:rsidR="000E7C36">
          <w:rPr>
            <w:webHidden/>
          </w:rPr>
          <w:instrText xml:space="preserve"> PAGEREF _Toc91849703 \h </w:instrText>
        </w:r>
        <w:r w:rsidR="000E7C36">
          <w:rPr>
            <w:webHidden/>
          </w:rPr>
        </w:r>
        <w:r w:rsidR="000E7C36">
          <w:rPr>
            <w:webHidden/>
          </w:rPr>
          <w:fldChar w:fldCharType="separate"/>
        </w:r>
        <w:r w:rsidR="000E7C36">
          <w:rPr>
            <w:webHidden/>
          </w:rPr>
          <w:t>14</w:t>
        </w:r>
        <w:r w:rsidR="000E7C36">
          <w:rPr>
            <w:webHidden/>
          </w:rPr>
          <w:fldChar w:fldCharType="end"/>
        </w:r>
      </w:hyperlink>
    </w:p>
    <w:p w14:paraId="5C1941E4" w14:textId="0323E840"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04" w:history="1">
        <w:r w:rsidR="000E7C36" w:rsidRPr="003F663C">
          <w:rPr>
            <w:rStyle w:val="Hipervnculo"/>
          </w:rPr>
          <w:t>1.3.1 Objetivo General.</w:t>
        </w:r>
        <w:r w:rsidR="000E7C36">
          <w:rPr>
            <w:webHidden/>
          </w:rPr>
          <w:tab/>
        </w:r>
        <w:r w:rsidR="000E7C36">
          <w:rPr>
            <w:webHidden/>
          </w:rPr>
          <w:fldChar w:fldCharType="begin"/>
        </w:r>
        <w:r w:rsidR="000E7C36">
          <w:rPr>
            <w:webHidden/>
          </w:rPr>
          <w:instrText xml:space="preserve"> PAGEREF _Toc91849704 \h </w:instrText>
        </w:r>
        <w:r w:rsidR="000E7C36">
          <w:rPr>
            <w:webHidden/>
          </w:rPr>
        </w:r>
        <w:r w:rsidR="000E7C36">
          <w:rPr>
            <w:webHidden/>
          </w:rPr>
          <w:fldChar w:fldCharType="separate"/>
        </w:r>
        <w:r w:rsidR="000E7C36">
          <w:rPr>
            <w:webHidden/>
          </w:rPr>
          <w:t>14</w:t>
        </w:r>
        <w:r w:rsidR="000E7C36">
          <w:rPr>
            <w:webHidden/>
          </w:rPr>
          <w:fldChar w:fldCharType="end"/>
        </w:r>
      </w:hyperlink>
    </w:p>
    <w:p w14:paraId="5001A27E" w14:textId="384B2FC9"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05" w:history="1">
        <w:r w:rsidR="000E7C36" w:rsidRPr="003F663C">
          <w:rPr>
            <w:rStyle w:val="Hipervnculo"/>
          </w:rPr>
          <w:t>1.3.2 Objetivos Específicos.</w:t>
        </w:r>
        <w:r w:rsidR="000E7C36">
          <w:rPr>
            <w:webHidden/>
          </w:rPr>
          <w:tab/>
        </w:r>
        <w:r w:rsidR="000E7C36">
          <w:rPr>
            <w:webHidden/>
          </w:rPr>
          <w:fldChar w:fldCharType="begin"/>
        </w:r>
        <w:r w:rsidR="000E7C36">
          <w:rPr>
            <w:webHidden/>
          </w:rPr>
          <w:instrText xml:space="preserve"> PAGEREF _Toc91849705 \h </w:instrText>
        </w:r>
        <w:r w:rsidR="000E7C36">
          <w:rPr>
            <w:webHidden/>
          </w:rPr>
        </w:r>
        <w:r w:rsidR="000E7C36">
          <w:rPr>
            <w:webHidden/>
          </w:rPr>
          <w:fldChar w:fldCharType="separate"/>
        </w:r>
        <w:r w:rsidR="000E7C36">
          <w:rPr>
            <w:webHidden/>
          </w:rPr>
          <w:t>14</w:t>
        </w:r>
        <w:r w:rsidR="000E7C36">
          <w:rPr>
            <w:webHidden/>
          </w:rPr>
          <w:fldChar w:fldCharType="end"/>
        </w:r>
      </w:hyperlink>
    </w:p>
    <w:p w14:paraId="69C38D5E" w14:textId="00A61324" w:rsidR="000E7C36" w:rsidRDefault="00380B78">
      <w:pPr>
        <w:pStyle w:val="TDC1"/>
        <w:rPr>
          <w:rFonts w:asciiTheme="minorHAnsi" w:eastAsiaTheme="minorEastAsia" w:hAnsiTheme="minorHAnsi" w:cstheme="minorBidi"/>
          <w:sz w:val="22"/>
          <w:szCs w:val="22"/>
          <w:lang w:eastAsia="es-CO"/>
        </w:rPr>
      </w:pPr>
      <w:hyperlink w:anchor="_Toc91849706" w:history="1">
        <w:r w:rsidR="000E7C36" w:rsidRPr="003F663C">
          <w:rPr>
            <w:rStyle w:val="Hipervnculo"/>
          </w:rPr>
          <w:t>2. Marco Referencial</w:t>
        </w:r>
        <w:r w:rsidR="000E7C36">
          <w:rPr>
            <w:webHidden/>
          </w:rPr>
          <w:tab/>
        </w:r>
        <w:r w:rsidR="000E7C36">
          <w:rPr>
            <w:webHidden/>
          </w:rPr>
          <w:fldChar w:fldCharType="begin"/>
        </w:r>
        <w:r w:rsidR="000E7C36">
          <w:rPr>
            <w:webHidden/>
          </w:rPr>
          <w:instrText xml:space="preserve"> PAGEREF _Toc91849706 \h </w:instrText>
        </w:r>
        <w:r w:rsidR="000E7C36">
          <w:rPr>
            <w:webHidden/>
          </w:rPr>
        </w:r>
        <w:r w:rsidR="000E7C36">
          <w:rPr>
            <w:webHidden/>
          </w:rPr>
          <w:fldChar w:fldCharType="separate"/>
        </w:r>
        <w:r w:rsidR="000E7C36">
          <w:rPr>
            <w:webHidden/>
          </w:rPr>
          <w:t>15</w:t>
        </w:r>
        <w:r w:rsidR="000E7C36">
          <w:rPr>
            <w:webHidden/>
          </w:rPr>
          <w:fldChar w:fldCharType="end"/>
        </w:r>
      </w:hyperlink>
    </w:p>
    <w:p w14:paraId="0E1347F0" w14:textId="24ECAD60"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07" w:history="1">
        <w:r w:rsidR="000E7C36" w:rsidRPr="003F663C">
          <w:rPr>
            <w:rStyle w:val="Hipervnculo"/>
          </w:rPr>
          <w:t>2.1 Marco teórico y conceptual.</w:t>
        </w:r>
        <w:r w:rsidR="000E7C36">
          <w:rPr>
            <w:webHidden/>
          </w:rPr>
          <w:tab/>
        </w:r>
        <w:r w:rsidR="000E7C36">
          <w:rPr>
            <w:webHidden/>
          </w:rPr>
          <w:fldChar w:fldCharType="begin"/>
        </w:r>
        <w:r w:rsidR="000E7C36">
          <w:rPr>
            <w:webHidden/>
          </w:rPr>
          <w:instrText xml:space="preserve"> PAGEREF _Toc91849707 \h </w:instrText>
        </w:r>
        <w:r w:rsidR="000E7C36">
          <w:rPr>
            <w:webHidden/>
          </w:rPr>
        </w:r>
        <w:r w:rsidR="000E7C36">
          <w:rPr>
            <w:webHidden/>
          </w:rPr>
          <w:fldChar w:fldCharType="separate"/>
        </w:r>
        <w:r w:rsidR="000E7C36">
          <w:rPr>
            <w:webHidden/>
          </w:rPr>
          <w:t>15</w:t>
        </w:r>
        <w:r w:rsidR="000E7C36">
          <w:rPr>
            <w:webHidden/>
          </w:rPr>
          <w:fldChar w:fldCharType="end"/>
        </w:r>
      </w:hyperlink>
    </w:p>
    <w:p w14:paraId="14BB6E2C" w14:textId="180C95BD"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08" w:history="1">
        <w:r w:rsidR="000E7C36" w:rsidRPr="003F663C">
          <w:rPr>
            <w:rStyle w:val="Hipervnculo"/>
          </w:rPr>
          <w:t>2.1.1. Panel fotovoltaico.</w:t>
        </w:r>
        <w:r w:rsidR="000E7C36">
          <w:rPr>
            <w:webHidden/>
          </w:rPr>
          <w:tab/>
        </w:r>
        <w:r w:rsidR="000E7C36">
          <w:rPr>
            <w:webHidden/>
          </w:rPr>
          <w:fldChar w:fldCharType="begin"/>
        </w:r>
        <w:r w:rsidR="000E7C36">
          <w:rPr>
            <w:webHidden/>
          </w:rPr>
          <w:instrText xml:space="preserve"> PAGEREF _Toc91849708 \h </w:instrText>
        </w:r>
        <w:r w:rsidR="000E7C36">
          <w:rPr>
            <w:webHidden/>
          </w:rPr>
        </w:r>
        <w:r w:rsidR="000E7C36">
          <w:rPr>
            <w:webHidden/>
          </w:rPr>
          <w:fldChar w:fldCharType="separate"/>
        </w:r>
        <w:r w:rsidR="000E7C36">
          <w:rPr>
            <w:webHidden/>
          </w:rPr>
          <w:t>15</w:t>
        </w:r>
        <w:r w:rsidR="000E7C36">
          <w:rPr>
            <w:webHidden/>
          </w:rPr>
          <w:fldChar w:fldCharType="end"/>
        </w:r>
      </w:hyperlink>
    </w:p>
    <w:p w14:paraId="757E595C" w14:textId="70A71733"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09" w:history="1">
        <w:r w:rsidR="000E7C36" w:rsidRPr="003F663C">
          <w:rPr>
            <w:rStyle w:val="Hipervnculo"/>
          </w:rPr>
          <w:t>2.1.2. Fallas más comunes en un panel fotovoltaico.</w:t>
        </w:r>
        <w:r w:rsidR="000E7C36">
          <w:rPr>
            <w:webHidden/>
          </w:rPr>
          <w:tab/>
        </w:r>
        <w:r w:rsidR="000E7C36">
          <w:rPr>
            <w:webHidden/>
          </w:rPr>
          <w:fldChar w:fldCharType="begin"/>
        </w:r>
        <w:r w:rsidR="000E7C36">
          <w:rPr>
            <w:webHidden/>
          </w:rPr>
          <w:instrText xml:space="preserve"> PAGEREF _Toc91849709 \h </w:instrText>
        </w:r>
        <w:r w:rsidR="000E7C36">
          <w:rPr>
            <w:webHidden/>
          </w:rPr>
        </w:r>
        <w:r w:rsidR="000E7C36">
          <w:rPr>
            <w:webHidden/>
          </w:rPr>
          <w:fldChar w:fldCharType="separate"/>
        </w:r>
        <w:r w:rsidR="000E7C36">
          <w:rPr>
            <w:webHidden/>
          </w:rPr>
          <w:t>18</w:t>
        </w:r>
        <w:r w:rsidR="000E7C36">
          <w:rPr>
            <w:webHidden/>
          </w:rPr>
          <w:fldChar w:fldCharType="end"/>
        </w:r>
      </w:hyperlink>
    </w:p>
    <w:p w14:paraId="0B37144A" w14:textId="0161C74A"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10" w:history="1">
        <w:r w:rsidR="000E7C36" w:rsidRPr="003F663C">
          <w:rPr>
            <w:rStyle w:val="Hipervnculo"/>
          </w:rPr>
          <w:t>2.1.3. Temperatura y radiación.</w:t>
        </w:r>
        <w:r w:rsidR="000E7C36">
          <w:rPr>
            <w:webHidden/>
          </w:rPr>
          <w:tab/>
        </w:r>
        <w:r w:rsidR="000E7C36">
          <w:rPr>
            <w:webHidden/>
          </w:rPr>
          <w:fldChar w:fldCharType="begin"/>
        </w:r>
        <w:r w:rsidR="000E7C36">
          <w:rPr>
            <w:webHidden/>
          </w:rPr>
          <w:instrText xml:space="preserve"> PAGEREF _Toc91849710 \h </w:instrText>
        </w:r>
        <w:r w:rsidR="000E7C36">
          <w:rPr>
            <w:webHidden/>
          </w:rPr>
        </w:r>
        <w:r w:rsidR="000E7C36">
          <w:rPr>
            <w:webHidden/>
          </w:rPr>
          <w:fldChar w:fldCharType="separate"/>
        </w:r>
        <w:r w:rsidR="000E7C36">
          <w:rPr>
            <w:webHidden/>
          </w:rPr>
          <w:t>20</w:t>
        </w:r>
        <w:r w:rsidR="000E7C36">
          <w:rPr>
            <w:webHidden/>
          </w:rPr>
          <w:fldChar w:fldCharType="end"/>
        </w:r>
      </w:hyperlink>
    </w:p>
    <w:p w14:paraId="5B1203B8" w14:textId="5BAB7B5F"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11" w:history="1">
        <w:r w:rsidR="000E7C36" w:rsidRPr="003F663C">
          <w:rPr>
            <w:rStyle w:val="Hipervnculo"/>
          </w:rPr>
          <w:t>2.1.4. Termografía.</w:t>
        </w:r>
        <w:r w:rsidR="000E7C36">
          <w:rPr>
            <w:webHidden/>
          </w:rPr>
          <w:tab/>
        </w:r>
        <w:r w:rsidR="000E7C36">
          <w:rPr>
            <w:webHidden/>
          </w:rPr>
          <w:fldChar w:fldCharType="begin"/>
        </w:r>
        <w:r w:rsidR="000E7C36">
          <w:rPr>
            <w:webHidden/>
          </w:rPr>
          <w:instrText xml:space="preserve"> PAGEREF _Toc91849711 \h </w:instrText>
        </w:r>
        <w:r w:rsidR="000E7C36">
          <w:rPr>
            <w:webHidden/>
          </w:rPr>
        </w:r>
        <w:r w:rsidR="000E7C36">
          <w:rPr>
            <w:webHidden/>
          </w:rPr>
          <w:fldChar w:fldCharType="separate"/>
        </w:r>
        <w:r w:rsidR="000E7C36">
          <w:rPr>
            <w:webHidden/>
          </w:rPr>
          <w:t>21</w:t>
        </w:r>
        <w:r w:rsidR="000E7C36">
          <w:rPr>
            <w:webHidden/>
          </w:rPr>
          <w:fldChar w:fldCharType="end"/>
        </w:r>
      </w:hyperlink>
    </w:p>
    <w:p w14:paraId="5D258375" w14:textId="57B5FE37"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12" w:history="1">
        <w:r w:rsidR="000E7C36" w:rsidRPr="003F663C">
          <w:rPr>
            <w:rStyle w:val="Hipervnculo"/>
          </w:rPr>
          <w:t>2.1.5. Emisividad.</w:t>
        </w:r>
        <w:r w:rsidR="000E7C36">
          <w:rPr>
            <w:webHidden/>
          </w:rPr>
          <w:tab/>
        </w:r>
        <w:r w:rsidR="000E7C36">
          <w:rPr>
            <w:webHidden/>
          </w:rPr>
          <w:fldChar w:fldCharType="begin"/>
        </w:r>
        <w:r w:rsidR="000E7C36">
          <w:rPr>
            <w:webHidden/>
          </w:rPr>
          <w:instrText xml:space="preserve"> PAGEREF _Toc91849712 \h </w:instrText>
        </w:r>
        <w:r w:rsidR="000E7C36">
          <w:rPr>
            <w:webHidden/>
          </w:rPr>
        </w:r>
        <w:r w:rsidR="000E7C36">
          <w:rPr>
            <w:webHidden/>
          </w:rPr>
          <w:fldChar w:fldCharType="separate"/>
        </w:r>
        <w:r w:rsidR="000E7C36">
          <w:rPr>
            <w:webHidden/>
          </w:rPr>
          <w:t>24</w:t>
        </w:r>
        <w:r w:rsidR="000E7C36">
          <w:rPr>
            <w:webHidden/>
          </w:rPr>
          <w:fldChar w:fldCharType="end"/>
        </w:r>
      </w:hyperlink>
    </w:p>
    <w:p w14:paraId="033102A3" w14:textId="0C0A1910"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13" w:history="1">
        <w:r w:rsidR="000E7C36" w:rsidRPr="003F663C">
          <w:rPr>
            <w:rStyle w:val="Hipervnculo"/>
          </w:rPr>
          <w:t>2.1.6. Inspección termográfica.</w:t>
        </w:r>
        <w:r w:rsidR="000E7C36">
          <w:rPr>
            <w:webHidden/>
          </w:rPr>
          <w:tab/>
        </w:r>
        <w:r w:rsidR="000E7C36">
          <w:rPr>
            <w:webHidden/>
          </w:rPr>
          <w:fldChar w:fldCharType="begin"/>
        </w:r>
        <w:r w:rsidR="000E7C36">
          <w:rPr>
            <w:webHidden/>
          </w:rPr>
          <w:instrText xml:space="preserve"> PAGEREF _Toc91849713 \h </w:instrText>
        </w:r>
        <w:r w:rsidR="000E7C36">
          <w:rPr>
            <w:webHidden/>
          </w:rPr>
        </w:r>
        <w:r w:rsidR="000E7C36">
          <w:rPr>
            <w:webHidden/>
          </w:rPr>
          <w:fldChar w:fldCharType="separate"/>
        </w:r>
        <w:r w:rsidR="000E7C36">
          <w:rPr>
            <w:webHidden/>
          </w:rPr>
          <w:t>24</w:t>
        </w:r>
        <w:r w:rsidR="000E7C36">
          <w:rPr>
            <w:webHidden/>
          </w:rPr>
          <w:fldChar w:fldCharType="end"/>
        </w:r>
      </w:hyperlink>
    </w:p>
    <w:p w14:paraId="0A3EE69C" w14:textId="5A59A1FF"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14" w:history="1">
        <w:r w:rsidR="000E7C36" w:rsidRPr="003F663C">
          <w:rPr>
            <w:rStyle w:val="Hipervnculo"/>
          </w:rPr>
          <w:t>2.1.7. Proceso de captación.</w:t>
        </w:r>
        <w:r w:rsidR="000E7C36">
          <w:rPr>
            <w:webHidden/>
          </w:rPr>
          <w:tab/>
        </w:r>
        <w:r w:rsidR="000E7C36">
          <w:rPr>
            <w:webHidden/>
          </w:rPr>
          <w:fldChar w:fldCharType="begin"/>
        </w:r>
        <w:r w:rsidR="000E7C36">
          <w:rPr>
            <w:webHidden/>
          </w:rPr>
          <w:instrText xml:space="preserve"> PAGEREF _Toc91849714 \h </w:instrText>
        </w:r>
        <w:r w:rsidR="000E7C36">
          <w:rPr>
            <w:webHidden/>
          </w:rPr>
        </w:r>
        <w:r w:rsidR="000E7C36">
          <w:rPr>
            <w:webHidden/>
          </w:rPr>
          <w:fldChar w:fldCharType="separate"/>
        </w:r>
        <w:r w:rsidR="000E7C36">
          <w:rPr>
            <w:webHidden/>
          </w:rPr>
          <w:t>27</w:t>
        </w:r>
        <w:r w:rsidR="000E7C36">
          <w:rPr>
            <w:webHidden/>
          </w:rPr>
          <w:fldChar w:fldCharType="end"/>
        </w:r>
      </w:hyperlink>
    </w:p>
    <w:p w14:paraId="2A21956A" w14:textId="1EAF46C4"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15" w:history="1">
        <w:r w:rsidR="000E7C36" w:rsidRPr="003F663C">
          <w:rPr>
            <w:rStyle w:val="Hipervnculo"/>
          </w:rPr>
          <w:t>2.1.8. Procesamiento de imágenes.</w:t>
        </w:r>
        <w:r w:rsidR="000E7C36">
          <w:rPr>
            <w:webHidden/>
          </w:rPr>
          <w:tab/>
        </w:r>
        <w:r w:rsidR="000E7C36">
          <w:rPr>
            <w:webHidden/>
          </w:rPr>
          <w:fldChar w:fldCharType="begin"/>
        </w:r>
        <w:r w:rsidR="000E7C36">
          <w:rPr>
            <w:webHidden/>
          </w:rPr>
          <w:instrText xml:space="preserve"> PAGEREF _Toc91849715 \h </w:instrText>
        </w:r>
        <w:r w:rsidR="000E7C36">
          <w:rPr>
            <w:webHidden/>
          </w:rPr>
        </w:r>
        <w:r w:rsidR="000E7C36">
          <w:rPr>
            <w:webHidden/>
          </w:rPr>
          <w:fldChar w:fldCharType="separate"/>
        </w:r>
        <w:r w:rsidR="000E7C36">
          <w:rPr>
            <w:webHidden/>
          </w:rPr>
          <w:t>28</w:t>
        </w:r>
        <w:r w:rsidR="000E7C36">
          <w:rPr>
            <w:webHidden/>
          </w:rPr>
          <w:fldChar w:fldCharType="end"/>
        </w:r>
      </w:hyperlink>
    </w:p>
    <w:p w14:paraId="656DCA74" w14:textId="234BBDFD"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16" w:history="1">
        <w:r w:rsidR="000E7C36" w:rsidRPr="003F663C">
          <w:rPr>
            <w:rStyle w:val="Hipervnculo"/>
          </w:rPr>
          <w:t>2.2. Antecedentes.</w:t>
        </w:r>
        <w:r w:rsidR="000E7C36">
          <w:rPr>
            <w:webHidden/>
          </w:rPr>
          <w:tab/>
        </w:r>
        <w:r w:rsidR="000E7C36">
          <w:rPr>
            <w:webHidden/>
          </w:rPr>
          <w:fldChar w:fldCharType="begin"/>
        </w:r>
        <w:r w:rsidR="000E7C36">
          <w:rPr>
            <w:webHidden/>
          </w:rPr>
          <w:instrText xml:space="preserve"> PAGEREF _Toc91849716 \h </w:instrText>
        </w:r>
        <w:r w:rsidR="000E7C36">
          <w:rPr>
            <w:webHidden/>
          </w:rPr>
        </w:r>
        <w:r w:rsidR="000E7C36">
          <w:rPr>
            <w:webHidden/>
          </w:rPr>
          <w:fldChar w:fldCharType="separate"/>
        </w:r>
        <w:r w:rsidR="000E7C36">
          <w:rPr>
            <w:webHidden/>
          </w:rPr>
          <w:t>33</w:t>
        </w:r>
        <w:r w:rsidR="000E7C36">
          <w:rPr>
            <w:webHidden/>
          </w:rPr>
          <w:fldChar w:fldCharType="end"/>
        </w:r>
      </w:hyperlink>
    </w:p>
    <w:p w14:paraId="3FFCB59F" w14:textId="58CD9309"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17" w:history="1">
        <w:r w:rsidR="000E7C36" w:rsidRPr="003F663C">
          <w:rPr>
            <w:rStyle w:val="Hipervnculo"/>
          </w:rPr>
          <w:t>2.2.1. Internacionales.</w:t>
        </w:r>
        <w:r w:rsidR="000E7C36">
          <w:rPr>
            <w:webHidden/>
          </w:rPr>
          <w:tab/>
        </w:r>
        <w:r w:rsidR="000E7C36">
          <w:rPr>
            <w:webHidden/>
          </w:rPr>
          <w:fldChar w:fldCharType="begin"/>
        </w:r>
        <w:r w:rsidR="000E7C36">
          <w:rPr>
            <w:webHidden/>
          </w:rPr>
          <w:instrText xml:space="preserve"> PAGEREF _Toc91849717 \h </w:instrText>
        </w:r>
        <w:r w:rsidR="000E7C36">
          <w:rPr>
            <w:webHidden/>
          </w:rPr>
        </w:r>
        <w:r w:rsidR="000E7C36">
          <w:rPr>
            <w:webHidden/>
          </w:rPr>
          <w:fldChar w:fldCharType="separate"/>
        </w:r>
        <w:r w:rsidR="000E7C36">
          <w:rPr>
            <w:webHidden/>
          </w:rPr>
          <w:t>33</w:t>
        </w:r>
        <w:r w:rsidR="000E7C36">
          <w:rPr>
            <w:webHidden/>
          </w:rPr>
          <w:fldChar w:fldCharType="end"/>
        </w:r>
      </w:hyperlink>
    </w:p>
    <w:p w14:paraId="5CD05F17" w14:textId="6B0F78FB"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18" w:history="1">
        <w:r w:rsidR="000E7C36" w:rsidRPr="003F663C">
          <w:rPr>
            <w:rStyle w:val="Hipervnculo"/>
          </w:rPr>
          <w:t>2.2.2. Nacionales.</w:t>
        </w:r>
        <w:r w:rsidR="000E7C36">
          <w:rPr>
            <w:webHidden/>
          </w:rPr>
          <w:tab/>
        </w:r>
        <w:r w:rsidR="000E7C36">
          <w:rPr>
            <w:webHidden/>
          </w:rPr>
          <w:fldChar w:fldCharType="begin"/>
        </w:r>
        <w:r w:rsidR="000E7C36">
          <w:rPr>
            <w:webHidden/>
          </w:rPr>
          <w:instrText xml:space="preserve"> PAGEREF _Toc91849718 \h </w:instrText>
        </w:r>
        <w:r w:rsidR="000E7C36">
          <w:rPr>
            <w:webHidden/>
          </w:rPr>
        </w:r>
        <w:r w:rsidR="000E7C36">
          <w:rPr>
            <w:webHidden/>
          </w:rPr>
          <w:fldChar w:fldCharType="separate"/>
        </w:r>
        <w:r w:rsidR="000E7C36">
          <w:rPr>
            <w:webHidden/>
          </w:rPr>
          <w:t>37</w:t>
        </w:r>
        <w:r w:rsidR="000E7C36">
          <w:rPr>
            <w:webHidden/>
          </w:rPr>
          <w:fldChar w:fldCharType="end"/>
        </w:r>
      </w:hyperlink>
    </w:p>
    <w:p w14:paraId="40DCD663" w14:textId="13BB9A8F"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19" w:history="1">
        <w:r w:rsidR="000E7C36" w:rsidRPr="003F663C">
          <w:rPr>
            <w:rStyle w:val="Hipervnculo"/>
          </w:rPr>
          <w:t>2.2.3. Regionales.</w:t>
        </w:r>
        <w:r w:rsidR="000E7C36">
          <w:rPr>
            <w:webHidden/>
          </w:rPr>
          <w:tab/>
        </w:r>
        <w:r w:rsidR="000E7C36">
          <w:rPr>
            <w:webHidden/>
          </w:rPr>
          <w:fldChar w:fldCharType="begin"/>
        </w:r>
        <w:r w:rsidR="000E7C36">
          <w:rPr>
            <w:webHidden/>
          </w:rPr>
          <w:instrText xml:space="preserve"> PAGEREF _Toc91849719 \h </w:instrText>
        </w:r>
        <w:r w:rsidR="000E7C36">
          <w:rPr>
            <w:webHidden/>
          </w:rPr>
        </w:r>
        <w:r w:rsidR="000E7C36">
          <w:rPr>
            <w:webHidden/>
          </w:rPr>
          <w:fldChar w:fldCharType="separate"/>
        </w:r>
        <w:r w:rsidR="000E7C36">
          <w:rPr>
            <w:webHidden/>
          </w:rPr>
          <w:t>38</w:t>
        </w:r>
        <w:r w:rsidR="000E7C36">
          <w:rPr>
            <w:webHidden/>
          </w:rPr>
          <w:fldChar w:fldCharType="end"/>
        </w:r>
      </w:hyperlink>
    </w:p>
    <w:p w14:paraId="7319766B" w14:textId="0A753751"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20" w:history="1">
        <w:r w:rsidR="000E7C36" w:rsidRPr="003F663C">
          <w:rPr>
            <w:rStyle w:val="Hipervnculo"/>
          </w:rPr>
          <w:t>2.3. Marco Contextual.</w:t>
        </w:r>
        <w:r w:rsidR="000E7C36">
          <w:rPr>
            <w:webHidden/>
          </w:rPr>
          <w:tab/>
        </w:r>
        <w:r w:rsidR="000E7C36">
          <w:rPr>
            <w:webHidden/>
          </w:rPr>
          <w:fldChar w:fldCharType="begin"/>
        </w:r>
        <w:r w:rsidR="000E7C36">
          <w:rPr>
            <w:webHidden/>
          </w:rPr>
          <w:instrText xml:space="preserve"> PAGEREF _Toc91849720 \h </w:instrText>
        </w:r>
        <w:r w:rsidR="000E7C36">
          <w:rPr>
            <w:webHidden/>
          </w:rPr>
        </w:r>
        <w:r w:rsidR="000E7C36">
          <w:rPr>
            <w:webHidden/>
          </w:rPr>
          <w:fldChar w:fldCharType="separate"/>
        </w:r>
        <w:r w:rsidR="000E7C36">
          <w:rPr>
            <w:webHidden/>
          </w:rPr>
          <w:t>38</w:t>
        </w:r>
        <w:r w:rsidR="000E7C36">
          <w:rPr>
            <w:webHidden/>
          </w:rPr>
          <w:fldChar w:fldCharType="end"/>
        </w:r>
      </w:hyperlink>
    </w:p>
    <w:p w14:paraId="32E0DAA3" w14:textId="6CBF33DF"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21" w:history="1">
        <w:r w:rsidR="000E7C36" w:rsidRPr="003F663C">
          <w:rPr>
            <w:rStyle w:val="Hipervnculo"/>
          </w:rPr>
          <w:t>2.3.1. Historia Sistemas Fotovoltaicos.</w:t>
        </w:r>
        <w:r w:rsidR="000E7C36">
          <w:rPr>
            <w:webHidden/>
          </w:rPr>
          <w:tab/>
        </w:r>
        <w:r w:rsidR="000E7C36">
          <w:rPr>
            <w:webHidden/>
          </w:rPr>
          <w:fldChar w:fldCharType="begin"/>
        </w:r>
        <w:r w:rsidR="000E7C36">
          <w:rPr>
            <w:webHidden/>
          </w:rPr>
          <w:instrText xml:space="preserve"> PAGEREF _Toc91849721 \h </w:instrText>
        </w:r>
        <w:r w:rsidR="000E7C36">
          <w:rPr>
            <w:webHidden/>
          </w:rPr>
        </w:r>
        <w:r w:rsidR="000E7C36">
          <w:rPr>
            <w:webHidden/>
          </w:rPr>
          <w:fldChar w:fldCharType="separate"/>
        </w:r>
        <w:r w:rsidR="000E7C36">
          <w:rPr>
            <w:webHidden/>
          </w:rPr>
          <w:t>39</w:t>
        </w:r>
        <w:r w:rsidR="000E7C36">
          <w:rPr>
            <w:webHidden/>
          </w:rPr>
          <w:fldChar w:fldCharType="end"/>
        </w:r>
      </w:hyperlink>
    </w:p>
    <w:p w14:paraId="77306B1D" w14:textId="180F937A"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22" w:history="1">
        <w:r w:rsidR="000E7C36" w:rsidRPr="003F663C">
          <w:rPr>
            <w:rStyle w:val="Hipervnculo"/>
          </w:rPr>
          <w:t>2.3.2. Políticas de energías renovables en Colombia.</w:t>
        </w:r>
        <w:r w:rsidR="000E7C36">
          <w:rPr>
            <w:webHidden/>
          </w:rPr>
          <w:tab/>
        </w:r>
        <w:r w:rsidR="000E7C36">
          <w:rPr>
            <w:webHidden/>
          </w:rPr>
          <w:fldChar w:fldCharType="begin"/>
        </w:r>
        <w:r w:rsidR="000E7C36">
          <w:rPr>
            <w:webHidden/>
          </w:rPr>
          <w:instrText xml:space="preserve"> PAGEREF _Toc91849722 \h </w:instrText>
        </w:r>
        <w:r w:rsidR="000E7C36">
          <w:rPr>
            <w:webHidden/>
          </w:rPr>
        </w:r>
        <w:r w:rsidR="000E7C36">
          <w:rPr>
            <w:webHidden/>
          </w:rPr>
          <w:fldChar w:fldCharType="separate"/>
        </w:r>
        <w:r w:rsidR="000E7C36">
          <w:rPr>
            <w:webHidden/>
          </w:rPr>
          <w:t>40</w:t>
        </w:r>
        <w:r w:rsidR="000E7C36">
          <w:rPr>
            <w:webHidden/>
          </w:rPr>
          <w:fldChar w:fldCharType="end"/>
        </w:r>
      </w:hyperlink>
    </w:p>
    <w:p w14:paraId="178A37D1" w14:textId="7F024413"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23" w:history="1">
        <w:r w:rsidR="000E7C36" w:rsidRPr="003F663C">
          <w:rPr>
            <w:rStyle w:val="Hipervnculo"/>
          </w:rPr>
          <w:t>2.3.3. Factor geográfico.</w:t>
        </w:r>
        <w:r w:rsidR="000E7C36">
          <w:rPr>
            <w:webHidden/>
          </w:rPr>
          <w:tab/>
        </w:r>
        <w:r w:rsidR="000E7C36">
          <w:rPr>
            <w:webHidden/>
          </w:rPr>
          <w:fldChar w:fldCharType="begin"/>
        </w:r>
        <w:r w:rsidR="000E7C36">
          <w:rPr>
            <w:webHidden/>
          </w:rPr>
          <w:instrText xml:space="preserve"> PAGEREF _Toc91849723 \h </w:instrText>
        </w:r>
        <w:r w:rsidR="000E7C36">
          <w:rPr>
            <w:webHidden/>
          </w:rPr>
        </w:r>
        <w:r w:rsidR="000E7C36">
          <w:rPr>
            <w:webHidden/>
          </w:rPr>
          <w:fldChar w:fldCharType="separate"/>
        </w:r>
        <w:r w:rsidR="000E7C36">
          <w:rPr>
            <w:webHidden/>
          </w:rPr>
          <w:t>41</w:t>
        </w:r>
        <w:r w:rsidR="000E7C36">
          <w:rPr>
            <w:webHidden/>
          </w:rPr>
          <w:fldChar w:fldCharType="end"/>
        </w:r>
      </w:hyperlink>
    </w:p>
    <w:p w14:paraId="2C8BFF34" w14:textId="61714372"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24" w:history="1">
        <w:r w:rsidR="000E7C36" w:rsidRPr="003F663C">
          <w:rPr>
            <w:rStyle w:val="Hipervnculo"/>
          </w:rPr>
          <w:t>2.4. Marco Legal.</w:t>
        </w:r>
        <w:r w:rsidR="000E7C36">
          <w:rPr>
            <w:webHidden/>
          </w:rPr>
          <w:tab/>
        </w:r>
        <w:r w:rsidR="000E7C36">
          <w:rPr>
            <w:webHidden/>
          </w:rPr>
          <w:fldChar w:fldCharType="begin"/>
        </w:r>
        <w:r w:rsidR="000E7C36">
          <w:rPr>
            <w:webHidden/>
          </w:rPr>
          <w:instrText xml:space="preserve"> PAGEREF _Toc91849724 \h </w:instrText>
        </w:r>
        <w:r w:rsidR="000E7C36">
          <w:rPr>
            <w:webHidden/>
          </w:rPr>
        </w:r>
        <w:r w:rsidR="000E7C36">
          <w:rPr>
            <w:webHidden/>
          </w:rPr>
          <w:fldChar w:fldCharType="separate"/>
        </w:r>
        <w:r w:rsidR="000E7C36">
          <w:rPr>
            <w:webHidden/>
          </w:rPr>
          <w:t>42</w:t>
        </w:r>
        <w:r w:rsidR="000E7C36">
          <w:rPr>
            <w:webHidden/>
          </w:rPr>
          <w:fldChar w:fldCharType="end"/>
        </w:r>
      </w:hyperlink>
    </w:p>
    <w:p w14:paraId="11CA432A" w14:textId="2EC1B896"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25" w:history="1">
        <w:r w:rsidR="000E7C36" w:rsidRPr="003F663C">
          <w:rPr>
            <w:rStyle w:val="Hipervnculo"/>
          </w:rPr>
          <w:t>2.4.1. Ley 1955 del 2019 congreso de Colombia.</w:t>
        </w:r>
        <w:r w:rsidR="000E7C36">
          <w:rPr>
            <w:webHidden/>
          </w:rPr>
          <w:tab/>
        </w:r>
        <w:r w:rsidR="000E7C36">
          <w:rPr>
            <w:webHidden/>
          </w:rPr>
          <w:fldChar w:fldCharType="begin"/>
        </w:r>
        <w:r w:rsidR="000E7C36">
          <w:rPr>
            <w:webHidden/>
          </w:rPr>
          <w:instrText xml:space="preserve"> PAGEREF _Toc91849725 \h </w:instrText>
        </w:r>
        <w:r w:rsidR="000E7C36">
          <w:rPr>
            <w:webHidden/>
          </w:rPr>
        </w:r>
        <w:r w:rsidR="000E7C36">
          <w:rPr>
            <w:webHidden/>
          </w:rPr>
          <w:fldChar w:fldCharType="separate"/>
        </w:r>
        <w:r w:rsidR="000E7C36">
          <w:rPr>
            <w:webHidden/>
          </w:rPr>
          <w:t>42</w:t>
        </w:r>
        <w:r w:rsidR="000E7C36">
          <w:rPr>
            <w:webHidden/>
          </w:rPr>
          <w:fldChar w:fldCharType="end"/>
        </w:r>
      </w:hyperlink>
    </w:p>
    <w:p w14:paraId="177F4A7F" w14:textId="4A2CF6CF"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26" w:history="1">
        <w:r w:rsidR="000E7C36" w:rsidRPr="003F663C">
          <w:rPr>
            <w:rStyle w:val="Hipervnculo"/>
          </w:rPr>
          <w:t>2.4.2. Ley 1715 del 2014 congreso de Colombia.</w:t>
        </w:r>
        <w:r w:rsidR="000E7C36">
          <w:rPr>
            <w:webHidden/>
          </w:rPr>
          <w:tab/>
        </w:r>
        <w:r w:rsidR="000E7C36">
          <w:rPr>
            <w:webHidden/>
          </w:rPr>
          <w:fldChar w:fldCharType="begin"/>
        </w:r>
        <w:r w:rsidR="000E7C36">
          <w:rPr>
            <w:webHidden/>
          </w:rPr>
          <w:instrText xml:space="preserve"> PAGEREF _Toc91849726 \h </w:instrText>
        </w:r>
        <w:r w:rsidR="000E7C36">
          <w:rPr>
            <w:webHidden/>
          </w:rPr>
        </w:r>
        <w:r w:rsidR="000E7C36">
          <w:rPr>
            <w:webHidden/>
          </w:rPr>
          <w:fldChar w:fldCharType="separate"/>
        </w:r>
        <w:r w:rsidR="000E7C36">
          <w:rPr>
            <w:webHidden/>
          </w:rPr>
          <w:t>43</w:t>
        </w:r>
        <w:r w:rsidR="000E7C36">
          <w:rPr>
            <w:webHidden/>
          </w:rPr>
          <w:fldChar w:fldCharType="end"/>
        </w:r>
      </w:hyperlink>
    </w:p>
    <w:p w14:paraId="0959B25F" w14:textId="0356A890"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27" w:history="1">
        <w:r w:rsidR="000E7C36" w:rsidRPr="003F663C">
          <w:rPr>
            <w:rStyle w:val="Hipervnculo"/>
          </w:rPr>
          <w:t>2.4.3. Retie –Reglamento técnico de instalaciones eléctricas.</w:t>
        </w:r>
        <w:r w:rsidR="000E7C36">
          <w:rPr>
            <w:webHidden/>
          </w:rPr>
          <w:tab/>
        </w:r>
        <w:r w:rsidR="000E7C36">
          <w:rPr>
            <w:webHidden/>
          </w:rPr>
          <w:fldChar w:fldCharType="begin"/>
        </w:r>
        <w:r w:rsidR="000E7C36">
          <w:rPr>
            <w:webHidden/>
          </w:rPr>
          <w:instrText xml:space="preserve"> PAGEREF _Toc91849727 \h </w:instrText>
        </w:r>
        <w:r w:rsidR="000E7C36">
          <w:rPr>
            <w:webHidden/>
          </w:rPr>
        </w:r>
        <w:r w:rsidR="000E7C36">
          <w:rPr>
            <w:webHidden/>
          </w:rPr>
          <w:fldChar w:fldCharType="separate"/>
        </w:r>
        <w:r w:rsidR="000E7C36">
          <w:rPr>
            <w:webHidden/>
          </w:rPr>
          <w:t>44</w:t>
        </w:r>
        <w:r w:rsidR="000E7C36">
          <w:rPr>
            <w:webHidden/>
          </w:rPr>
          <w:fldChar w:fldCharType="end"/>
        </w:r>
      </w:hyperlink>
    </w:p>
    <w:p w14:paraId="511C9DE2" w14:textId="73457018" w:rsidR="000E7C36" w:rsidRDefault="00380B78">
      <w:pPr>
        <w:pStyle w:val="TDC1"/>
        <w:rPr>
          <w:rFonts w:asciiTheme="minorHAnsi" w:eastAsiaTheme="minorEastAsia" w:hAnsiTheme="minorHAnsi" w:cstheme="minorBidi"/>
          <w:sz w:val="22"/>
          <w:szCs w:val="22"/>
          <w:lang w:eastAsia="es-CO"/>
        </w:rPr>
      </w:pPr>
      <w:hyperlink w:anchor="_Toc91849728" w:history="1">
        <w:r w:rsidR="000E7C36" w:rsidRPr="003F663C">
          <w:rPr>
            <w:rStyle w:val="Hipervnculo"/>
          </w:rPr>
          <w:t>3. Metodología</w:t>
        </w:r>
        <w:r w:rsidR="000E7C36">
          <w:rPr>
            <w:webHidden/>
          </w:rPr>
          <w:tab/>
        </w:r>
        <w:r w:rsidR="000E7C36">
          <w:rPr>
            <w:webHidden/>
          </w:rPr>
          <w:fldChar w:fldCharType="begin"/>
        </w:r>
        <w:r w:rsidR="000E7C36">
          <w:rPr>
            <w:webHidden/>
          </w:rPr>
          <w:instrText xml:space="preserve"> PAGEREF _Toc91849728 \h </w:instrText>
        </w:r>
        <w:r w:rsidR="000E7C36">
          <w:rPr>
            <w:webHidden/>
          </w:rPr>
        </w:r>
        <w:r w:rsidR="000E7C36">
          <w:rPr>
            <w:webHidden/>
          </w:rPr>
          <w:fldChar w:fldCharType="separate"/>
        </w:r>
        <w:r w:rsidR="000E7C36">
          <w:rPr>
            <w:webHidden/>
          </w:rPr>
          <w:t>45</w:t>
        </w:r>
        <w:r w:rsidR="000E7C36">
          <w:rPr>
            <w:webHidden/>
          </w:rPr>
          <w:fldChar w:fldCharType="end"/>
        </w:r>
      </w:hyperlink>
    </w:p>
    <w:p w14:paraId="51E1C9DB" w14:textId="05006919"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29" w:history="1">
        <w:r w:rsidR="000E7C36" w:rsidRPr="003F663C">
          <w:rPr>
            <w:rStyle w:val="Hipervnculo"/>
          </w:rPr>
          <w:t>3.1 Descripción de la metología.</w:t>
        </w:r>
        <w:r w:rsidR="000E7C36">
          <w:rPr>
            <w:webHidden/>
          </w:rPr>
          <w:tab/>
        </w:r>
        <w:r w:rsidR="000E7C36">
          <w:rPr>
            <w:webHidden/>
          </w:rPr>
          <w:fldChar w:fldCharType="begin"/>
        </w:r>
        <w:r w:rsidR="000E7C36">
          <w:rPr>
            <w:webHidden/>
          </w:rPr>
          <w:instrText xml:space="preserve"> PAGEREF _Toc91849729 \h </w:instrText>
        </w:r>
        <w:r w:rsidR="000E7C36">
          <w:rPr>
            <w:webHidden/>
          </w:rPr>
        </w:r>
        <w:r w:rsidR="000E7C36">
          <w:rPr>
            <w:webHidden/>
          </w:rPr>
          <w:fldChar w:fldCharType="separate"/>
        </w:r>
        <w:r w:rsidR="000E7C36">
          <w:rPr>
            <w:webHidden/>
          </w:rPr>
          <w:t>45</w:t>
        </w:r>
        <w:r w:rsidR="000E7C36">
          <w:rPr>
            <w:webHidden/>
          </w:rPr>
          <w:fldChar w:fldCharType="end"/>
        </w:r>
      </w:hyperlink>
    </w:p>
    <w:p w14:paraId="5E09BFD5" w14:textId="69908F64" w:rsidR="000E7C36" w:rsidRDefault="00380B78">
      <w:pPr>
        <w:pStyle w:val="TDC1"/>
        <w:rPr>
          <w:rFonts w:asciiTheme="minorHAnsi" w:eastAsiaTheme="minorEastAsia" w:hAnsiTheme="minorHAnsi" w:cstheme="minorBidi"/>
          <w:sz w:val="22"/>
          <w:szCs w:val="22"/>
          <w:lang w:eastAsia="es-CO"/>
        </w:rPr>
      </w:pPr>
      <w:hyperlink w:anchor="_Toc91849730" w:history="1">
        <w:r w:rsidR="000E7C36" w:rsidRPr="003F663C">
          <w:rPr>
            <w:rStyle w:val="Hipervnculo"/>
          </w:rPr>
          <w:t>4. Imágenes de fallas en módulos fotovoltaicos</w:t>
        </w:r>
        <w:r w:rsidR="000E7C36">
          <w:rPr>
            <w:webHidden/>
          </w:rPr>
          <w:tab/>
        </w:r>
        <w:r w:rsidR="000E7C36">
          <w:rPr>
            <w:webHidden/>
          </w:rPr>
          <w:fldChar w:fldCharType="begin"/>
        </w:r>
        <w:r w:rsidR="000E7C36">
          <w:rPr>
            <w:webHidden/>
          </w:rPr>
          <w:instrText xml:space="preserve"> PAGEREF _Toc91849730 \h </w:instrText>
        </w:r>
        <w:r w:rsidR="000E7C36">
          <w:rPr>
            <w:webHidden/>
          </w:rPr>
        </w:r>
        <w:r w:rsidR="000E7C36">
          <w:rPr>
            <w:webHidden/>
          </w:rPr>
          <w:fldChar w:fldCharType="separate"/>
        </w:r>
        <w:r w:rsidR="000E7C36">
          <w:rPr>
            <w:webHidden/>
          </w:rPr>
          <w:t>46</w:t>
        </w:r>
        <w:r w:rsidR="000E7C36">
          <w:rPr>
            <w:webHidden/>
          </w:rPr>
          <w:fldChar w:fldCharType="end"/>
        </w:r>
      </w:hyperlink>
    </w:p>
    <w:p w14:paraId="37113016" w14:textId="7D677F8C"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31" w:history="1">
        <w:r w:rsidR="000E7C36" w:rsidRPr="003F663C">
          <w:rPr>
            <w:rStyle w:val="Hipervnculo"/>
          </w:rPr>
          <w:t>4.1 Termografías en paneles fotovoltaicos.</w:t>
        </w:r>
        <w:r w:rsidR="000E7C36">
          <w:rPr>
            <w:webHidden/>
          </w:rPr>
          <w:tab/>
        </w:r>
        <w:r w:rsidR="000E7C36">
          <w:rPr>
            <w:webHidden/>
          </w:rPr>
          <w:fldChar w:fldCharType="begin"/>
        </w:r>
        <w:r w:rsidR="000E7C36">
          <w:rPr>
            <w:webHidden/>
          </w:rPr>
          <w:instrText xml:space="preserve"> PAGEREF _Toc91849731 \h </w:instrText>
        </w:r>
        <w:r w:rsidR="000E7C36">
          <w:rPr>
            <w:webHidden/>
          </w:rPr>
        </w:r>
        <w:r w:rsidR="000E7C36">
          <w:rPr>
            <w:webHidden/>
          </w:rPr>
          <w:fldChar w:fldCharType="separate"/>
        </w:r>
        <w:r w:rsidR="000E7C36">
          <w:rPr>
            <w:webHidden/>
          </w:rPr>
          <w:t>46</w:t>
        </w:r>
        <w:r w:rsidR="000E7C36">
          <w:rPr>
            <w:webHidden/>
          </w:rPr>
          <w:fldChar w:fldCharType="end"/>
        </w:r>
      </w:hyperlink>
    </w:p>
    <w:p w14:paraId="296E9070" w14:textId="324DF1E6"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32" w:history="1">
        <w:r w:rsidR="000E7C36" w:rsidRPr="003F663C">
          <w:rPr>
            <w:rStyle w:val="Hipervnculo"/>
          </w:rPr>
          <w:t>4.2 Identificador de grietas.</w:t>
        </w:r>
        <w:r w:rsidR="000E7C36">
          <w:rPr>
            <w:webHidden/>
          </w:rPr>
          <w:tab/>
        </w:r>
        <w:r w:rsidR="000E7C36">
          <w:rPr>
            <w:webHidden/>
          </w:rPr>
          <w:fldChar w:fldCharType="begin"/>
        </w:r>
        <w:r w:rsidR="000E7C36">
          <w:rPr>
            <w:webHidden/>
          </w:rPr>
          <w:instrText xml:space="preserve"> PAGEREF _Toc91849732 \h </w:instrText>
        </w:r>
        <w:r w:rsidR="000E7C36">
          <w:rPr>
            <w:webHidden/>
          </w:rPr>
        </w:r>
        <w:r w:rsidR="000E7C36">
          <w:rPr>
            <w:webHidden/>
          </w:rPr>
          <w:fldChar w:fldCharType="separate"/>
        </w:r>
        <w:r w:rsidR="000E7C36">
          <w:rPr>
            <w:webHidden/>
          </w:rPr>
          <w:t>48</w:t>
        </w:r>
        <w:r w:rsidR="000E7C36">
          <w:rPr>
            <w:webHidden/>
          </w:rPr>
          <w:fldChar w:fldCharType="end"/>
        </w:r>
      </w:hyperlink>
    </w:p>
    <w:p w14:paraId="11A7E75E" w14:textId="3D0675D9"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33" w:history="1">
        <w:r w:rsidR="000E7C36" w:rsidRPr="003F663C">
          <w:rPr>
            <w:rStyle w:val="Hipervnculo"/>
          </w:rPr>
          <w:t>4.3 Hot Spot y Senderos de caracol.</w:t>
        </w:r>
        <w:r w:rsidR="000E7C36">
          <w:rPr>
            <w:webHidden/>
          </w:rPr>
          <w:tab/>
        </w:r>
        <w:r w:rsidR="000E7C36">
          <w:rPr>
            <w:webHidden/>
          </w:rPr>
          <w:fldChar w:fldCharType="begin"/>
        </w:r>
        <w:r w:rsidR="000E7C36">
          <w:rPr>
            <w:webHidden/>
          </w:rPr>
          <w:instrText xml:space="preserve"> PAGEREF _Toc91849733 \h </w:instrText>
        </w:r>
        <w:r w:rsidR="000E7C36">
          <w:rPr>
            <w:webHidden/>
          </w:rPr>
        </w:r>
        <w:r w:rsidR="000E7C36">
          <w:rPr>
            <w:webHidden/>
          </w:rPr>
          <w:fldChar w:fldCharType="separate"/>
        </w:r>
        <w:r w:rsidR="000E7C36">
          <w:rPr>
            <w:webHidden/>
          </w:rPr>
          <w:t>51</w:t>
        </w:r>
        <w:r w:rsidR="000E7C36">
          <w:rPr>
            <w:webHidden/>
          </w:rPr>
          <w:fldChar w:fldCharType="end"/>
        </w:r>
      </w:hyperlink>
    </w:p>
    <w:p w14:paraId="7163A9FB" w14:textId="15FCD594" w:rsidR="000E7C36" w:rsidRDefault="00380B78">
      <w:pPr>
        <w:pStyle w:val="TDC1"/>
        <w:rPr>
          <w:rFonts w:asciiTheme="minorHAnsi" w:eastAsiaTheme="minorEastAsia" w:hAnsiTheme="minorHAnsi" w:cstheme="minorBidi"/>
          <w:sz w:val="22"/>
          <w:szCs w:val="22"/>
          <w:lang w:eastAsia="es-CO"/>
        </w:rPr>
      </w:pPr>
      <w:hyperlink w:anchor="_Toc91849734" w:history="1">
        <w:r w:rsidR="000E7C36" w:rsidRPr="003F663C">
          <w:rPr>
            <w:rStyle w:val="Hipervnculo"/>
          </w:rPr>
          <w:t>5. Etapas del procesamiento digital de imágenes</w:t>
        </w:r>
        <w:r w:rsidR="000E7C36">
          <w:rPr>
            <w:webHidden/>
          </w:rPr>
          <w:tab/>
        </w:r>
        <w:r w:rsidR="000E7C36">
          <w:rPr>
            <w:webHidden/>
          </w:rPr>
          <w:fldChar w:fldCharType="begin"/>
        </w:r>
        <w:r w:rsidR="000E7C36">
          <w:rPr>
            <w:webHidden/>
          </w:rPr>
          <w:instrText xml:space="preserve"> PAGEREF _Toc91849734 \h </w:instrText>
        </w:r>
        <w:r w:rsidR="000E7C36">
          <w:rPr>
            <w:webHidden/>
          </w:rPr>
        </w:r>
        <w:r w:rsidR="000E7C36">
          <w:rPr>
            <w:webHidden/>
          </w:rPr>
          <w:fldChar w:fldCharType="separate"/>
        </w:r>
        <w:r w:rsidR="000E7C36">
          <w:rPr>
            <w:webHidden/>
          </w:rPr>
          <w:t>52</w:t>
        </w:r>
        <w:r w:rsidR="000E7C36">
          <w:rPr>
            <w:webHidden/>
          </w:rPr>
          <w:fldChar w:fldCharType="end"/>
        </w:r>
      </w:hyperlink>
    </w:p>
    <w:p w14:paraId="177D022A" w14:textId="50F4C045" w:rsidR="000E7C36" w:rsidRDefault="00380B78">
      <w:pPr>
        <w:pStyle w:val="TDC2"/>
        <w:tabs>
          <w:tab w:val="left" w:pos="880"/>
          <w:tab w:val="right" w:leader="dot" w:pos="9350"/>
        </w:tabs>
        <w:rPr>
          <w:rFonts w:asciiTheme="minorHAnsi" w:eastAsiaTheme="minorEastAsia" w:hAnsiTheme="minorHAnsi" w:cstheme="minorBidi"/>
          <w:sz w:val="22"/>
          <w:szCs w:val="22"/>
          <w:lang w:eastAsia="es-CO"/>
        </w:rPr>
      </w:pPr>
      <w:hyperlink w:anchor="_Toc91849735" w:history="1">
        <w:r w:rsidR="000E7C36" w:rsidRPr="003F663C">
          <w:rPr>
            <w:rStyle w:val="Hipervnculo"/>
          </w:rPr>
          <w:t>5.1</w:t>
        </w:r>
        <w:r w:rsidR="000E7C36">
          <w:rPr>
            <w:rFonts w:asciiTheme="minorHAnsi" w:eastAsiaTheme="minorEastAsia" w:hAnsiTheme="minorHAnsi" w:cstheme="minorBidi"/>
            <w:sz w:val="22"/>
            <w:szCs w:val="22"/>
            <w:lang w:eastAsia="es-CO"/>
          </w:rPr>
          <w:tab/>
        </w:r>
        <w:r w:rsidR="000E7C36" w:rsidRPr="003F663C">
          <w:rPr>
            <w:rStyle w:val="Hipervnculo"/>
          </w:rPr>
          <w:t>Etapa 1: Captura.</w:t>
        </w:r>
        <w:r w:rsidR="000E7C36">
          <w:rPr>
            <w:webHidden/>
          </w:rPr>
          <w:tab/>
        </w:r>
        <w:r w:rsidR="000E7C36">
          <w:rPr>
            <w:webHidden/>
          </w:rPr>
          <w:fldChar w:fldCharType="begin"/>
        </w:r>
        <w:r w:rsidR="000E7C36">
          <w:rPr>
            <w:webHidden/>
          </w:rPr>
          <w:instrText xml:space="preserve"> PAGEREF _Toc91849735 \h </w:instrText>
        </w:r>
        <w:r w:rsidR="000E7C36">
          <w:rPr>
            <w:webHidden/>
          </w:rPr>
        </w:r>
        <w:r w:rsidR="000E7C36">
          <w:rPr>
            <w:webHidden/>
          </w:rPr>
          <w:fldChar w:fldCharType="separate"/>
        </w:r>
        <w:r w:rsidR="000E7C36">
          <w:rPr>
            <w:webHidden/>
          </w:rPr>
          <w:t>53</w:t>
        </w:r>
        <w:r w:rsidR="000E7C36">
          <w:rPr>
            <w:webHidden/>
          </w:rPr>
          <w:fldChar w:fldCharType="end"/>
        </w:r>
      </w:hyperlink>
    </w:p>
    <w:p w14:paraId="31C8C207" w14:textId="12A4BD4E"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36" w:history="1">
        <w:r w:rsidR="000E7C36" w:rsidRPr="003F663C">
          <w:rPr>
            <w:rStyle w:val="Hipervnculo"/>
          </w:rPr>
          <w:t>5.1.1. Adquisición de imagen</w:t>
        </w:r>
        <w:r w:rsidR="000E7C36">
          <w:rPr>
            <w:webHidden/>
          </w:rPr>
          <w:tab/>
        </w:r>
        <w:r w:rsidR="000E7C36">
          <w:rPr>
            <w:webHidden/>
          </w:rPr>
          <w:fldChar w:fldCharType="begin"/>
        </w:r>
        <w:r w:rsidR="000E7C36">
          <w:rPr>
            <w:webHidden/>
          </w:rPr>
          <w:instrText xml:space="preserve"> PAGEREF _Toc91849736 \h </w:instrText>
        </w:r>
        <w:r w:rsidR="000E7C36">
          <w:rPr>
            <w:webHidden/>
          </w:rPr>
        </w:r>
        <w:r w:rsidR="000E7C36">
          <w:rPr>
            <w:webHidden/>
          </w:rPr>
          <w:fldChar w:fldCharType="separate"/>
        </w:r>
        <w:r w:rsidR="000E7C36">
          <w:rPr>
            <w:webHidden/>
          </w:rPr>
          <w:t>53</w:t>
        </w:r>
        <w:r w:rsidR="000E7C36">
          <w:rPr>
            <w:webHidden/>
          </w:rPr>
          <w:fldChar w:fldCharType="end"/>
        </w:r>
      </w:hyperlink>
    </w:p>
    <w:p w14:paraId="7DC845EE" w14:textId="647D0EE2" w:rsidR="000E7C36" w:rsidRDefault="00380B78">
      <w:pPr>
        <w:pStyle w:val="TDC2"/>
        <w:tabs>
          <w:tab w:val="left" w:pos="880"/>
          <w:tab w:val="right" w:leader="dot" w:pos="9350"/>
        </w:tabs>
        <w:rPr>
          <w:rFonts w:asciiTheme="minorHAnsi" w:eastAsiaTheme="minorEastAsia" w:hAnsiTheme="minorHAnsi" w:cstheme="minorBidi"/>
          <w:sz w:val="22"/>
          <w:szCs w:val="22"/>
          <w:lang w:eastAsia="es-CO"/>
        </w:rPr>
      </w:pPr>
      <w:hyperlink w:anchor="_Toc91849737" w:history="1">
        <w:r w:rsidR="000E7C36" w:rsidRPr="003F663C">
          <w:rPr>
            <w:rStyle w:val="Hipervnculo"/>
          </w:rPr>
          <w:t>5.2</w:t>
        </w:r>
        <w:r w:rsidR="000E7C36">
          <w:rPr>
            <w:rFonts w:asciiTheme="minorHAnsi" w:eastAsiaTheme="minorEastAsia" w:hAnsiTheme="minorHAnsi" w:cstheme="minorBidi"/>
            <w:sz w:val="22"/>
            <w:szCs w:val="22"/>
            <w:lang w:eastAsia="es-CO"/>
          </w:rPr>
          <w:tab/>
        </w:r>
        <w:r w:rsidR="000E7C36" w:rsidRPr="003F663C">
          <w:rPr>
            <w:rStyle w:val="Hipervnculo"/>
          </w:rPr>
          <w:t>Etapa 2: Pre – Procesamiento</w:t>
        </w:r>
        <w:r w:rsidR="000E7C36">
          <w:rPr>
            <w:webHidden/>
          </w:rPr>
          <w:tab/>
        </w:r>
        <w:r w:rsidR="000E7C36">
          <w:rPr>
            <w:webHidden/>
          </w:rPr>
          <w:fldChar w:fldCharType="begin"/>
        </w:r>
        <w:r w:rsidR="000E7C36">
          <w:rPr>
            <w:webHidden/>
          </w:rPr>
          <w:instrText xml:space="preserve"> PAGEREF _Toc91849737 \h </w:instrText>
        </w:r>
        <w:r w:rsidR="000E7C36">
          <w:rPr>
            <w:webHidden/>
          </w:rPr>
        </w:r>
        <w:r w:rsidR="000E7C36">
          <w:rPr>
            <w:webHidden/>
          </w:rPr>
          <w:fldChar w:fldCharType="separate"/>
        </w:r>
        <w:r w:rsidR="000E7C36">
          <w:rPr>
            <w:webHidden/>
          </w:rPr>
          <w:t>54</w:t>
        </w:r>
        <w:r w:rsidR="000E7C36">
          <w:rPr>
            <w:webHidden/>
          </w:rPr>
          <w:fldChar w:fldCharType="end"/>
        </w:r>
      </w:hyperlink>
    </w:p>
    <w:p w14:paraId="072FAEEE" w14:textId="4FB32F5B"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38" w:history="1">
        <w:r w:rsidR="000E7C36" w:rsidRPr="003F663C">
          <w:rPr>
            <w:rStyle w:val="Hipervnculo"/>
          </w:rPr>
          <w:t>5.2.1 Filtro promediador.</w:t>
        </w:r>
        <w:r w:rsidR="000E7C36">
          <w:rPr>
            <w:webHidden/>
          </w:rPr>
          <w:tab/>
        </w:r>
        <w:r w:rsidR="000E7C36">
          <w:rPr>
            <w:webHidden/>
          </w:rPr>
          <w:fldChar w:fldCharType="begin"/>
        </w:r>
        <w:r w:rsidR="000E7C36">
          <w:rPr>
            <w:webHidden/>
          </w:rPr>
          <w:instrText xml:space="preserve"> PAGEREF _Toc91849738 \h </w:instrText>
        </w:r>
        <w:r w:rsidR="000E7C36">
          <w:rPr>
            <w:webHidden/>
          </w:rPr>
        </w:r>
        <w:r w:rsidR="000E7C36">
          <w:rPr>
            <w:webHidden/>
          </w:rPr>
          <w:fldChar w:fldCharType="separate"/>
        </w:r>
        <w:r w:rsidR="000E7C36">
          <w:rPr>
            <w:webHidden/>
          </w:rPr>
          <w:t>54</w:t>
        </w:r>
        <w:r w:rsidR="000E7C36">
          <w:rPr>
            <w:webHidden/>
          </w:rPr>
          <w:fldChar w:fldCharType="end"/>
        </w:r>
      </w:hyperlink>
    </w:p>
    <w:p w14:paraId="4B56907D" w14:textId="6E61CE98"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39" w:history="1">
        <w:r w:rsidR="000E7C36" w:rsidRPr="003F663C">
          <w:rPr>
            <w:rStyle w:val="Hipervnculo"/>
          </w:rPr>
          <w:t>5.2.2 Filtro Gaussiano.</w:t>
        </w:r>
        <w:r w:rsidR="000E7C36">
          <w:rPr>
            <w:webHidden/>
          </w:rPr>
          <w:tab/>
        </w:r>
        <w:r w:rsidR="000E7C36">
          <w:rPr>
            <w:webHidden/>
          </w:rPr>
          <w:fldChar w:fldCharType="begin"/>
        </w:r>
        <w:r w:rsidR="000E7C36">
          <w:rPr>
            <w:webHidden/>
          </w:rPr>
          <w:instrText xml:space="preserve"> PAGEREF _Toc91849739 \h </w:instrText>
        </w:r>
        <w:r w:rsidR="000E7C36">
          <w:rPr>
            <w:webHidden/>
          </w:rPr>
        </w:r>
        <w:r w:rsidR="000E7C36">
          <w:rPr>
            <w:webHidden/>
          </w:rPr>
          <w:fldChar w:fldCharType="separate"/>
        </w:r>
        <w:r w:rsidR="000E7C36">
          <w:rPr>
            <w:webHidden/>
          </w:rPr>
          <w:t>54</w:t>
        </w:r>
        <w:r w:rsidR="000E7C36">
          <w:rPr>
            <w:webHidden/>
          </w:rPr>
          <w:fldChar w:fldCharType="end"/>
        </w:r>
      </w:hyperlink>
    </w:p>
    <w:p w14:paraId="52F1F5CF" w14:textId="4D2CFCB7"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40" w:history="1">
        <w:r w:rsidR="000E7C36" w:rsidRPr="003F663C">
          <w:rPr>
            <w:rStyle w:val="Hipervnculo"/>
          </w:rPr>
          <w:t>5.2.3 Filtro de mediana.</w:t>
        </w:r>
        <w:r w:rsidR="000E7C36">
          <w:rPr>
            <w:webHidden/>
          </w:rPr>
          <w:tab/>
        </w:r>
        <w:r w:rsidR="000E7C36">
          <w:rPr>
            <w:webHidden/>
          </w:rPr>
          <w:fldChar w:fldCharType="begin"/>
        </w:r>
        <w:r w:rsidR="000E7C36">
          <w:rPr>
            <w:webHidden/>
          </w:rPr>
          <w:instrText xml:space="preserve"> PAGEREF _Toc91849740 \h </w:instrText>
        </w:r>
        <w:r w:rsidR="000E7C36">
          <w:rPr>
            <w:webHidden/>
          </w:rPr>
        </w:r>
        <w:r w:rsidR="000E7C36">
          <w:rPr>
            <w:webHidden/>
          </w:rPr>
          <w:fldChar w:fldCharType="separate"/>
        </w:r>
        <w:r w:rsidR="000E7C36">
          <w:rPr>
            <w:webHidden/>
          </w:rPr>
          <w:t>55</w:t>
        </w:r>
        <w:r w:rsidR="000E7C36">
          <w:rPr>
            <w:webHidden/>
          </w:rPr>
          <w:fldChar w:fldCharType="end"/>
        </w:r>
      </w:hyperlink>
    </w:p>
    <w:p w14:paraId="276FDD58" w14:textId="50A1E0BE"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41" w:history="1">
        <w:r w:rsidR="000E7C36" w:rsidRPr="003F663C">
          <w:rPr>
            <w:rStyle w:val="Hipervnculo"/>
          </w:rPr>
          <w:t>5.2.4 Filtro Bilateral.</w:t>
        </w:r>
        <w:r w:rsidR="000E7C36">
          <w:rPr>
            <w:webHidden/>
          </w:rPr>
          <w:tab/>
        </w:r>
        <w:r w:rsidR="000E7C36">
          <w:rPr>
            <w:webHidden/>
          </w:rPr>
          <w:fldChar w:fldCharType="begin"/>
        </w:r>
        <w:r w:rsidR="000E7C36">
          <w:rPr>
            <w:webHidden/>
          </w:rPr>
          <w:instrText xml:space="preserve"> PAGEREF _Toc91849741 \h </w:instrText>
        </w:r>
        <w:r w:rsidR="000E7C36">
          <w:rPr>
            <w:webHidden/>
          </w:rPr>
        </w:r>
        <w:r w:rsidR="000E7C36">
          <w:rPr>
            <w:webHidden/>
          </w:rPr>
          <w:fldChar w:fldCharType="separate"/>
        </w:r>
        <w:r w:rsidR="000E7C36">
          <w:rPr>
            <w:webHidden/>
          </w:rPr>
          <w:t>56</w:t>
        </w:r>
        <w:r w:rsidR="000E7C36">
          <w:rPr>
            <w:webHidden/>
          </w:rPr>
          <w:fldChar w:fldCharType="end"/>
        </w:r>
      </w:hyperlink>
    </w:p>
    <w:p w14:paraId="098B35F7" w14:textId="3B888254" w:rsidR="000E7C36" w:rsidRDefault="00380B78">
      <w:pPr>
        <w:pStyle w:val="TDC2"/>
        <w:tabs>
          <w:tab w:val="left" w:pos="880"/>
          <w:tab w:val="right" w:leader="dot" w:pos="9350"/>
        </w:tabs>
        <w:rPr>
          <w:rFonts w:asciiTheme="minorHAnsi" w:eastAsiaTheme="minorEastAsia" w:hAnsiTheme="minorHAnsi" w:cstheme="minorBidi"/>
          <w:sz w:val="22"/>
          <w:szCs w:val="22"/>
          <w:lang w:eastAsia="es-CO"/>
        </w:rPr>
      </w:pPr>
      <w:hyperlink w:anchor="_Toc91849742" w:history="1">
        <w:r w:rsidR="000E7C36" w:rsidRPr="003F663C">
          <w:rPr>
            <w:rStyle w:val="Hipervnculo"/>
          </w:rPr>
          <w:t>5.3</w:t>
        </w:r>
        <w:r w:rsidR="000E7C36">
          <w:rPr>
            <w:rFonts w:asciiTheme="minorHAnsi" w:eastAsiaTheme="minorEastAsia" w:hAnsiTheme="minorHAnsi" w:cstheme="minorBidi"/>
            <w:sz w:val="22"/>
            <w:szCs w:val="22"/>
            <w:lang w:eastAsia="es-CO"/>
          </w:rPr>
          <w:tab/>
        </w:r>
        <w:r w:rsidR="000E7C36" w:rsidRPr="003F663C">
          <w:rPr>
            <w:rStyle w:val="Hipervnculo"/>
          </w:rPr>
          <w:t>Etapa 3: Segmentación</w:t>
        </w:r>
        <w:r w:rsidR="000E7C36">
          <w:rPr>
            <w:webHidden/>
          </w:rPr>
          <w:tab/>
        </w:r>
        <w:r w:rsidR="000E7C36">
          <w:rPr>
            <w:webHidden/>
          </w:rPr>
          <w:fldChar w:fldCharType="begin"/>
        </w:r>
        <w:r w:rsidR="000E7C36">
          <w:rPr>
            <w:webHidden/>
          </w:rPr>
          <w:instrText xml:space="preserve"> PAGEREF _Toc91849742 \h </w:instrText>
        </w:r>
        <w:r w:rsidR="000E7C36">
          <w:rPr>
            <w:webHidden/>
          </w:rPr>
        </w:r>
        <w:r w:rsidR="000E7C36">
          <w:rPr>
            <w:webHidden/>
          </w:rPr>
          <w:fldChar w:fldCharType="separate"/>
        </w:r>
        <w:r w:rsidR="000E7C36">
          <w:rPr>
            <w:webHidden/>
          </w:rPr>
          <w:t>56</w:t>
        </w:r>
        <w:r w:rsidR="000E7C36">
          <w:rPr>
            <w:webHidden/>
          </w:rPr>
          <w:fldChar w:fldCharType="end"/>
        </w:r>
      </w:hyperlink>
    </w:p>
    <w:p w14:paraId="3CA1F2A9" w14:textId="3ADD1C12"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43" w:history="1">
        <w:r w:rsidR="000E7C36" w:rsidRPr="003F663C">
          <w:rPr>
            <w:rStyle w:val="Hipervnculo"/>
          </w:rPr>
          <w:t>5.3.1 Filtro laplaciano.</w:t>
        </w:r>
        <w:r w:rsidR="000E7C36">
          <w:rPr>
            <w:webHidden/>
          </w:rPr>
          <w:tab/>
        </w:r>
        <w:r w:rsidR="000E7C36">
          <w:rPr>
            <w:webHidden/>
          </w:rPr>
          <w:fldChar w:fldCharType="begin"/>
        </w:r>
        <w:r w:rsidR="000E7C36">
          <w:rPr>
            <w:webHidden/>
          </w:rPr>
          <w:instrText xml:space="preserve"> PAGEREF _Toc91849743 \h </w:instrText>
        </w:r>
        <w:r w:rsidR="000E7C36">
          <w:rPr>
            <w:webHidden/>
          </w:rPr>
        </w:r>
        <w:r w:rsidR="000E7C36">
          <w:rPr>
            <w:webHidden/>
          </w:rPr>
          <w:fldChar w:fldCharType="separate"/>
        </w:r>
        <w:r w:rsidR="000E7C36">
          <w:rPr>
            <w:webHidden/>
          </w:rPr>
          <w:t>56</w:t>
        </w:r>
        <w:r w:rsidR="000E7C36">
          <w:rPr>
            <w:webHidden/>
          </w:rPr>
          <w:fldChar w:fldCharType="end"/>
        </w:r>
      </w:hyperlink>
    </w:p>
    <w:p w14:paraId="2BE7247F" w14:textId="62775E44"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44" w:history="1">
        <w:r w:rsidR="000E7C36" w:rsidRPr="003F663C">
          <w:rPr>
            <w:rStyle w:val="Hipervnculo"/>
          </w:rPr>
          <w:t>5.3.2 Detector de bordes: Canny.</w:t>
        </w:r>
        <w:r w:rsidR="000E7C36">
          <w:rPr>
            <w:webHidden/>
          </w:rPr>
          <w:tab/>
        </w:r>
        <w:r w:rsidR="000E7C36">
          <w:rPr>
            <w:webHidden/>
          </w:rPr>
          <w:fldChar w:fldCharType="begin"/>
        </w:r>
        <w:r w:rsidR="000E7C36">
          <w:rPr>
            <w:webHidden/>
          </w:rPr>
          <w:instrText xml:space="preserve"> PAGEREF _Toc91849744 \h </w:instrText>
        </w:r>
        <w:r w:rsidR="000E7C36">
          <w:rPr>
            <w:webHidden/>
          </w:rPr>
        </w:r>
        <w:r w:rsidR="000E7C36">
          <w:rPr>
            <w:webHidden/>
          </w:rPr>
          <w:fldChar w:fldCharType="separate"/>
        </w:r>
        <w:r w:rsidR="000E7C36">
          <w:rPr>
            <w:webHidden/>
          </w:rPr>
          <w:t>57</w:t>
        </w:r>
        <w:r w:rsidR="000E7C36">
          <w:rPr>
            <w:webHidden/>
          </w:rPr>
          <w:fldChar w:fldCharType="end"/>
        </w:r>
      </w:hyperlink>
    </w:p>
    <w:p w14:paraId="5D6FF394" w14:textId="4BDF7097"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45" w:history="1">
        <w:r w:rsidR="000E7C36" w:rsidRPr="003F663C">
          <w:rPr>
            <w:rStyle w:val="Hipervnculo"/>
          </w:rPr>
          <w:t>5.3.3 Transformada de Hough.</w:t>
        </w:r>
        <w:r w:rsidR="000E7C36">
          <w:rPr>
            <w:webHidden/>
          </w:rPr>
          <w:tab/>
        </w:r>
        <w:r w:rsidR="000E7C36">
          <w:rPr>
            <w:webHidden/>
          </w:rPr>
          <w:fldChar w:fldCharType="begin"/>
        </w:r>
        <w:r w:rsidR="000E7C36">
          <w:rPr>
            <w:webHidden/>
          </w:rPr>
          <w:instrText xml:space="preserve"> PAGEREF _Toc91849745 \h </w:instrText>
        </w:r>
        <w:r w:rsidR="000E7C36">
          <w:rPr>
            <w:webHidden/>
          </w:rPr>
        </w:r>
        <w:r w:rsidR="000E7C36">
          <w:rPr>
            <w:webHidden/>
          </w:rPr>
          <w:fldChar w:fldCharType="separate"/>
        </w:r>
        <w:r w:rsidR="000E7C36">
          <w:rPr>
            <w:webHidden/>
          </w:rPr>
          <w:t>58</w:t>
        </w:r>
        <w:r w:rsidR="000E7C36">
          <w:rPr>
            <w:webHidden/>
          </w:rPr>
          <w:fldChar w:fldCharType="end"/>
        </w:r>
      </w:hyperlink>
    </w:p>
    <w:p w14:paraId="2AE04DA2" w14:textId="48D2CCE6"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46" w:history="1">
        <w:r w:rsidR="000E7C36" w:rsidRPr="003F663C">
          <w:rPr>
            <w:rStyle w:val="Hipervnculo"/>
          </w:rPr>
          <w:t>5.4 Etapa 4: Identificación de objetos.</w:t>
        </w:r>
        <w:r w:rsidR="000E7C36">
          <w:rPr>
            <w:webHidden/>
          </w:rPr>
          <w:tab/>
        </w:r>
        <w:r w:rsidR="000E7C36">
          <w:rPr>
            <w:webHidden/>
          </w:rPr>
          <w:fldChar w:fldCharType="begin"/>
        </w:r>
        <w:r w:rsidR="000E7C36">
          <w:rPr>
            <w:webHidden/>
          </w:rPr>
          <w:instrText xml:space="preserve"> PAGEREF _Toc91849746 \h </w:instrText>
        </w:r>
        <w:r w:rsidR="000E7C36">
          <w:rPr>
            <w:webHidden/>
          </w:rPr>
        </w:r>
        <w:r w:rsidR="000E7C36">
          <w:rPr>
            <w:webHidden/>
          </w:rPr>
          <w:fldChar w:fldCharType="separate"/>
        </w:r>
        <w:r w:rsidR="000E7C36">
          <w:rPr>
            <w:webHidden/>
          </w:rPr>
          <w:t>59</w:t>
        </w:r>
        <w:r w:rsidR="000E7C36">
          <w:rPr>
            <w:webHidden/>
          </w:rPr>
          <w:fldChar w:fldCharType="end"/>
        </w:r>
      </w:hyperlink>
    </w:p>
    <w:p w14:paraId="7A0F03A9" w14:textId="0328433B"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47" w:history="1">
        <w:r w:rsidR="000E7C36" w:rsidRPr="003F663C">
          <w:rPr>
            <w:rStyle w:val="Hipervnculo"/>
          </w:rPr>
          <w:t>5.4.1 HOG (Histograma orientado a gradientes).</w:t>
        </w:r>
        <w:r w:rsidR="000E7C36">
          <w:rPr>
            <w:webHidden/>
          </w:rPr>
          <w:tab/>
        </w:r>
        <w:r w:rsidR="000E7C36">
          <w:rPr>
            <w:webHidden/>
          </w:rPr>
          <w:fldChar w:fldCharType="begin"/>
        </w:r>
        <w:r w:rsidR="000E7C36">
          <w:rPr>
            <w:webHidden/>
          </w:rPr>
          <w:instrText xml:space="preserve"> PAGEREF _Toc91849747 \h </w:instrText>
        </w:r>
        <w:r w:rsidR="000E7C36">
          <w:rPr>
            <w:webHidden/>
          </w:rPr>
        </w:r>
        <w:r w:rsidR="000E7C36">
          <w:rPr>
            <w:webHidden/>
          </w:rPr>
          <w:fldChar w:fldCharType="separate"/>
        </w:r>
        <w:r w:rsidR="000E7C36">
          <w:rPr>
            <w:webHidden/>
          </w:rPr>
          <w:t>59</w:t>
        </w:r>
        <w:r w:rsidR="000E7C36">
          <w:rPr>
            <w:webHidden/>
          </w:rPr>
          <w:fldChar w:fldCharType="end"/>
        </w:r>
      </w:hyperlink>
    </w:p>
    <w:p w14:paraId="2D0C52FF" w14:textId="3E048910"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48" w:history="1">
        <w:r w:rsidR="000E7C36" w:rsidRPr="003F663C">
          <w:rPr>
            <w:rStyle w:val="Hipervnculo"/>
          </w:rPr>
          <w:t>5.4.2 SIFT (Scale Invariant Feature Transform).</w:t>
        </w:r>
        <w:r w:rsidR="000E7C36">
          <w:rPr>
            <w:webHidden/>
          </w:rPr>
          <w:tab/>
        </w:r>
        <w:r w:rsidR="000E7C36">
          <w:rPr>
            <w:webHidden/>
          </w:rPr>
          <w:fldChar w:fldCharType="begin"/>
        </w:r>
        <w:r w:rsidR="000E7C36">
          <w:rPr>
            <w:webHidden/>
          </w:rPr>
          <w:instrText xml:space="preserve"> PAGEREF _Toc91849748 \h </w:instrText>
        </w:r>
        <w:r w:rsidR="000E7C36">
          <w:rPr>
            <w:webHidden/>
          </w:rPr>
        </w:r>
        <w:r w:rsidR="000E7C36">
          <w:rPr>
            <w:webHidden/>
          </w:rPr>
          <w:fldChar w:fldCharType="separate"/>
        </w:r>
        <w:r w:rsidR="000E7C36">
          <w:rPr>
            <w:webHidden/>
          </w:rPr>
          <w:t>61</w:t>
        </w:r>
        <w:r w:rsidR="000E7C36">
          <w:rPr>
            <w:webHidden/>
          </w:rPr>
          <w:fldChar w:fldCharType="end"/>
        </w:r>
      </w:hyperlink>
    </w:p>
    <w:p w14:paraId="4CD8C9FE" w14:textId="17150C00"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49" w:history="1">
        <w:r w:rsidR="000E7C36" w:rsidRPr="003F663C">
          <w:rPr>
            <w:rStyle w:val="Hipervnculo"/>
          </w:rPr>
          <w:t>5.4.3 SURF (Speeded Up Robust Features).</w:t>
        </w:r>
        <w:r w:rsidR="000E7C36">
          <w:rPr>
            <w:webHidden/>
          </w:rPr>
          <w:tab/>
        </w:r>
        <w:r w:rsidR="000E7C36">
          <w:rPr>
            <w:webHidden/>
          </w:rPr>
          <w:fldChar w:fldCharType="begin"/>
        </w:r>
        <w:r w:rsidR="000E7C36">
          <w:rPr>
            <w:webHidden/>
          </w:rPr>
          <w:instrText xml:space="preserve"> PAGEREF _Toc91849749 \h </w:instrText>
        </w:r>
        <w:r w:rsidR="000E7C36">
          <w:rPr>
            <w:webHidden/>
          </w:rPr>
        </w:r>
        <w:r w:rsidR="000E7C36">
          <w:rPr>
            <w:webHidden/>
          </w:rPr>
          <w:fldChar w:fldCharType="separate"/>
        </w:r>
        <w:r w:rsidR="000E7C36">
          <w:rPr>
            <w:webHidden/>
          </w:rPr>
          <w:t>63</w:t>
        </w:r>
        <w:r w:rsidR="000E7C36">
          <w:rPr>
            <w:webHidden/>
          </w:rPr>
          <w:fldChar w:fldCharType="end"/>
        </w:r>
      </w:hyperlink>
    </w:p>
    <w:p w14:paraId="33C9E872" w14:textId="7648CA81" w:rsidR="000E7C36" w:rsidRDefault="00380B78">
      <w:pPr>
        <w:pStyle w:val="TDC2"/>
        <w:tabs>
          <w:tab w:val="right" w:leader="dot" w:pos="9350"/>
        </w:tabs>
        <w:rPr>
          <w:rFonts w:asciiTheme="minorHAnsi" w:eastAsiaTheme="minorEastAsia" w:hAnsiTheme="minorHAnsi" w:cstheme="minorBidi"/>
          <w:sz w:val="22"/>
          <w:szCs w:val="22"/>
          <w:lang w:eastAsia="es-CO"/>
        </w:rPr>
      </w:pPr>
      <w:hyperlink w:anchor="_Toc91849750" w:history="1">
        <w:r w:rsidR="000E7C36" w:rsidRPr="003F663C">
          <w:rPr>
            <w:rStyle w:val="Hipervnculo"/>
          </w:rPr>
          <w:t>5.5 Etapa 5: Reconocimiento.</w:t>
        </w:r>
        <w:r w:rsidR="000E7C36">
          <w:rPr>
            <w:webHidden/>
          </w:rPr>
          <w:tab/>
        </w:r>
        <w:r w:rsidR="000E7C36">
          <w:rPr>
            <w:webHidden/>
          </w:rPr>
          <w:fldChar w:fldCharType="begin"/>
        </w:r>
        <w:r w:rsidR="000E7C36">
          <w:rPr>
            <w:webHidden/>
          </w:rPr>
          <w:instrText xml:space="preserve"> PAGEREF _Toc91849750 \h </w:instrText>
        </w:r>
        <w:r w:rsidR="000E7C36">
          <w:rPr>
            <w:webHidden/>
          </w:rPr>
        </w:r>
        <w:r w:rsidR="000E7C36">
          <w:rPr>
            <w:webHidden/>
          </w:rPr>
          <w:fldChar w:fldCharType="separate"/>
        </w:r>
        <w:r w:rsidR="000E7C36">
          <w:rPr>
            <w:webHidden/>
          </w:rPr>
          <w:t>65</w:t>
        </w:r>
        <w:r w:rsidR="000E7C36">
          <w:rPr>
            <w:webHidden/>
          </w:rPr>
          <w:fldChar w:fldCharType="end"/>
        </w:r>
      </w:hyperlink>
    </w:p>
    <w:p w14:paraId="63E728B7" w14:textId="21F2A8FC"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51" w:history="1">
        <w:r w:rsidR="000E7C36" w:rsidRPr="003F663C">
          <w:rPr>
            <w:rStyle w:val="Hipervnculo"/>
          </w:rPr>
          <w:t>5.5.1 Clasificador Bayesiano.</w:t>
        </w:r>
        <w:r w:rsidR="000E7C36">
          <w:rPr>
            <w:webHidden/>
          </w:rPr>
          <w:tab/>
        </w:r>
        <w:r w:rsidR="000E7C36">
          <w:rPr>
            <w:webHidden/>
          </w:rPr>
          <w:fldChar w:fldCharType="begin"/>
        </w:r>
        <w:r w:rsidR="000E7C36">
          <w:rPr>
            <w:webHidden/>
          </w:rPr>
          <w:instrText xml:space="preserve"> PAGEREF _Toc91849751 \h </w:instrText>
        </w:r>
        <w:r w:rsidR="000E7C36">
          <w:rPr>
            <w:webHidden/>
          </w:rPr>
        </w:r>
        <w:r w:rsidR="000E7C36">
          <w:rPr>
            <w:webHidden/>
          </w:rPr>
          <w:fldChar w:fldCharType="separate"/>
        </w:r>
        <w:r w:rsidR="000E7C36">
          <w:rPr>
            <w:webHidden/>
          </w:rPr>
          <w:t>65</w:t>
        </w:r>
        <w:r w:rsidR="000E7C36">
          <w:rPr>
            <w:webHidden/>
          </w:rPr>
          <w:fldChar w:fldCharType="end"/>
        </w:r>
      </w:hyperlink>
    </w:p>
    <w:p w14:paraId="3611E360" w14:textId="59AFCA79" w:rsidR="000E7C36" w:rsidRDefault="00380B78">
      <w:pPr>
        <w:pStyle w:val="TDC3"/>
        <w:tabs>
          <w:tab w:val="right" w:leader="dot" w:pos="9350"/>
        </w:tabs>
        <w:rPr>
          <w:rFonts w:asciiTheme="minorHAnsi" w:eastAsiaTheme="minorEastAsia" w:hAnsiTheme="minorHAnsi" w:cstheme="minorBidi"/>
          <w:sz w:val="22"/>
          <w:szCs w:val="22"/>
          <w:lang w:eastAsia="es-CO"/>
        </w:rPr>
      </w:pPr>
      <w:hyperlink w:anchor="_Toc91849752" w:history="1">
        <w:r w:rsidR="000E7C36" w:rsidRPr="003F663C">
          <w:rPr>
            <w:rStyle w:val="Hipervnculo"/>
          </w:rPr>
          <w:t>5.5.2 Máquina de soporte vectorial.</w:t>
        </w:r>
        <w:r w:rsidR="000E7C36">
          <w:rPr>
            <w:webHidden/>
          </w:rPr>
          <w:tab/>
        </w:r>
        <w:r w:rsidR="000E7C36">
          <w:rPr>
            <w:webHidden/>
          </w:rPr>
          <w:fldChar w:fldCharType="begin"/>
        </w:r>
        <w:r w:rsidR="000E7C36">
          <w:rPr>
            <w:webHidden/>
          </w:rPr>
          <w:instrText xml:space="preserve"> PAGEREF _Toc91849752 \h </w:instrText>
        </w:r>
        <w:r w:rsidR="000E7C36">
          <w:rPr>
            <w:webHidden/>
          </w:rPr>
        </w:r>
        <w:r w:rsidR="000E7C36">
          <w:rPr>
            <w:webHidden/>
          </w:rPr>
          <w:fldChar w:fldCharType="separate"/>
        </w:r>
        <w:r w:rsidR="000E7C36">
          <w:rPr>
            <w:webHidden/>
          </w:rPr>
          <w:t>66</w:t>
        </w:r>
        <w:r w:rsidR="000E7C36">
          <w:rPr>
            <w:webHidden/>
          </w:rPr>
          <w:fldChar w:fldCharType="end"/>
        </w:r>
      </w:hyperlink>
    </w:p>
    <w:p w14:paraId="674CAD1E" w14:textId="7E973CA8" w:rsidR="000E7C36" w:rsidRDefault="00380B78">
      <w:pPr>
        <w:pStyle w:val="TDC1"/>
        <w:rPr>
          <w:rFonts w:asciiTheme="minorHAnsi" w:eastAsiaTheme="minorEastAsia" w:hAnsiTheme="minorHAnsi" w:cstheme="minorBidi"/>
          <w:sz w:val="22"/>
          <w:szCs w:val="22"/>
          <w:lang w:eastAsia="es-CO"/>
        </w:rPr>
      </w:pPr>
      <w:hyperlink w:anchor="_Toc91849753" w:history="1">
        <w:r w:rsidR="000E7C36" w:rsidRPr="003F663C">
          <w:rPr>
            <w:rStyle w:val="Hipervnculo"/>
          </w:rPr>
          <w:t>6. Resultados</w:t>
        </w:r>
        <w:r w:rsidR="000E7C36">
          <w:rPr>
            <w:webHidden/>
          </w:rPr>
          <w:tab/>
        </w:r>
        <w:r w:rsidR="000E7C36">
          <w:rPr>
            <w:webHidden/>
          </w:rPr>
          <w:fldChar w:fldCharType="begin"/>
        </w:r>
        <w:r w:rsidR="000E7C36">
          <w:rPr>
            <w:webHidden/>
          </w:rPr>
          <w:instrText xml:space="preserve"> PAGEREF _Toc91849753 \h </w:instrText>
        </w:r>
        <w:r w:rsidR="000E7C36">
          <w:rPr>
            <w:webHidden/>
          </w:rPr>
        </w:r>
        <w:r w:rsidR="000E7C36">
          <w:rPr>
            <w:webHidden/>
          </w:rPr>
          <w:fldChar w:fldCharType="separate"/>
        </w:r>
        <w:r w:rsidR="000E7C36">
          <w:rPr>
            <w:webHidden/>
          </w:rPr>
          <w:t>67</w:t>
        </w:r>
        <w:r w:rsidR="000E7C36">
          <w:rPr>
            <w:webHidden/>
          </w:rPr>
          <w:fldChar w:fldCharType="end"/>
        </w:r>
      </w:hyperlink>
    </w:p>
    <w:p w14:paraId="039A5089" w14:textId="554C6DF9" w:rsidR="000E7C36" w:rsidRDefault="00380B78">
      <w:pPr>
        <w:pStyle w:val="TDC1"/>
        <w:rPr>
          <w:rFonts w:asciiTheme="minorHAnsi" w:eastAsiaTheme="minorEastAsia" w:hAnsiTheme="minorHAnsi" w:cstheme="minorBidi"/>
          <w:sz w:val="22"/>
          <w:szCs w:val="22"/>
          <w:lang w:eastAsia="es-CO"/>
        </w:rPr>
      </w:pPr>
      <w:hyperlink w:anchor="_Toc91849754" w:history="1">
        <w:r w:rsidR="000E7C36" w:rsidRPr="003F663C">
          <w:rPr>
            <w:rStyle w:val="Hipervnculo"/>
          </w:rPr>
          <w:t>7. Discusión (Opcional)</w:t>
        </w:r>
        <w:r w:rsidR="000E7C36">
          <w:rPr>
            <w:webHidden/>
          </w:rPr>
          <w:tab/>
        </w:r>
        <w:r w:rsidR="000E7C36">
          <w:rPr>
            <w:webHidden/>
          </w:rPr>
          <w:fldChar w:fldCharType="begin"/>
        </w:r>
        <w:r w:rsidR="000E7C36">
          <w:rPr>
            <w:webHidden/>
          </w:rPr>
          <w:instrText xml:space="preserve"> PAGEREF _Toc91849754 \h </w:instrText>
        </w:r>
        <w:r w:rsidR="000E7C36">
          <w:rPr>
            <w:webHidden/>
          </w:rPr>
        </w:r>
        <w:r w:rsidR="000E7C36">
          <w:rPr>
            <w:webHidden/>
          </w:rPr>
          <w:fldChar w:fldCharType="separate"/>
        </w:r>
        <w:r w:rsidR="000E7C36">
          <w:rPr>
            <w:webHidden/>
          </w:rPr>
          <w:t>69</w:t>
        </w:r>
        <w:r w:rsidR="000E7C36">
          <w:rPr>
            <w:webHidden/>
          </w:rPr>
          <w:fldChar w:fldCharType="end"/>
        </w:r>
      </w:hyperlink>
    </w:p>
    <w:p w14:paraId="52105C2E" w14:textId="54D2A6E3" w:rsidR="000E7C36" w:rsidRDefault="00380B78">
      <w:pPr>
        <w:pStyle w:val="TDC1"/>
        <w:rPr>
          <w:rFonts w:asciiTheme="minorHAnsi" w:eastAsiaTheme="minorEastAsia" w:hAnsiTheme="minorHAnsi" w:cstheme="minorBidi"/>
          <w:sz w:val="22"/>
          <w:szCs w:val="22"/>
          <w:lang w:eastAsia="es-CO"/>
        </w:rPr>
      </w:pPr>
      <w:hyperlink w:anchor="_Toc91849755" w:history="1">
        <w:r w:rsidR="000E7C36" w:rsidRPr="003F663C">
          <w:rPr>
            <w:rStyle w:val="Hipervnculo"/>
            <w:lang w:val="es-ES_tradnl"/>
          </w:rPr>
          <w:t>8. Conclusiones</w:t>
        </w:r>
        <w:r w:rsidR="000E7C36">
          <w:rPr>
            <w:webHidden/>
          </w:rPr>
          <w:tab/>
        </w:r>
        <w:r w:rsidR="000E7C36">
          <w:rPr>
            <w:webHidden/>
          </w:rPr>
          <w:fldChar w:fldCharType="begin"/>
        </w:r>
        <w:r w:rsidR="000E7C36">
          <w:rPr>
            <w:webHidden/>
          </w:rPr>
          <w:instrText xml:space="preserve"> PAGEREF _Toc91849755 \h </w:instrText>
        </w:r>
        <w:r w:rsidR="000E7C36">
          <w:rPr>
            <w:webHidden/>
          </w:rPr>
        </w:r>
        <w:r w:rsidR="000E7C36">
          <w:rPr>
            <w:webHidden/>
          </w:rPr>
          <w:fldChar w:fldCharType="separate"/>
        </w:r>
        <w:r w:rsidR="000E7C36">
          <w:rPr>
            <w:webHidden/>
          </w:rPr>
          <w:t>69</w:t>
        </w:r>
        <w:r w:rsidR="000E7C36">
          <w:rPr>
            <w:webHidden/>
          </w:rPr>
          <w:fldChar w:fldCharType="end"/>
        </w:r>
      </w:hyperlink>
    </w:p>
    <w:p w14:paraId="58AD2454" w14:textId="689583E0" w:rsidR="000E7C36" w:rsidRDefault="00380B78">
      <w:pPr>
        <w:pStyle w:val="TDC1"/>
        <w:rPr>
          <w:rFonts w:asciiTheme="minorHAnsi" w:eastAsiaTheme="minorEastAsia" w:hAnsiTheme="minorHAnsi" w:cstheme="minorBidi"/>
          <w:sz w:val="22"/>
          <w:szCs w:val="22"/>
          <w:lang w:eastAsia="es-CO"/>
        </w:rPr>
      </w:pPr>
      <w:hyperlink w:anchor="_Toc91849756" w:history="1">
        <w:r w:rsidR="000E7C36" w:rsidRPr="003F663C">
          <w:rPr>
            <w:rStyle w:val="Hipervnculo"/>
          </w:rPr>
          <w:t>9. Acerca de las Referencias Bibliográficas (de su trabajo)</w:t>
        </w:r>
        <w:r w:rsidR="000E7C36">
          <w:rPr>
            <w:webHidden/>
          </w:rPr>
          <w:tab/>
        </w:r>
        <w:r w:rsidR="000E7C36">
          <w:rPr>
            <w:webHidden/>
          </w:rPr>
          <w:fldChar w:fldCharType="begin"/>
        </w:r>
        <w:r w:rsidR="000E7C36">
          <w:rPr>
            <w:webHidden/>
          </w:rPr>
          <w:instrText xml:space="preserve"> PAGEREF _Toc91849756 \h </w:instrText>
        </w:r>
        <w:r w:rsidR="000E7C36">
          <w:rPr>
            <w:webHidden/>
          </w:rPr>
        </w:r>
        <w:r w:rsidR="000E7C36">
          <w:rPr>
            <w:webHidden/>
          </w:rPr>
          <w:fldChar w:fldCharType="separate"/>
        </w:r>
        <w:r w:rsidR="000E7C36">
          <w:rPr>
            <w:webHidden/>
          </w:rPr>
          <w:t>69</w:t>
        </w:r>
        <w:r w:rsidR="000E7C36">
          <w:rPr>
            <w:webHidden/>
          </w:rPr>
          <w:fldChar w:fldCharType="end"/>
        </w:r>
      </w:hyperlink>
    </w:p>
    <w:p w14:paraId="05579FA2" w14:textId="4F6F2FA1" w:rsidR="000E7C36" w:rsidRDefault="00380B78">
      <w:pPr>
        <w:pStyle w:val="TDC1"/>
        <w:rPr>
          <w:rFonts w:asciiTheme="minorHAnsi" w:eastAsiaTheme="minorEastAsia" w:hAnsiTheme="minorHAnsi" w:cstheme="minorBidi"/>
          <w:sz w:val="22"/>
          <w:szCs w:val="22"/>
          <w:lang w:eastAsia="es-CO"/>
        </w:rPr>
      </w:pPr>
      <w:hyperlink w:anchor="_Toc91849757" w:history="1">
        <w:r w:rsidR="000E7C36" w:rsidRPr="003F663C">
          <w:rPr>
            <w:rStyle w:val="Hipervnculo"/>
          </w:rPr>
          <w:t>10. Acerca de los Apéndices</w:t>
        </w:r>
        <w:r w:rsidR="000E7C36">
          <w:rPr>
            <w:webHidden/>
          </w:rPr>
          <w:tab/>
        </w:r>
        <w:r w:rsidR="000E7C36">
          <w:rPr>
            <w:webHidden/>
          </w:rPr>
          <w:fldChar w:fldCharType="begin"/>
        </w:r>
        <w:r w:rsidR="000E7C36">
          <w:rPr>
            <w:webHidden/>
          </w:rPr>
          <w:instrText xml:space="preserve"> PAGEREF _Toc91849757 \h </w:instrText>
        </w:r>
        <w:r w:rsidR="000E7C36">
          <w:rPr>
            <w:webHidden/>
          </w:rPr>
        </w:r>
        <w:r w:rsidR="000E7C36">
          <w:rPr>
            <w:webHidden/>
          </w:rPr>
          <w:fldChar w:fldCharType="separate"/>
        </w:r>
        <w:r w:rsidR="000E7C36">
          <w:rPr>
            <w:webHidden/>
          </w:rPr>
          <w:t>69</w:t>
        </w:r>
        <w:r w:rsidR="000E7C36">
          <w:rPr>
            <w:webHidden/>
          </w:rPr>
          <w:fldChar w:fldCharType="end"/>
        </w:r>
      </w:hyperlink>
    </w:p>
    <w:p w14:paraId="0D93B9A9" w14:textId="3FA1574D" w:rsidR="000E7C36" w:rsidRDefault="00380B78">
      <w:pPr>
        <w:pStyle w:val="TDC1"/>
        <w:rPr>
          <w:rFonts w:asciiTheme="minorHAnsi" w:eastAsiaTheme="minorEastAsia" w:hAnsiTheme="minorHAnsi" w:cstheme="minorBidi"/>
          <w:sz w:val="22"/>
          <w:szCs w:val="22"/>
          <w:lang w:eastAsia="es-CO"/>
        </w:rPr>
      </w:pPr>
      <w:hyperlink w:anchor="_Toc91849758" w:history="1">
        <w:r w:rsidR="000E7C36" w:rsidRPr="003F663C">
          <w:rPr>
            <w:rStyle w:val="Hipervnculo"/>
            <w:lang w:val="es-419"/>
          </w:rPr>
          <w:t>Referencias</w:t>
        </w:r>
        <w:r w:rsidR="000E7C36">
          <w:rPr>
            <w:webHidden/>
          </w:rPr>
          <w:tab/>
        </w:r>
        <w:r w:rsidR="000E7C36">
          <w:rPr>
            <w:webHidden/>
          </w:rPr>
          <w:fldChar w:fldCharType="begin"/>
        </w:r>
        <w:r w:rsidR="000E7C36">
          <w:rPr>
            <w:webHidden/>
          </w:rPr>
          <w:instrText xml:space="preserve"> PAGEREF _Toc91849758 \h </w:instrText>
        </w:r>
        <w:r w:rsidR="000E7C36">
          <w:rPr>
            <w:webHidden/>
          </w:rPr>
        </w:r>
        <w:r w:rsidR="000E7C36">
          <w:rPr>
            <w:webHidden/>
          </w:rPr>
          <w:fldChar w:fldCharType="separate"/>
        </w:r>
        <w:r w:rsidR="000E7C36">
          <w:rPr>
            <w:webHidden/>
          </w:rPr>
          <w:t>71</w:t>
        </w:r>
        <w:r w:rsidR="000E7C36">
          <w:rPr>
            <w:webHidden/>
          </w:rPr>
          <w:fldChar w:fldCharType="end"/>
        </w:r>
      </w:hyperlink>
    </w:p>
    <w:p w14:paraId="77463785" w14:textId="27604C4D" w:rsidR="000E7C36" w:rsidRDefault="00380B78">
      <w:pPr>
        <w:pStyle w:val="TDC1"/>
        <w:rPr>
          <w:rFonts w:asciiTheme="minorHAnsi" w:eastAsiaTheme="minorEastAsia" w:hAnsiTheme="minorHAnsi" w:cstheme="minorBidi"/>
          <w:sz w:val="22"/>
          <w:szCs w:val="22"/>
          <w:lang w:eastAsia="es-CO"/>
        </w:rPr>
      </w:pPr>
      <w:hyperlink w:anchor="_Toc91849759" w:history="1">
        <w:r w:rsidR="000E7C36" w:rsidRPr="003F663C">
          <w:rPr>
            <w:rStyle w:val="Hipervnculo"/>
          </w:rPr>
          <w:t>Apéndices</w:t>
        </w:r>
        <w:r w:rsidR="000E7C36">
          <w:rPr>
            <w:webHidden/>
          </w:rPr>
          <w:tab/>
        </w:r>
        <w:r w:rsidR="000E7C36">
          <w:rPr>
            <w:webHidden/>
          </w:rPr>
          <w:fldChar w:fldCharType="begin"/>
        </w:r>
        <w:r w:rsidR="000E7C36">
          <w:rPr>
            <w:webHidden/>
          </w:rPr>
          <w:instrText xml:space="preserve"> PAGEREF _Toc91849759 \h </w:instrText>
        </w:r>
        <w:r w:rsidR="000E7C36">
          <w:rPr>
            <w:webHidden/>
          </w:rPr>
        </w:r>
        <w:r w:rsidR="000E7C36">
          <w:rPr>
            <w:webHidden/>
          </w:rPr>
          <w:fldChar w:fldCharType="separate"/>
        </w:r>
        <w:r w:rsidR="000E7C36">
          <w:rPr>
            <w:webHidden/>
          </w:rPr>
          <w:t>77</w:t>
        </w:r>
        <w:r w:rsidR="000E7C36">
          <w:rPr>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fldChar w:fldCharType="end"/>
      </w:r>
      <w:bookmarkStart w:id="1"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pPr>
      <w:r w:rsidRPr="00D973F0">
        <w:t>P</w:t>
      </w:r>
      <w:r w:rsidR="00566DC3" w:rsidRPr="00D973F0">
        <w:t xml:space="preserve">ág. </w:t>
      </w:r>
    </w:p>
    <w:p w14:paraId="2658425A" w14:textId="2117174B" w:rsidR="002917CD"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Tabla" </w:instrText>
      </w:r>
      <w:r w:rsidRPr="00D973F0">
        <w:rPr>
          <w:b/>
          <w:i/>
          <w:szCs w:val="24"/>
        </w:rPr>
        <w:fldChar w:fldCharType="separate"/>
      </w:r>
      <w:hyperlink w:anchor="_Toc52285012" w:history="1">
        <w:r w:rsidR="002917CD" w:rsidRPr="00D973F0">
          <w:rPr>
            <w:rStyle w:val="Hipervnculo"/>
            <w:b/>
          </w:rPr>
          <w:t>Tabla 1.</w:t>
        </w:r>
        <w:r w:rsidR="002917CD" w:rsidRPr="00D973F0">
          <w:rPr>
            <w:rStyle w:val="Hipervnculo"/>
            <w:i/>
          </w:rPr>
          <w:t xml:space="preserve"> Números promedio de respuestas de niños con y sin entrenamiento previo</w:t>
        </w:r>
        <w:r w:rsidR="002917CD" w:rsidRPr="00D973F0">
          <w:rPr>
            <w:webHidden/>
          </w:rPr>
          <w:tab/>
        </w:r>
        <w:r w:rsidR="002917CD" w:rsidRPr="00D973F0">
          <w:rPr>
            <w:webHidden/>
          </w:rPr>
          <w:fldChar w:fldCharType="begin"/>
        </w:r>
        <w:r w:rsidR="002917CD" w:rsidRPr="00D973F0">
          <w:rPr>
            <w:webHidden/>
          </w:rPr>
          <w:instrText xml:space="preserve"> PAGEREF _Toc52285012 \h </w:instrText>
        </w:r>
        <w:r w:rsidR="002917CD" w:rsidRPr="00D973F0">
          <w:rPr>
            <w:webHidden/>
          </w:rPr>
        </w:r>
        <w:r w:rsidR="002917CD" w:rsidRPr="00D973F0">
          <w:rPr>
            <w:webHidden/>
          </w:rPr>
          <w:fldChar w:fldCharType="separate"/>
        </w:r>
        <w:r w:rsidR="002917CD" w:rsidRPr="00D973F0">
          <w:rPr>
            <w:webHidden/>
          </w:rPr>
          <w:t>18</w:t>
        </w:r>
        <w:r w:rsidR="002917CD" w:rsidRPr="00D973F0">
          <w:rPr>
            <w:webHidden/>
          </w:rPr>
          <w:fldChar w:fldCharType="end"/>
        </w:r>
      </w:hyperlink>
    </w:p>
    <w:p w14:paraId="1D8BFF30" w14:textId="22F64B5E" w:rsidR="00E16E1D" w:rsidRPr="00D973F0" w:rsidRDefault="0060381D" w:rsidP="00A00482">
      <w:pPr>
        <w:jc w:val="left"/>
        <w:rPr>
          <w:szCs w:val="24"/>
        </w:rPr>
      </w:pPr>
      <w:r w:rsidRPr="00D973F0">
        <w:rPr>
          <w:szCs w:val="24"/>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2" w:name="_Toc431395674"/>
      <w:bookmarkStart w:id="3" w:name="_Toc431395904"/>
      <w:bookmarkStart w:id="4"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2"/>
      <w:bookmarkEnd w:id="3"/>
      <w:bookmarkEnd w:id="4"/>
    </w:p>
    <w:p w14:paraId="2B306752" w14:textId="1FA2B3FF" w:rsidR="00566DC3" w:rsidRPr="00D973F0" w:rsidRDefault="003A0E83" w:rsidP="003A0E83">
      <w:pPr>
        <w:jc w:val="right"/>
      </w:pPr>
      <w:r w:rsidRPr="00D973F0">
        <w:t>P</w:t>
      </w:r>
      <w:r w:rsidR="00566DC3" w:rsidRPr="00D973F0">
        <w:t xml:space="preserve">ág. </w:t>
      </w:r>
    </w:p>
    <w:p w14:paraId="7A0A87D0" w14:textId="447E1289" w:rsidR="001D6CDF"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Figura" </w:instrText>
      </w:r>
      <w:r w:rsidRPr="00D973F0">
        <w:rPr>
          <w:b/>
          <w:i/>
          <w:szCs w:val="24"/>
        </w:rPr>
        <w:fldChar w:fldCharType="separate"/>
      </w:r>
      <w:hyperlink w:anchor="_Toc51859465" w:history="1">
        <w:r w:rsidR="001D6CDF" w:rsidRPr="00D973F0">
          <w:rPr>
            <w:rStyle w:val="Hipervnculo"/>
            <w:b/>
            <w:iCs/>
          </w:rPr>
          <w:t>Figura 1.</w:t>
        </w:r>
        <w:r w:rsidR="001D6CDF" w:rsidRPr="00D973F0">
          <w:rPr>
            <w:rStyle w:val="Hipervnculo"/>
          </w:rPr>
          <w:t xml:space="preserve"> </w:t>
        </w:r>
        <w:r w:rsidR="001D6CDF" w:rsidRPr="00D973F0">
          <w:rPr>
            <w:rStyle w:val="Hipervnculo"/>
            <w:i/>
            <w:iCs/>
          </w:rPr>
          <w:t>Accesos, Búsquedas, Consultas y Descargas en recursos electrónicos</w:t>
        </w:r>
        <w:r w:rsidR="001D6CDF" w:rsidRPr="00D973F0">
          <w:rPr>
            <w:webHidden/>
          </w:rPr>
          <w:tab/>
        </w:r>
        <w:r w:rsidR="001D6CDF" w:rsidRPr="00D973F0">
          <w:rPr>
            <w:webHidden/>
          </w:rPr>
          <w:fldChar w:fldCharType="begin"/>
        </w:r>
        <w:r w:rsidR="001D6CDF" w:rsidRPr="00D973F0">
          <w:rPr>
            <w:webHidden/>
          </w:rPr>
          <w:instrText xml:space="preserve"> PAGEREF _Toc51859465 \h </w:instrText>
        </w:r>
        <w:r w:rsidR="001D6CDF" w:rsidRPr="00D973F0">
          <w:rPr>
            <w:webHidden/>
          </w:rPr>
        </w:r>
        <w:r w:rsidR="001D6CDF" w:rsidRPr="00D973F0">
          <w:rPr>
            <w:webHidden/>
          </w:rPr>
          <w:fldChar w:fldCharType="separate"/>
        </w:r>
        <w:r w:rsidR="002917CD" w:rsidRPr="00D973F0">
          <w:rPr>
            <w:webHidden/>
          </w:rPr>
          <w:t>19</w:t>
        </w:r>
        <w:r w:rsidR="001D6CDF" w:rsidRPr="00D973F0">
          <w:rPr>
            <w:webHidden/>
          </w:rPr>
          <w:fldChar w:fldCharType="end"/>
        </w:r>
      </w:hyperlink>
    </w:p>
    <w:p w14:paraId="1D6FA579" w14:textId="0109314D" w:rsidR="000C6DDA" w:rsidRPr="00D973F0" w:rsidRDefault="0060381D" w:rsidP="000C6DDA">
      <w:pPr>
        <w:jc w:val="left"/>
        <w:rPr>
          <w:szCs w:val="24"/>
        </w:rPr>
      </w:pPr>
      <w:r w:rsidRPr="00D973F0">
        <w:rPr>
          <w:szCs w:val="24"/>
        </w:rPr>
        <w:fldChar w:fldCharType="end"/>
      </w:r>
    </w:p>
    <w:p w14:paraId="31481561" w14:textId="77777777" w:rsidR="000C6DDA" w:rsidRPr="00D973F0" w:rsidRDefault="000C6DDA">
      <w:pPr>
        <w:spacing w:line="240" w:lineRule="auto"/>
        <w:ind w:firstLine="0"/>
        <w:jc w:val="left"/>
        <w:rPr>
          <w:szCs w:val="24"/>
        </w:rPr>
      </w:pPr>
      <w:r w:rsidRPr="00D973F0">
        <w:rPr>
          <w:szCs w:val="24"/>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rPr>
      </w:pPr>
      <w:r w:rsidRPr="00D973F0">
        <w:rPr>
          <w:rStyle w:val="Ttulodellibro"/>
          <w:rFonts w:ascii="Times New Roman" w:hAnsi="Times New Roman"/>
          <w:smallCaps w:val="0"/>
          <w:sz w:val="24"/>
          <w:szCs w:val="24"/>
        </w:rPr>
        <w:lastRenderedPageBreak/>
        <w:t>L</w:t>
      </w:r>
      <w:r w:rsidR="0071094D" w:rsidRPr="00D973F0">
        <w:rPr>
          <w:rStyle w:val="Ttulodellibro"/>
          <w:rFonts w:ascii="Times New Roman" w:hAnsi="Times New Roman"/>
          <w:smallCaps w:val="0"/>
          <w:sz w:val="24"/>
          <w:szCs w:val="24"/>
        </w:rPr>
        <w:t xml:space="preserve">ista de </w:t>
      </w:r>
      <w:r w:rsidR="001D6CDF" w:rsidRPr="00D973F0">
        <w:rPr>
          <w:rStyle w:val="Ttulodellibro"/>
          <w:rFonts w:ascii="Times New Roman" w:hAnsi="Times New Roman"/>
          <w:smallCaps w:val="0"/>
          <w:sz w:val="24"/>
          <w:szCs w:val="24"/>
        </w:rPr>
        <w:t xml:space="preserve">Apéndices </w:t>
      </w:r>
      <w:r w:rsidR="0071094D" w:rsidRPr="00D973F0">
        <w:rPr>
          <w:rStyle w:val="Ttulodellibro"/>
          <w:rFonts w:ascii="Times New Roman" w:hAnsi="Times New Roman"/>
          <w:smallCaps w:val="0"/>
          <w:sz w:val="24"/>
          <w:szCs w:val="24"/>
        </w:rPr>
        <w:t>(</w:t>
      </w:r>
      <w:r w:rsidR="001D6CDF" w:rsidRPr="00D973F0">
        <w:rPr>
          <w:rStyle w:val="Ttulodellibro"/>
          <w:rFonts w:ascii="Times New Roman" w:hAnsi="Times New Roman"/>
          <w:smallCaps w:val="0"/>
          <w:sz w:val="24"/>
          <w:szCs w:val="24"/>
        </w:rPr>
        <w:t>Opcional</w:t>
      </w:r>
      <w:r w:rsidR="0071094D" w:rsidRPr="00D973F0">
        <w:rPr>
          <w:rStyle w:val="Ttulodellibro"/>
          <w:rFonts w:ascii="Times New Roman" w:hAnsi="Times New Roman"/>
          <w:smallCaps w:val="0"/>
          <w:sz w:val="24"/>
          <w:szCs w:val="24"/>
        </w:rPr>
        <w:t>)</w:t>
      </w:r>
    </w:p>
    <w:p w14:paraId="36D2F144" w14:textId="4C26B15A" w:rsidR="00566DC3" w:rsidRPr="00D973F0" w:rsidRDefault="003A0E83" w:rsidP="003A0E83">
      <w:pPr>
        <w:jc w:val="right"/>
      </w:pPr>
      <w:r w:rsidRPr="00D973F0">
        <w:t>P</w:t>
      </w:r>
      <w:r w:rsidR="00566DC3" w:rsidRPr="00D973F0">
        <w:t xml:space="preserve">ág. </w:t>
      </w:r>
    </w:p>
    <w:p w14:paraId="3DCF1E4F" w14:textId="7D8FE742" w:rsidR="00194BA2" w:rsidRPr="00D973F0" w:rsidRDefault="002634DF">
      <w:pPr>
        <w:pStyle w:val="Tabladeilustraciones"/>
        <w:tabs>
          <w:tab w:val="right" w:leader="dot" w:pos="9350"/>
        </w:tabs>
        <w:rPr>
          <w:rFonts w:eastAsiaTheme="minorEastAsia"/>
          <w:bCs w:val="0"/>
          <w:sz w:val="22"/>
          <w:szCs w:val="22"/>
          <w:lang w:eastAsia="es-CO"/>
        </w:rPr>
      </w:pPr>
      <w:r w:rsidRPr="00D973F0">
        <w:fldChar w:fldCharType="begin"/>
      </w:r>
      <w:r w:rsidRPr="00D973F0">
        <w:instrText xml:space="preserve"> TOC \h \z \c "Apéndice" </w:instrText>
      </w:r>
      <w:r w:rsidRPr="00D973F0">
        <w:fldChar w:fldCharType="separate"/>
      </w:r>
      <w:hyperlink w:anchor="_Toc51939141" w:history="1">
        <w:r w:rsidR="00194BA2" w:rsidRPr="00D973F0">
          <w:rPr>
            <w:rStyle w:val="Hipervnculo"/>
            <w:b/>
          </w:rPr>
          <w:t xml:space="preserve">Apéndice A.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1 \h </w:instrText>
        </w:r>
        <w:r w:rsidR="00194BA2" w:rsidRPr="00D973F0">
          <w:rPr>
            <w:webHidden/>
          </w:rPr>
        </w:r>
        <w:r w:rsidR="00194BA2" w:rsidRPr="00D973F0">
          <w:rPr>
            <w:webHidden/>
          </w:rPr>
          <w:fldChar w:fldCharType="separate"/>
        </w:r>
        <w:r w:rsidR="002917CD" w:rsidRPr="00D973F0">
          <w:rPr>
            <w:webHidden/>
          </w:rPr>
          <w:t>22</w:t>
        </w:r>
        <w:r w:rsidR="00194BA2" w:rsidRPr="00D973F0">
          <w:rPr>
            <w:webHidden/>
          </w:rPr>
          <w:fldChar w:fldCharType="end"/>
        </w:r>
      </w:hyperlink>
    </w:p>
    <w:p w14:paraId="4DCA92F1" w14:textId="0CCC8D36" w:rsidR="00194BA2" w:rsidRPr="00D973F0" w:rsidRDefault="00380B78">
      <w:pPr>
        <w:pStyle w:val="Tabladeilustraciones"/>
        <w:tabs>
          <w:tab w:val="right" w:leader="dot" w:pos="9350"/>
        </w:tabs>
        <w:rPr>
          <w:rFonts w:eastAsiaTheme="minorEastAsia"/>
          <w:bCs w:val="0"/>
          <w:sz w:val="22"/>
          <w:szCs w:val="22"/>
          <w:lang w:eastAsia="es-CO"/>
        </w:rPr>
      </w:pPr>
      <w:hyperlink w:anchor="_Toc51939142" w:history="1">
        <w:r w:rsidR="00194BA2" w:rsidRPr="00D973F0">
          <w:rPr>
            <w:rStyle w:val="Hipervnculo"/>
            <w:b/>
          </w:rPr>
          <w:t xml:space="preserve">Apéndice B.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2 \h </w:instrText>
        </w:r>
        <w:r w:rsidR="00194BA2" w:rsidRPr="00D973F0">
          <w:rPr>
            <w:webHidden/>
          </w:rPr>
        </w:r>
        <w:r w:rsidR="00194BA2" w:rsidRPr="00D973F0">
          <w:rPr>
            <w:webHidden/>
          </w:rPr>
          <w:fldChar w:fldCharType="separate"/>
        </w:r>
        <w:r w:rsidR="002917CD" w:rsidRPr="00D973F0">
          <w:rPr>
            <w:webHidden/>
          </w:rPr>
          <w:t>23</w:t>
        </w:r>
        <w:r w:rsidR="00194BA2" w:rsidRPr="00D973F0">
          <w:rPr>
            <w:webHidden/>
          </w:rPr>
          <w:fldChar w:fldCharType="end"/>
        </w:r>
      </w:hyperlink>
    </w:p>
    <w:p w14:paraId="6F740402" w14:textId="63C17073" w:rsidR="00194BA2" w:rsidRPr="00D973F0" w:rsidRDefault="00380B78">
      <w:pPr>
        <w:pStyle w:val="Tabladeilustraciones"/>
        <w:tabs>
          <w:tab w:val="right" w:leader="dot" w:pos="9350"/>
        </w:tabs>
        <w:rPr>
          <w:rFonts w:eastAsiaTheme="minorEastAsia"/>
          <w:bCs w:val="0"/>
          <w:sz w:val="22"/>
          <w:szCs w:val="22"/>
          <w:lang w:eastAsia="es-CO"/>
        </w:rPr>
      </w:pPr>
      <w:hyperlink w:anchor="_Toc51939143" w:history="1">
        <w:r w:rsidR="00194BA2" w:rsidRPr="00D973F0">
          <w:rPr>
            <w:rStyle w:val="Hipervnculo"/>
            <w:b/>
          </w:rPr>
          <w:t xml:space="preserve">Apéndice C.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3 \h </w:instrText>
        </w:r>
        <w:r w:rsidR="00194BA2" w:rsidRPr="00D973F0">
          <w:rPr>
            <w:webHidden/>
          </w:rPr>
        </w:r>
        <w:r w:rsidR="00194BA2" w:rsidRPr="00D973F0">
          <w:rPr>
            <w:webHidden/>
          </w:rPr>
          <w:fldChar w:fldCharType="separate"/>
        </w:r>
        <w:r w:rsidR="002917CD" w:rsidRPr="00D973F0">
          <w:rPr>
            <w:webHidden/>
          </w:rPr>
          <w:t>24</w:t>
        </w:r>
        <w:r w:rsidR="00194BA2" w:rsidRPr="00D973F0">
          <w:rPr>
            <w:webHidden/>
          </w:rPr>
          <w:fldChar w:fldCharType="end"/>
        </w:r>
      </w:hyperlink>
    </w:p>
    <w:p w14:paraId="7AA3E9EE" w14:textId="50CAC679" w:rsidR="002634DF" w:rsidRPr="00D973F0" w:rsidRDefault="002634DF" w:rsidP="002634DF">
      <w:r w:rsidRPr="00D973F0">
        <w:fldChar w:fldCharType="end"/>
      </w:r>
    </w:p>
    <w:p w14:paraId="78550E2E" w14:textId="70CE3153" w:rsidR="004C5E10" w:rsidRPr="00D973F0" w:rsidRDefault="002634DF" w:rsidP="008A58F4">
      <w:r w:rsidRPr="00D973F0">
        <w:t xml:space="preserve">* </w:t>
      </w:r>
      <w:r w:rsidR="00566DC3" w:rsidRPr="00D973F0">
        <w:t xml:space="preserve">Para actualizar la </w:t>
      </w:r>
      <w:r w:rsidR="008A58F4" w:rsidRPr="00D973F0">
        <w:t xml:space="preserve">tabla de contenido, </w:t>
      </w:r>
      <w:r w:rsidR="00566DC3" w:rsidRPr="00D973F0">
        <w:t xml:space="preserve">listas de tablas, figuras </w:t>
      </w:r>
      <w:r w:rsidR="008A58F4" w:rsidRPr="00D973F0">
        <w:t>o</w:t>
      </w:r>
      <w:r w:rsidR="00566DC3" w:rsidRPr="00D973F0">
        <w:t xml:space="preserve"> apéndices, debe seleccionar la tabla</w:t>
      </w:r>
      <w:r w:rsidR="008A58F4" w:rsidRPr="00D973F0">
        <w:t xml:space="preserve"> o lista</w:t>
      </w:r>
      <w:r w:rsidR="00566DC3" w:rsidRPr="00D973F0">
        <w:t xml:space="preserve">, </w:t>
      </w:r>
      <w:r w:rsidR="008A58F4" w:rsidRPr="00D973F0">
        <w:t xml:space="preserve">dar </w:t>
      </w:r>
      <w:r w:rsidR="00566DC3" w:rsidRPr="00D973F0">
        <w:t>clic derecho y seleccion</w:t>
      </w:r>
      <w:r w:rsidR="008A58F4" w:rsidRPr="00D973F0">
        <w:t>ar</w:t>
      </w:r>
      <w:r w:rsidR="00566DC3" w:rsidRPr="00D973F0">
        <w:t xml:space="preserve"> actualizar campos</w:t>
      </w:r>
      <w:r w:rsidR="008A58F4" w:rsidRPr="00D973F0">
        <w:t>, luego todos los campos</w:t>
      </w:r>
      <w:r w:rsidR="00566DC3" w:rsidRPr="00D973F0">
        <w:t xml:space="preserve">. Tenga presente que, para actualizar automáticamente, todos los títulos y subtítulos deben estar con ese formato dado por Word. Tenga presente que las tablas y figuras deben ir numeradas con </w:t>
      </w:r>
      <w:r w:rsidR="008A58F4" w:rsidRPr="00D973F0">
        <w:t>consecutivamente</w:t>
      </w:r>
      <w:r w:rsidR="004C5E10" w:rsidRPr="00D973F0">
        <w:t>.</w:t>
      </w:r>
      <w:r w:rsidRPr="00D973F0">
        <w:t xml:space="preserve"> *</w:t>
      </w:r>
    </w:p>
    <w:p w14:paraId="19FE7BC2" w14:textId="77777777" w:rsidR="004C5E10" w:rsidRPr="00D973F0" w:rsidRDefault="004C5E10" w:rsidP="008A58F4"/>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5" w:name="_Toc431395675"/>
      <w:bookmarkStart w:id="6" w:name="_Toc431395905"/>
      <w:bookmarkStart w:id="7"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8" w:name="_Toc431395676"/>
      <w:bookmarkStart w:id="9" w:name="_Toc431395906"/>
      <w:bookmarkStart w:id="10" w:name="_Toc4158176"/>
      <w:bookmarkEnd w:id="5"/>
      <w:bookmarkEnd w:id="6"/>
      <w:bookmarkEnd w:id="7"/>
      <w:r w:rsidRPr="00D973F0">
        <w:rPr>
          <w:rStyle w:val="Ttulodellibro"/>
          <w:rFonts w:ascii="Times New Roman" w:hAnsi="Times New Roman"/>
          <w:smallCaps w:val="0"/>
          <w:spacing w:val="0"/>
          <w:sz w:val="24"/>
          <w:szCs w:val="24"/>
        </w:rPr>
        <w:lastRenderedPageBreak/>
        <w:t>Resumen</w:t>
      </w:r>
      <w:bookmarkEnd w:id="8"/>
      <w:bookmarkEnd w:id="9"/>
      <w:bookmarkEnd w:id="10"/>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rPr>
      </w:pPr>
      <w:r w:rsidRPr="00D973F0">
        <w:rPr>
          <w:i/>
        </w:rPr>
        <w:t>Palabras Clave:</w:t>
      </w:r>
      <w:r w:rsidRPr="00D973F0">
        <w:t xml:space="preserve"> </w:t>
      </w:r>
      <w:r w:rsidRPr="00D973F0">
        <w:rPr>
          <w:color w:val="000000"/>
        </w:rPr>
        <w:t xml:space="preserve">Hasta 6 palabras </w:t>
      </w:r>
      <w:r w:rsidR="001D249E" w:rsidRPr="00D973F0">
        <w:rPr>
          <w:color w:val="000000"/>
        </w:rPr>
        <w:t xml:space="preserve">separadas por coma, </w:t>
      </w:r>
      <w:r w:rsidRPr="00D973F0">
        <w:rPr>
          <w:color w:val="000000"/>
        </w:rPr>
        <w:t>que representen el área de trabajo del trabajo de grado</w:t>
      </w:r>
      <w:r w:rsidR="002B5530" w:rsidRPr="00D973F0">
        <w:rPr>
          <w:color w:val="000000"/>
        </w:rPr>
        <w:t xml:space="preserve"> y</w:t>
      </w:r>
      <w:r w:rsidRPr="00D973F0">
        <w:rPr>
          <w:color w:val="000000"/>
        </w:rPr>
        <w:t xml:space="preserve"> que faciliten la búsqueda con metabuscadores.</w:t>
      </w:r>
      <w:r w:rsidR="00300F6B" w:rsidRPr="00D973F0">
        <w:rPr>
          <w:color w:val="000000"/>
        </w:rPr>
        <w:t xml:space="preserve"> </w:t>
      </w:r>
    </w:p>
    <w:p w14:paraId="28D9A762" w14:textId="77777777" w:rsidR="008A58F4" w:rsidRPr="00D973F0" w:rsidRDefault="008A58F4" w:rsidP="008A58F4">
      <w:pPr>
        <w:rPr>
          <w:color w:val="000000"/>
        </w:rPr>
      </w:pPr>
    </w:p>
    <w:p w14:paraId="630EADFA" w14:textId="77777777" w:rsidR="008A58F4" w:rsidRPr="00D973F0" w:rsidRDefault="008A58F4" w:rsidP="00194BA2"/>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1" w:name="_Toc431395677"/>
      <w:bookmarkStart w:id="12" w:name="_Toc431395907"/>
      <w:bookmarkStart w:id="13"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1"/>
      <w:bookmarkEnd w:id="12"/>
      <w:bookmarkEnd w:id="13"/>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4"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todas las páginas deben llevar cornisa (resumen del título del trabajo), no debe exceder de 50 caracteres contando las letras, la puntuación y los espacios entre las palabras, debe estar alineado a la izquierda y escribirse con mayúscula sostenida en la parte superior de cada hoja desde la primera hasta la última (ver ejemplo en la portada).</w:t>
      </w:r>
    </w:p>
    <w:p w14:paraId="724B3EC3" w14:textId="77777777" w:rsidR="00973386" w:rsidRPr="00D973F0" w:rsidRDefault="00973386" w:rsidP="00973386">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r w:rsidRPr="00D973F0">
        <w:rPr>
          <w:i/>
          <w:iCs/>
        </w:rPr>
        <w:t>Paginación:</w:t>
      </w:r>
      <w:r w:rsidRPr="00D973F0">
        <w:t xml:space="preserve"> Inserte el número de página en la esquina superior derecha frente a la cornisa.</w:t>
      </w:r>
    </w:p>
    <w:p w14:paraId="4E1BA4ED" w14:textId="77777777" w:rsidR="00973386" w:rsidRPr="00D973F0" w:rsidRDefault="00973386" w:rsidP="00973386">
      <w:r w:rsidRPr="00D973F0">
        <w:rPr>
          <w:i/>
          <w:iCs/>
        </w:rPr>
        <w:t>Párrafos:</w:t>
      </w:r>
      <w:r w:rsidRPr="00D973F0">
        <w:rPr>
          <w:b/>
          <w:bCs/>
        </w:rPr>
        <w:t xml:space="preserve"> </w:t>
      </w:r>
      <w:r w:rsidRPr="00D973F0">
        <w:t>La primera línea del resumen debe quedar al ras (no con sangría). Los demás párrafos deben llevar la sangría correspondiente de ½ pulgada (1.27cm) 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5" w:name="_Toc91849699"/>
      <w:r w:rsidRPr="00D973F0">
        <w:rPr>
          <w:rStyle w:val="Ttulodellibro"/>
          <w:rFonts w:ascii="Times New Roman" w:hAnsi="Times New Roman"/>
          <w:b/>
          <w:bCs/>
          <w:smallCaps w:val="0"/>
          <w:spacing w:val="0"/>
          <w:sz w:val="24"/>
        </w:rPr>
        <w:lastRenderedPageBreak/>
        <w:t>Introducción</w:t>
      </w:r>
      <w:bookmarkEnd w:id="14"/>
      <w:bookmarkEnd w:id="15"/>
    </w:p>
    <w:p w14:paraId="169F880F" w14:textId="11B9A5DA" w:rsidR="00E5106D" w:rsidRPr="00D973F0" w:rsidRDefault="0071094D" w:rsidP="005B6246">
      <w:bookmarkStart w:id="16"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Finalmente debe recordar agregar el enfoque que usted empleó para solucionar el problema.</w:t>
      </w:r>
      <w:bookmarkEnd w:id="16"/>
      <w:r w:rsidR="00EA627E" w:rsidRPr="00D973F0">
        <w:t xml:space="preserve"> </w:t>
      </w:r>
    </w:p>
    <w:p w14:paraId="17EA105D" w14:textId="77777777" w:rsidR="008A58F4" w:rsidRPr="00D973F0" w:rsidRDefault="008A58F4" w:rsidP="005B6246"/>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7" w:name="_Toc253862390"/>
      <w:bookmarkEnd w:id="1"/>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8" w:name="_Toc91849700"/>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8"/>
    </w:p>
    <w:p w14:paraId="45124859" w14:textId="643B31F4" w:rsidR="00973386" w:rsidRPr="00BB6968" w:rsidRDefault="00973386" w:rsidP="002D618B">
      <w:pPr>
        <w:pStyle w:val="Ttulo2"/>
      </w:pPr>
      <w:bookmarkStart w:id="19" w:name="_Toc91849701"/>
      <w:r w:rsidRPr="00BB6968">
        <w:t xml:space="preserve">1.1 Planteamiento del </w:t>
      </w:r>
      <w:r w:rsidR="00E909EC">
        <w:t>p</w:t>
      </w:r>
      <w:r w:rsidRPr="00BB6968">
        <w:t>roblema</w:t>
      </w:r>
      <w:r w:rsidR="003A3541">
        <w:t>.</w:t>
      </w:r>
      <w:bookmarkEnd w:id="19"/>
    </w:p>
    <w:p w14:paraId="7BE33E88" w14:textId="0FD8B370" w:rsidR="00280088" w:rsidRDefault="00F9345C" w:rsidP="00280088">
      <w:r w:rsidRPr="00D973F0">
        <w:t>Los paneles fotovoltaicos son element</w:t>
      </w:r>
      <w:r w:rsidR="00B468FE">
        <w:t>os fundamentales</w:t>
      </w:r>
      <w:r w:rsidRPr="00D973F0">
        <w:t xml:space="preserve"> para los sistemas de generación por </w:t>
      </w:r>
      <w:r w:rsidR="00E909EC">
        <w:t xml:space="preserve">paneles </w:t>
      </w:r>
      <w:r w:rsidRPr="00D973F0">
        <w:t xml:space="preserve">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Por lo cual, el seguimiento constante a los cambios de temperatura es fundamental para este tipo </w:t>
      </w:r>
      <w:r w:rsidR="00F9652C">
        <w:t>d</w:t>
      </w:r>
      <w:r w:rsidRPr="00D973F0">
        <w:t>e instalaciones.</w:t>
      </w:r>
    </w:p>
    <w:p w14:paraId="2C56CEE5" w14:textId="4332463F"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w:t>
      </w:r>
      <w:r w:rsidR="00E909EC">
        <w:t xml:space="preserve"> labor</w:t>
      </w:r>
      <w:r w:rsidR="00F83210">
        <w:t xml:space="preserve"> (</w:t>
      </w:r>
      <w:r w:rsidR="00F83210" w:rsidRPr="00D973F0">
        <w:t>Bayod Rújula, Á. A. 2009).</w:t>
      </w:r>
    </w:p>
    <w:p w14:paraId="07A0B416" w14:textId="5ECF2D54"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w:t>
      </w:r>
      <w:r w:rsidR="00646E8E">
        <w:t xml:space="preserve">de un dispositivo u objeto de estudio, posteriormente, </w:t>
      </w:r>
      <w:r w:rsidR="00F9345C" w:rsidRPr="00D973F0">
        <w:t xml:space="preserve">un </w:t>
      </w:r>
      <w:r w:rsidR="00646E8E">
        <w:t>profesional e</w:t>
      </w:r>
      <w:r w:rsidR="00F9345C" w:rsidRPr="00D973F0">
        <w:t xml:space="preserve">n criterios de evaluación con ayuda de </w:t>
      </w:r>
      <w:r w:rsidR="00646E8E">
        <w:t xml:space="preserve">un </w:t>
      </w:r>
      <w:r w:rsidR="00F9345C" w:rsidRPr="00D973F0">
        <w:t xml:space="preserve">software de </w:t>
      </w:r>
      <w:r w:rsidR="00646E8E">
        <w:t xml:space="preserve">lectura </w:t>
      </w:r>
      <w:r w:rsidR="00F9345C" w:rsidRPr="00D973F0">
        <w:t>termográf</w:t>
      </w:r>
      <w:r w:rsidR="00646E8E">
        <w:t>ica</w:t>
      </w:r>
      <w:r w:rsidR="00F9345C" w:rsidRPr="00D973F0">
        <w:t xml:space="preserve"> </w:t>
      </w:r>
      <w:r w:rsidR="00646E8E">
        <w:t>analiza detalladamente</w:t>
      </w:r>
      <w:r w:rsidR="00F9345C" w:rsidRPr="00D973F0">
        <w:t xml:space="preserve"> </w:t>
      </w:r>
      <w:r w:rsidR="00386772">
        <w:t xml:space="preserve">las imágenes, para este caso, </w:t>
      </w:r>
      <w:r w:rsidR="00F9345C" w:rsidRPr="00D973F0">
        <w:t xml:space="preserve">cada </w:t>
      </w:r>
      <w:r w:rsidR="00B050F9">
        <w:t>panel</w:t>
      </w:r>
      <w:r w:rsidR="00F9345C" w:rsidRPr="00D973F0">
        <w:t xml:space="preserve"> fotovoltaico del sistema, lo que genera tiempos prolongados en la generación del informe de inspección. Adicional, la proyección de los sistemas de paneles fotovoltaicos en el país</w:t>
      </w:r>
      <w:r w:rsidR="00386772">
        <w:t xml:space="preserve"> </w:t>
      </w:r>
      <w:r w:rsidR="00F9345C" w:rsidRPr="00D973F0">
        <w:t>hace necesario reducir tiempos de</w:t>
      </w:r>
      <w:r w:rsidR="00386772">
        <w:t>l proceso de análisis termográfico</w:t>
      </w:r>
      <w:r w:rsidR="00973386" w:rsidRPr="00D973F0">
        <w:rPr>
          <w:bCs/>
          <w:lang w:val="es-PE"/>
        </w:rPr>
        <w:t>.</w:t>
      </w:r>
    </w:p>
    <w:p w14:paraId="26F1E421" w14:textId="4DF84424" w:rsidR="00E40985" w:rsidRPr="00D973F0" w:rsidRDefault="00E40985" w:rsidP="002D618B">
      <w:pPr>
        <w:pStyle w:val="Ttulo2"/>
      </w:pPr>
      <w:bookmarkStart w:id="20" w:name="_Toc91849702"/>
      <w:r w:rsidRPr="00D973F0">
        <w:lastRenderedPageBreak/>
        <w:t>1.2 Justificación</w:t>
      </w:r>
      <w:r w:rsidR="003A3541">
        <w:t>.</w:t>
      </w:r>
      <w:bookmarkEnd w:id="20"/>
    </w:p>
    <w:p w14:paraId="6878509F" w14:textId="48F9C8A4" w:rsidR="00573F19" w:rsidRDefault="00B83902" w:rsidP="00BC42ED">
      <w:r>
        <w:t>C</w:t>
      </w:r>
      <w:r w:rsidR="00573F19" w:rsidRPr="00D973F0">
        <w:t xml:space="preserve">onsiderando que Colombia alcance los Objetivos de Desarrollo Sostenible al 2030 (ODS), </w:t>
      </w:r>
      <w:r>
        <w:t>el país</w:t>
      </w:r>
      <w:r w:rsidR="00573F19" w:rsidRPr="00D973F0">
        <w:t xml:space="preserve"> debe contar con una mayor implementación de sistemas solares, es importante resaltar que así mismo se debe implementar planes de mantenimiento a estos sistemas. Adicional</w:t>
      </w:r>
      <w:r w:rsidR="00B050F9">
        <w:t>,</w:t>
      </w:r>
      <w:r w:rsidR="00573F19" w:rsidRPr="00D973F0">
        <w:t xml:space="preserve">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660E4EAE" w14:textId="66605351" w:rsidR="00763A96" w:rsidRPr="00D973F0" w:rsidRDefault="00763A96" w:rsidP="00855172">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se requiere un tiempo prudente para el análisis de esas termografías, es</w:t>
      </w:r>
      <w:r w:rsidR="009B1FF3">
        <w:t>te proceso presenta</w:t>
      </w:r>
      <w:r w:rsidRPr="00D973F0">
        <w:t xml:space="preserve"> un punto </w:t>
      </w:r>
      <w:r w:rsidR="00386772">
        <w:t xml:space="preserve">crítico </w:t>
      </w:r>
      <w:r w:rsidR="009B1FF3">
        <w:t>que se puede</w:t>
      </w:r>
      <w:r w:rsidR="00386772">
        <w:t xml:space="preserve"> mejor</w:t>
      </w:r>
      <w:r w:rsidR="009B1FF3">
        <w:t>ar</w:t>
      </w:r>
      <w:r w:rsidR="00386772">
        <w:t xml:space="preserve"> </w:t>
      </w:r>
      <w:r w:rsidRPr="00D973F0">
        <w:t>mediante el procesamiento de imágenes.</w:t>
      </w:r>
    </w:p>
    <w:p w14:paraId="6AB9E1F0" w14:textId="6D42665C" w:rsidR="00573F19" w:rsidRPr="00D973F0" w:rsidRDefault="00573F19" w:rsidP="000F2255">
      <w:r w:rsidRPr="00D973F0">
        <w:t xml:space="preserve">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w:t>
      </w:r>
      <w:r w:rsidR="009B1FF3">
        <w:t>panel</w:t>
      </w:r>
      <w:r w:rsidRPr="00D973F0">
        <w:t xml:space="preserve"> fotovoltaico, a partir de la clasificación de celda buena, fracturada o con punto caliente. </w:t>
      </w:r>
      <w:r w:rsidR="00D74A57" w:rsidRPr="00AB248D">
        <w:t>Con las técnicas</w:t>
      </w:r>
      <w:r w:rsidRPr="00AB248D">
        <w:t xml:space="preserve"> de procesamiento de imágenes térmicas se busca </w:t>
      </w:r>
      <w:r w:rsidR="00D74A57" w:rsidRPr="00AB248D">
        <w:t xml:space="preserve">reconocer </w:t>
      </w:r>
      <w:r w:rsidRPr="00AB248D">
        <w:lastRenderedPageBreak/>
        <w:t xml:space="preserve">patrones; así también se construye una base de datos en un sistema que dé la posibilidad de </w:t>
      </w:r>
      <w:r w:rsidR="0034194E" w:rsidRPr="00AB248D">
        <w:t xml:space="preserve">extraer características para </w:t>
      </w:r>
      <w:r w:rsidRPr="00AB248D">
        <w:t>entender las diferencias presentes en los objetos de interés. (Estefanía Alfaro Mejía, 2019)</w:t>
      </w:r>
      <w:r w:rsidR="00485A0E" w:rsidRPr="00AB248D">
        <w:t>.</w:t>
      </w:r>
    </w:p>
    <w:p w14:paraId="6C1D64F8" w14:textId="4E4818A3" w:rsidR="00E40985" w:rsidRPr="00D973F0" w:rsidRDefault="00573F19" w:rsidP="000F2255">
      <w:r w:rsidRPr="00D973F0">
        <w:t xml:space="preserve">Este proyecto busca </w:t>
      </w:r>
      <w:r w:rsidR="00A26D4B">
        <w:t>el análisis del estado de los paneles fotovoltaicos implementando algoritmos de</w:t>
      </w:r>
      <w:r w:rsidR="00E256DD">
        <w:t xml:space="preserve"> procesamiento de imágenes</w:t>
      </w:r>
      <w:r w:rsidR="00A26D4B">
        <w:t xml:space="preserve"> con el objetivo de desarrollar </w:t>
      </w:r>
      <w:r w:rsidRPr="00D973F0">
        <w:t xml:space="preserve">herramientas tecnológicas </w:t>
      </w:r>
      <w:r w:rsidR="00A26D4B">
        <w:t xml:space="preserve">para aportar significativamente al mantenimiento </w:t>
      </w:r>
      <w:r w:rsidR="00E256DD">
        <w:t xml:space="preserve">predictivo </w:t>
      </w:r>
      <w:r w:rsidR="00A26D4B">
        <w:t xml:space="preserve">de </w:t>
      </w:r>
      <w:r w:rsidR="008E5C71" w:rsidRPr="00D973F0">
        <w:t xml:space="preserve">los sistemas de generación por </w:t>
      </w:r>
      <w:r w:rsidR="00855172">
        <w:t>pan</w:t>
      </w:r>
      <w:r w:rsidR="00E256DD">
        <w:t>e</w:t>
      </w:r>
      <w:r w:rsidR="00855172">
        <w:t>les</w:t>
      </w:r>
      <w:r w:rsidR="008E5C71" w:rsidRPr="00D973F0">
        <w:t xml:space="preserve"> fotovoltaicos</w:t>
      </w:r>
      <w:r w:rsidR="008E5C71">
        <w:t>.</w:t>
      </w:r>
    </w:p>
    <w:p w14:paraId="6C8EE516" w14:textId="5644D780" w:rsidR="00BB6968" w:rsidRPr="00BB6968" w:rsidRDefault="00CD7E64" w:rsidP="002D618B">
      <w:pPr>
        <w:pStyle w:val="Ttulo2"/>
      </w:pPr>
      <w:bookmarkStart w:id="21" w:name="_Toc91849703"/>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7"/>
      <w:r w:rsidR="003A3541">
        <w:rPr>
          <w:rStyle w:val="Ttulodellibro"/>
          <w:rFonts w:ascii="Times New Roman" w:hAnsi="Times New Roman"/>
          <w:b/>
          <w:bCs/>
          <w:smallCaps w:val="0"/>
          <w:spacing w:val="0"/>
          <w:sz w:val="24"/>
        </w:rPr>
        <w:t>.</w:t>
      </w:r>
      <w:bookmarkEnd w:id="21"/>
    </w:p>
    <w:p w14:paraId="6C0C2AB5" w14:textId="485B0580"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2" w:name="_Toc253862391"/>
      <w:bookmarkStart w:id="23" w:name="_Toc91849704"/>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2"/>
      <w:r w:rsidR="003A3541">
        <w:rPr>
          <w:rStyle w:val="Ttulodellibro"/>
          <w:rFonts w:ascii="Times New Roman" w:hAnsi="Times New Roman"/>
          <w:b/>
          <w:bCs w:val="0"/>
          <w:smallCaps w:val="0"/>
          <w:spacing w:val="0"/>
          <w:sz w:val="24"/>
        </w:rPr>
        <w:t>.</w:t>
      </w:r>
      <w:bookmarkEnd w:id="23"/>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4" w:name="_Toc253862392"/>
    </w:p>
    <w:p w14:paraId="09AD6091" w14:textId="66EED2F8" w:rsidR="000F2255" w:rsidRDefault="008A58F4" w:rsidP="000F2255">
      <w:pPr>
        <w:pStyle w:val="Ttulo3"/>
        <w:rPr>
          <w:rStyle w:val="Ttulodellibro"/>
          <w:rFonts w:ascii="Times New Roman" w:hAnsi="Times New Roman"/>
          <w:b/>
          <w:bCs w:val="0"/>
          <w:smallCaps w:val="0"/>
          <w:spacing w:val="0"/>
          <w:sz w:val="24"/>
        </w:rPr>
      </w:pPr>
      <w:bookmarkStart w:id="25" w:name="_Toc91849705"/>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4"/>
      <w:r w:rsidR="003A3541">
        <w:rPr>
          <w:rStyle w:val="Ttulodellibro"/>
          <w:rFonts w:ascii="Times New Roman" w:hAnsi="Times New Roman"/>
          <w:b/>
          <w:bCs w:val="0"/>
          <w:smallCaps w:val="0"/>
          <w:spacing w:val="0"/>
          <w:sz w:val="24"/>
        </w:rPr>
        <w:t>.</w:t>
      </w:r>
      <w:bookmarkEnd w:id="25"/>
    </w:p>
    <w:p w14:paraId="0707BD1E" w14:textId="1B2586B4" w:rsidR="00FF1F92" w:rsidRPr="002A6F94" w:rsidRDefault="00FF1F92" w:rsidP="004B61B9">
      <w:pPr>
        <w:rPr>
          <w:b/>
          <w:bCs/>
        </w:rPr>
      </w:pPr>
      <w:bookmarkStart w:id="26" w:name="_Toc82547048"/>
      <w:r w:rsidRPr="00D973F0">
        <w:t>•</w:t>
      </w:r>
      <w:r w:rsidRPr="00D973F0">
        <w:tab/>
      </w:r>
      <w:r w:rsidRPr="002A6F94">
        <w:t>Identificar las técnicas de procesamiento de imágenes más comunes para el análisis de información térmica de paneles fotovoltaicos.</w:t>
      </w:r>
      <w:bookmarkEnd w:id="26"/>
    </w:p>
    <w:p w14:paraId="6FB16354" w14:textId="033C8B8D" w:rsidR="00BB6968" w:rsidRPr="00BB6968" w:rsidRDefault="00FF1F92" w:rsidP="004B61B9">
      <w:pPr>
        <w:rPr>
          <w:b/>
          <w:bCs/>
        </w:rPr>
      </w:pPr>
      <w:bookmarkStart w:id="27" w:name="_Toc82547049"/>
      <w:r w:rsidRPr="00D973F0">
        <w:t>•</w:t>
      </w:r>
      <w:r w:rsidRPr="00D973F0">
        <w:tab/>
        <w:t>Identificar los tipos de daños o condiciones más frecuentes observados en imágenes termográficas de paneles fotovoltaicos.</w:t>
      </w:r>
      <w:bookmarkEnd w:id="27"/>
    </w:p>
    <w:p w14:paraId="3C826220" w14:textId="77777777" w:rsidR="00FF1F92" w:rsidRPr="00D973F0" w:rsidRDefault="00FF1F92" w:rsidP="004B61B9">
      <w:pPr>
        <w:rPr>
          <w:b/>
          <w:bCs/>
        </w:rPr>
      </w:pPr>
      <w:bookmarkStart w:id="28" w:name="_Toc82547050"/>
      <w:r w:rsidRPr="00D973F0">
        <w:t>•</w:t>
      </w:r>
      <w:r w:rsidRPr="00D973F0">
        <w:tab/>
        <w:t>Construir un conjunto de imágenes con los tipos de daños o condiciones más frecuentes observados en imágenes termográficas de paneles fotovoltaicos.</w:t>
      </w:r>
      <w:bookmarkEnd w:id="28"/>
    </w:p>
    <w:p w14:paraId="70FB380B" w14:textId="77777777" w:rsidR="00FF1F92" w:rsidRPr="00D973F0" w:rsidRDefault="00FF1F92" w:rsidP="004B61B9">
      <w:pPr>
        <w:rPr>
          <w:b/>
          <w:bCs/>
        </w:rPr>
      </w:pPr>
      <w:bookmarkStart w:id="29" w:name="_Toc82547051"/>
      <w:r w:rsidRPr="00D973F0">
        <w:t>•</w:t>
      </w:r>
      <w:r w:rsidRPr="00D973F0">
        <w:tab/>
        <w:t>Implementar un algoritmo basado en técnicas de procesamiento de imágenes que determine la condición de un panel fotovoltaico a partir del análisis de imágenes termográficas.</w:t>
      </w:r>
      <w:bookmarkEnd w:id="29"/>
    </w:p>
    <w:p w14:paraId="6EDFA389" w14:textId="24720015" w:rsidR="00FF1F92" w:rsidRPr="00D973F0" w:rsidRDefault="00FF1F92" w:rsidP="004B61B9">
      <w:bookmarkStart w:id="30" w:name="_Toc82547052"/>
      <w:r w:rsidRPr="00D973F0">
        <w:t>•</w:t>
      </w:r>
      <w:r w:rsidRPr="00D973F0">
        <w:tab/>
        <w:t>Evaluar el desempeño del algoritmo implementado bajo condiciones controladas.</w:t>
      </w:r>
      <w:bookmarkEnd w:id="30"/>
    </w:p>
    <w:p w14:paraId="140EFE51" w14:textId="77777777" w:rsidR="001711FC" w:rsidRPr="00D973F0" w:rsidRDefault="001711FC" w:rsidP="001711FC"/>
    <w:p w14:paraId="26BE5008" w14:textId="742A0AE3" w:rsidR="003E4D09" w:rsidRPr="00D973F0" w:rsidRDefault="008A58F4" w:rsidP="00C1510B">
      <w:pPr>
        <w:pStyle w:val="Ttulo1"/>
      </w:pPr>
      <w:bookmarkStart w:id="31" w:name="_Toc91849706"/>
      <w:r w:rsidRPr="00D973F0">
        <w:t xml:space="preserve">2. </w:t>
      </w:r>
      <w:r w:rsidR="003E4D09" w:rsidRPr="00D973F0">
        <w:t>Marco Referencial</w:t>
      </w:r>
      <w:bookmarkEnd w:id="31"/>
    </w:p>
    <w:p w14:paraId="16675FA8" w14:textId="58F1C247" w:rsidR="00205616" w:rsidRDefault="008A58F4" w:rsidP="002D618B">
      <w:pPr>
        <w:pStyle w:val="Ttulo2"/>
      </w:pPr>
      <w:bookmarkStart w:id="32" w:name="_Toc91849707"/>
      <w:r w:rsidRPr="00D973F0">
        <w:t xml:space="preserve">2.1 </w:t>
      </w:r>
      <w:r w:rsidR="004565D7" w:rsidRPr="00D973F0">
        <w:t>M</w:t>
      </w:r>
      <w:r w:rsidR="0071094D" w:rsidRPr="00D973F0">
        <w:t xml:space="preserve">arco </w:t>
      </w:r>
      <w:r w:rsidR="003D3CB8">
        <w:t>t</w:t>
      </w:r>
      <w:r w:rsidR="0071094D" w:rsidRPr="00D973F0">
        <w:t>eórico</w:t>
      </w:r>
      <w:r w:rsidR="00E110C9">
        <w:t xml:space="preserve"> y </w:t>
      </w:r>
      <w:r w:rsidR="003D3CB8">
        <w:t>c</w:t>
      </w:r>
      <w:r w:rsidR="00E110C9">
        <w:t>onceptual.</w:t>
      </w:r>
      <w:bookmarkEnd w:id="32"/>
    </w:p>
    <w:p w14:paraId="0C7E8E64" w14:textId="0DBE3D5D" w:rsidR="00FF1F92" w:rsidRPr="00205616" w:rsidRDefault="00FF1F92" w:rsidP="001759D5">
      <w:pPr>
        <w:pStyle w:val="Ttulo3"/>
      </w:pPr>
      <w:bookmarkStart w:id="33" w:name="_Toc91849708"/>
      <w:r w:rsidRPr="00205616">
        <w:t>2.1.1. Panel fotovoltaico</w:t>
      </w:r>
      <w:r w:rsidR="003A3541">
        <w:t>.</w:t>
      </w:r>
      <w:bookmarkEnd w:id="33"/>
    </w:p>
    <w:p w14:paraId="7F9D87A4" w14:textId="6CDF6AFC"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w:t>
      </w:r>
      <w:r w:rsidR="00CF5096">
        <w:t>;</w:t>
      </w:r>
      <w:r w:rsidR="00FF1F92" w:rsidRPr="00D973F0">
        <w:t xml:space="preserve"> </w:t>
      </w:r>
      <w:r w:rsidR="00BE0DE3">
        <w:t>se conocen como</w:t>
      </w:r>
      <w:r w:rsidR="00FF1F92" w:rsidRPr="00D973F0">
        <w:t xml:space="preserve"> celdas solares, los cuales son semiconductores puros</w:t>
      </w:r>
      <w:r w:rsidR="0023468E">
        <w:rPr>
          <w:rStyle w:val="Refdecomentario"/>
          <w:lang w:val="en-GB"/>
        </w:rPr>
        <w:t xml:space="preserve">, </w:t>
      </w:r>
      <w:r w:rsidR="0023468E">
        <w:rPr>
          <w:rStyle w:val="Refdecomentario"/>
          <w:sz w:val="24"/>
          <w:szCs w:val="24"/>
          <w:lang w:val="en-GB"/>
        </w:rPr>
        <w:t>d</w:t>
      </w:r>
      <w:r w:rsidR="00CC4E9B">
        <w:t>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w:t>
      </w:r>
      <w:r w:rsidR="00294825">
        <w:t xml:space="preserve">polarizado </w:t>
      </w:r>
      <w:r w:rsidR="00FF1F92" w:rsidRPr="00D973F0">
        <w:t>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lastRenderedPageBreak/>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00628808"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 xml:space="preserve">Ilustración 1. Corriente de iluminación y corriente de diodo en una célula solar que alimenta </w:t>
      </w:r>
      <w:r w:rsidR="00294825">
        <w:rPr>
          <w:color w:val="808080" w:themeColor="background1" w:themeShade="80"/>
          <w:sz w:val="18"/>
          <w:szCs w:val="12"/>
        </w:rPr>
        <w:t>u</w:t>
      </w:r>
      <w:r w:rsidRPr="00D973F0">
        <w:rPr>
          <w:color w:val="808080" w:themeColor="background1" w:themeShade="80"/>
          <w:sz w:val="18"/>
          <w:szCs w:val="12"/>
        </w:rPr>
        <w:t>na carga. Fuente:(LAMIGUEIRO, 2020).</w:t>
      </w:r>
    </w:p>
    <w:p w14:paraId="1B604B82" w14:textId="267767B5" w:rsidR="00FF1F92" w:rsidRPr="00D973F0" w:rsidRDefault="00FF1F92" w:rsidP="00FF1F92">
      <w:pPr>
        <w:ind w:firstLine="0"/>
        <w:rPr>
          <w:b/>
          <w:bCs/>
        </w:rPr>
      </w:pPr>
    </w:p>
    <w:p w14:paraId="023EE116" w14:textId="4ADE668B" w:rsidR="00272A85" w:rsidRDefault="006236A7" w:rsidP="00272A85">
      <w:r w:rsidRPr="00D973F0">
        <w:t xml:space="preserve">El dispositivo electrónico basado en una unión p-n se denomina diodo. </w:t>
      </w:r>
      <w:r w:rsidR="00F83210">
        <w:t>En la Ilustración 1 se muestra l</w:t>
      </w:r>
      <w:r w:rsidRPr="00D973F0">
        <w:t xml:space="preserve">a zona p del diodo </w:t>
      </w:r>
      <w:r w:rsidR="00F83210">
        <w:t>que correspode a</w:t>
      </w:r>
      <w:r w:rsidRPr="00D973F0">
        <w:t xml:space="preserve">l ánodo y la zona n es </w:t>
      </w:r>
      <w:r w:rsidR="00F83210">
        <w:t>a</w:t>
      </w:r>
      <w:r w:rsidRPr="00D973F0">
        <w:t xml:space="preserv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380B78"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04B49DB7"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00B050F9">
            <w:t>(LAMIGUEIRO, 2020)</w:t>
          </w:r>
          <w:r w:rsidRPr="00D973F0">
            <w:fldChar w:fldCharType="end"/>
          </w:r>
        </w:sdtContent>
      </w:sdt>
      <w:r w:rsidR="00485A0E">
        <w:t>.</w:t>
      </w:r>
    </w:p>
    <w:p w14:paraId="29212BF6" w14:textId="2DE8CFF1" w:rsidR="001F16C9" w:rsidRDefault="00741CB7" w:rsidP="001F16C9">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w:t>
      </w:r>
      <w:r w:rsidR="00CC79D7">
        <w:t>(</w:t>
      </w:r>
      <w:r w:rsidRPr="00D973F0">
        <w:t>células en serie</w:t>
      </w:r>
      <w:r w:rsidR="00CC79D7">
        <w:t>)</w:t>
      </w:r>
      <w:r w:rsidRPr="00D973F0">
        <w:t xml:space="preserv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w:t>
      </w:r>
      <w:r w:rsidR="00CC79D7">
        <w:t>(</w:t>
      </w:r>
      <w:r w:rsidRPr="00D973F0">
        <w:t>ramas en paralelo</w:t>
      </w:r>
      <w:r w:rsidR="00CC79D7">
        <w:t>)</w:t>
      </w:r>
      <w:r w:rsidRPr="00D973F0">
        <w:t>, y suponiendo que las células que lo forman son idénticas</w:t>
      </w:r>
      <w:r w:rsidR="001F16C9">
        <w:t>.</w:t>
      </w:r>
    </w:p>
    <w:p w14:paraId="78A0365C" w14:textId="77777777" w:rsidR="001F16C9" w:rsidRPr="001F16C9" w:rsidRDefault="00380B78" w:rsidP="001F16C9">
      <w:pPr>
        <w:spacing w:line="360" w:lineRule="auto"/>
        <w:jc w:val="cente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11B7A73A" w14:textId="3FF64385" w:rsid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ación 2. Tensión del pane</w:t>
      </w:r>
      <w:r>
        <w:rPr>
          <w:bCs/>
          <w:color w:val="808080" w:themeColor="background1" w:themeShade="80"/>
          <w:sz w:val="18"/>
          <w:szCs w:val="12"/>
        </w:rPr>
        <w:t>l.</w:t>
      </w:r>
    </w:p>
    <w:p w14:paraId="65891D81" w14:textId="583DD60C" w:rsidR="001F16C9" w:rsidRDefault="001F16C9" w:rsidP="001F16C9">
      <w:pPr>
        <w:spacing w:line="360" w:lineRule="auto"/>
        <w:jc w:val="center"/>
        <w:rPr>
          <w:bCs/>
          <w:color w:val="808080" w:themeColor="background1" w:themeShade="80"/>
          <w:sz w:val="18"/>
          <w:szCs w:val="12"/>
        </w:rPr>
      </w:pPr>
    </w:p>
    <w:p w14:paraId="574971AF" w14:textId="379B32EC" w:rsidR="001F16C9" w:rsidRDefault="001F16C9" w:rsidP="001F16C9">
      <w:pPr>
        <w:spacing w:line="360" w:lineRule="auto"/>
        <w:jc w:val="center"/>
        <w:rPr>
          <w:bCs/>
          <w:color w:val="808080" w:themeColor="background1" w:themeShade="80"/>
          <w:sz w:val="18"/>
          <w:szCs w:val="12"/>
        </w:rPr>
      </w:pPr>
    </w:p>
    <w:p w14:paraId="57FD543C" w14:textId="77777777" w:rsidR="001F16C9" w:rsidRPr="001F16C9" w:rsidRDefault="001F16C9" w:rsidP="001F16C9">
      <w:pPr>
        <w:spacing w:line="360" w:lineRule="auto"/>
        <w:jc w:val="center"/>
        <w:rPr>
          <w:bCs/>
          <w:color w:val="808080" w:themeColor="background1" w:themeShade="80"/>
          <w:sz w:val="18"/>
          <w:szCs w:val="12"/>
        </w:rPr>
      </w:pPr>
    </w:p>
    <w:p w14:paraId="4ED884F9" w14:textId="5FC032B9" w:rsidR="001F16C9" w:rsidRPr="001F16C9" w:rsidRDefault="00380B78" w:rsidP="001F16C9">
      <w:pPr>
        <w:spacing w:line="36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m:oMathPara>
    </w:p>
    <w:p w14:paraId="606C3BA6" w14:textId="2C159E65" w:rsidR="001F16C9" w:rsidRP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cación 3. Corriente del panel.</w:t>
      </w:r>
    </w:p>
    <w:p w14:paraId="6B66C3A3" w14:textId="77777777" w:rsidR="001F16C9" w:rsidRDefault="001F16C9" w:rsidP="001F16C9">
      <w:pPr>
        <w:jc w:val="center"/>
      </w:pPr>
    </w:p>
    <w:p w14:paraId="0CF2E5E8" w14:textId="745EAF09" w:rsidR="00741CB7" w:rsidRPr="00D973F0" w:rsidRDefault="00BA040A" w:rsidP="00A25F55">
      <w:pPr>
        <w:ind w:left="708" w:firstLine="12"/>
      </w:pPr>
      <w:r>
        <w:t>En las ecuaciones 2 y 3,</w:t>
      </w:r>
      <w:r w:rsidR="00741CB7" w:rsidRPr="00D973F0">
        <w:t xml:space="preserve">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741CB7"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741CB7" w:rsidRPr="00D973F0">
        <w:t xml:space="preserve"> </w:t>
      </w:r>
      <w:r>
        <w:t xml:space="preserve">son </w:t>
      </w:r>
      <w:r w:rsidR="00741CB7" w:rsidRPr="00D973F0">
        <w:t>la tensión y la corriente de una célula, respectivamente. Bajo estas suposiciones, la curva característica de un</w:t>
      </w:r>
      <w:r w:rsidR="00CC79D7">
        <w:t xml:space="preserve"> panel</w:t>
      </w:r>
      <w:r w:rsidR="00741CB7" w:rsidRPr="00D973F0">
        <w:t xml:space="preserve"> es:</w:t>
      </w:r>
    </w:p>
    <w:p w14:paraId="5D6AA708" w14:textId="77777777" w:rsidR="00741CB7" w:rsidRPr="00D973F0" w:rsidRDefault="00380B78"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71057C10"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4</w:t>
      </w:r>
      <w:r w:rsidRPr="00D973F0">
        <w:rPr>
          <w:color w:val="808080" w:themeColor="background1" w:themeShade="80"/>
          <w:sz w:val="18"/>
          <w:szCs w:val="14"/>
        </w:rPr>
        <w:t xml:space="preserve">. Corriente del </w:t>
      </w:r>
      <w:r w:rsidR="006A3C2C">
        <w:rPr>
          <w:color w:val="808080" w:themeColor="background1" w:themeShade="80"/>
          <w:sz w:val="18"/>
          <w:szCs w:val="14"/>
        </w:rPr>
        <w:t>panel</w:t>
      </w:r>
      <w:r w:rsidRPr="00D973F0">
        <w:rPr>
          <w:color w:val="808080" w:themeColor="background1" w:themeShade="80"/>
          <w:sz w:val="18"/>
          <w:szCs w:val="14"/>
        </w:rPr>
        <w:t>.</w:t>
      </w:r>
    </w:p>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380B78"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76D3F1B0" w14:textId="77777777" w:rsidR="00AB056E" w:rsidRDefault="00741CB7" w:rsidP="00AB056E">
      <w:pPr>
        <w:spacing w:after="240" w:line="360" w:lineRule="auto"/>
        <w:ind w:firstLine="0"/>
        <w:jc w:val="center"/>
        <w:rPr>
          <w:rFonts w:eastAsiaTheme="minorEastAsia"/>
        </w:rPr>
      </w:pPr>
      <w:r w:rsidRPr="00D973F0">
        <w:rPr>
          <w:color w:val="808080" w:themeColor="background1" w:themeShade="80"/>
          <w:sz w:val="18"/>
          <w:szCs w:val="14"/>
        </w:rPr>
        <w:t xml:space="preserve">Ecuación </w:t>
      </w:r>
      <w:r w:rsidR="002A3E8E">
        <w:rPr>
          <w:color w:val="808080" w:themeColor="background1" w:themeShade="80"/>
          <w:sz w:val="18"/>
          <w:szCs w:val="14"/>
        </w:rPr>
        <w:t>5</w:t>
      </w:r>
      <w:r w:rsidRPr="00D973F0">
        <w:rPr>
          <w:color w:val="808080" w:themeColor="background1" w:themeShade="80"/>
          <w:sz w:val="18"/>
          <w:szCs w:val="14"/>
        </w:rPr>
        <w:t>. Corriente del cortocircuito.</w:t>
      </w:r>
    </w:p>
    <w:p w14:paraId="259BF115" w14:textId="7BB8AD0E" w:rsidR="00741CB7" w:rsidRPr="00AB056E" w:rsidRDefault="00741CB7" w:rsidP="00AB056E">
      <w:pPr>
        <w:rPr>
          <w:rFonts w:eastAsiaTheme="minorEastAsia"/>
        </w:rPr>
      </w:pPr>
      <w:r w:rsidRPr="00D973F0">
        <w:t>Y la tensión de circuito abierto depende exclusivamente de la temperatura de célula, y decrece linealmente con ella:</w:t>
      </w:r>
    </w:p>
    <w:p w14:paraId="6A7C8C77" w14:textId="77777777" w:rsidR="00741CB7" w:rsidRPr="00D973F0" w:rsidRDefault="00380B78"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3261E865"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6</w:t>
      </w:r>
      <w:r w:rsidRPr="00D973F0">
        <w:rPr>
          <w:color w:val="808080" w:themeColor="background1" w:themeShade="80"/>
          <w:sz w:val="18"/>
          <w:szCs w:val="14"/>
        </w:rPr>
        <w:t xml:space="preserve">. Tensión del </w:t>
      </w:r>
      <w:r w:rsidR="006A3C2C">
        <w:rPr>
          <w:color w:val="808080" w:themeColor="background1" w:themeShade="80"/>
          <w:sz w:val="18"/>
          <w:szCs w:val="14"/>
        </w:rPr>
        <w:t>panel</w:t>
      </w:r>
      <w:r w:rsidRPr="00D973F0">
        <w:rPr>
          <w:color w:val="808080" w:themeColor="background1" w:themeShade="80"/>
          <w:sz w:val="18"/>
          <w:szCs w:val="14"/>
        </w:rPr>
        <w:t>.</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380B78"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0676F9A6"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7</w:t>
      </w:r>
      <w:r w:rsidRPr="00D973F0">
        <w:rPr>
          <w:color w:val="808080" w:themeColor="background1" w:themeShade="80"/>
          <w:sz w:val="18"/>
          <w:szCs w:val="14"/>
        </w:rPr>
        <w:t xml:space="preserve">. Tensión del </w:t>
      </w:r>
      <w:r w:rsidR="006A3C2C">
        <w:rPr>
          <w:color w:val="808080" w:themeColor="background1" w:themeShade="80"/>
          <w:sz w:val="18"/>
          <w:szCs w:val="14"/>
        </w:rPr>
        <w:t>panel</w:t>
      </w:r>
    </w:p>
    <w:p w14:paraId="117BB188" w14:textId="73656822"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005823EA">
            <w:instrText xml:space="preserve">CITATION Bay091 \t  \l 9226 </w:instrText>
          </w:r>
          <w:r w:rsidRPr="00D973F0">
            <w:fldChar w:fldCharType="separate"/>
          </w:r>
          <w:r w:rsidR="005823EA">
            <w:t xml:space="preserve"> (Bayod Rújula,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4"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4"/>
    </w:p>
    <w:p w14:paraId="51DA6208" w14:textId="3BEBD3AA" w:rsidR="00923E55" w:rsidRPr="00D973F0" w:rsidRDefault="00923E55" w:rsidP="002256D2">
      <w:pPr>
        <w:pStyle w:val="Ttulo3"/>
      </w:pPr>
      <w:bookmarkStart w:id="35" w:name="_Toc91849709"/>
      <w:r w:rsidRPr="00D973F0">
        <w:t>2.1.2. Fallas más comunes en un panel fotovoltaico</w:t>
      </w:r>
      <w:r w:rsidR="00AB056E">
        <w:t>.</w:t>
      </w:r>
      <w:bookmarkEnd w:id="35"/>
    </w:p>
    <w:p w14:paraId="5B07C668" w14:textId="77777777" w:rsidR="00AB056E" w:rsidRDefault="00923E55" w:rsidP="00AB056E">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w:t>
      </w:r>
      <w:r w:rsidR="00407100">
        <w:tab/>
      </w:r>
      <w:r w:rsidRPr="00D973F0">
        <w:t xml:space="preserve">Las fallas más comunes que se presentan son: </w:t>
      </w:r>
      <w:r w:rsidRPr="00D973F0">
        <w:rPr>
          <w:rFonts w:eastAsiaTheme="minorHAnsi"/>
        </w:rPr>
        <w:t>Hot spot o punto caliente, degradación inducida por potencial (PDI), Celda fracturada, Snails trails o senderos de caracoles.</w:t>
      </w:r>
    </w:p>
    <w:p w14:paraId="29DBA49F" w14:textId="66A174B9" w:rsidR="00FC1AA3" w:rsidRPr="00AB056E" w:rsidRDefault="00923E55" w:rsidP="00AB056E">
      <w:pPr>
        <w:pStyle w:val="Ttulo4"/>
      </w:pPr>
      <w:r w:rsidRPr="00AB056E">
        <w:t>2.1.2.1. Hot spot o punto caliente</w:t>
      </w:r>
      <w:r w:rsidR="00AB056E" w:rsidRPr="00AB056E">
        <w:t>.</w:t>
      </w:r>
    </w:p>
    <w:p w14:paraId="249A1F81" w14:textId="73A20631"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p>
    <w:p w14:paraId="47B76929" w14:textId="59C97EAA" w:rsidR="00923E55" w:rsidRPr="00D973F0" w:rsidRDefault="004353CF" w:rsidP="00AB056E">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r w:rsidR="001F44BA" w:rsidRPr="001F44BA">
        <w:rPr>
          <w:rFonts w:eastAsiaTheme="minorHAnsi"/>
        </w:rPr>
        <w:t xml:space="preserve"> </w:t>
      </w:r>
      <w:sdt>
        <w:sdtPr>
          <w:rPr>
            <w:rFonts w:eastAsiaTheme="minorHAnsi"/>
          </w:rPr>
          <w:id w:val="102009015"/>
          <w:citation/>
        </w:sdtPr>
        <w:sdtEndPr/>
        <w:sdtContent>
          <w:r w:rsidR="001F44BA" w:rsidRPr="00D973F0">
            <w:rPr>
              <w:rFonts w:eastAsiaTheme="minorHAnsi"/>
            </w:rPr>
            <w:fldChar w:fldCharType="begin"/>
          </w:r>
          <w:r w:rsidR="001F44BA">
            <w:rPr>
              <w:rFonts w:eastAsiaTheme="minorHAnsi"/>
            </w:rPr>
            <w:instrText xml:space="preserve">CITATION Jos \l 9226 </w:instrText>
          </w:r>
          <w:r w:rsidR="001F44BA" w:rsidRPr="00D973F0">
            <w:rPr>
              <w:rFonts w:eastAsiaTheme="minorHAnsi"/>
            </w:rPr>
            <w:fldChar w:fldCharType="separate"/>
          </w:r>
          <w:r w:rsidR="001F44BA" w:rsidRPr="005823EA">
            <w:rPr>
              <w:rFonts w:eastAsiaTheme="minorHAnsi"/>
            </w:rPr>
            <w:t>(Lorenzo, 2010)</w:t>
          </w:r>
          <w:r w:rsidR="001F44BA" w:rsidRPr="00D973F0">
            <w:rPr>
              <w:rFonts w:eastAsiaTheme="minorHAnsi"/>
            </w:rPr>
            <w:fldChar w:fldCharType="end"/>
          </w:r>
        </w:sdtContent>
      </w:sdt>
      <w:r w:rsidR="001F44BA">
        <w:rPr>
          <w:rFonts w:eastAsiaTheme="minorHAnsi"/>
        </w:rPr>
        <w:t>.</w:t>
      </w:r>
    </w:p>
    <w:p w14:paraId="04EB5C72" w14:textId="3C7F8F2F" w:rsidR="00FC1AA3" w:rsidRDefault="00923E55" w:rsidP="001F44BA">
      <w:pPr>
        <w:pStyle w:val="Ttulo4"/>
      </w:pPr>
      <w:r w:rsidRPr="00D973F0">
        <w:t>2.1.2.2. Degradación inducida por potencial (pdi)</w:t>
      </w:r>
      <w:r w:rsidR="00AB056E">
        <w:t>.</w:t>
      </w:r>
    </w:p>
    <w:p w14:paraId="624A26CE" w14:textId="6C4C8385" w:rsidR="00923E55" w:rsidRPr="00D973F0" w:rsidRDefault="00923E55" w:rsidP="00AB056E">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w:t>
      </w:r>
      <w:r w:rsidR="005823EA">
        <w:rPr>
          <w:rFonts w:eastAsiaTheme="minorHAnsi"/>
        </w:rPr>
        <w:t>paneles</w:t>
      </w:r>
      <w:r w:rsidRPr="00D973F0">
        <w:rPr>
          <w:rFonts w:eastAsiaTheme="minorHAnsi"/>
        </w:rPr>
        <w:t xml:space="preserve">,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00B050F9" w:rsidRPr="00B050F9">
            <w:rPr>
              <w:rFonts w:eastAsiaTheme="minorHAnsi"/>
            </w:rPr>
            <w:t>(Sol Energy, 2018)</w:t>
          </w:r>
          <w:r w:rsidRPr="00D973F0">
            <w:rPr>
              <w:rFonts w:eastAsiaTheme="minorHAnsi"/>
            </w:rPr>
            <w:fldChar w:fldCharType="end"/>
          </w:r>
        </w:sdtContent>
      </w:sdt>
      <w:r w:rsidR="00485A0E">
        <w:rPr>
          <w:rFonts w:eastAsiaTheme="minorHAnsi"/>
        </w:rPr>
        <w:t>.</w:t>
      </w:r>
    </w:p>
    <w:p w14:paraId="4A3FB8B4" w14:textId="04A4E242" w:rsidR="00FC1AA3" w:rsidRDefault="00923E55" w:rsidP="002256D2">
      <w:pPr>
        <w:pStyle w:val="Ttulo4"/>
      </w:pPr>
      <w:r w:rsidRPr="00D973F0">
        <w:t>2.1.2.3. Celda fracturada</w:t>
      </w:r>
      <w:r w:rsidR="00AB056E">
        <w:t>.</w:t>
      </w:r>
    </w:p>
    <w:p w14:paraId="51BF8FAA" w14:textId="521BDCE2" w:rsidR="00923E55" w:rsidRPr="00D973F0" w:rsidRDefault="00923E55" w:rsidP="00923E55">
      <w:r w:rsidRPr="00D973F0">
        <w:t>En</w:t>
      </w:r>
      <w:r w:rsidR="002F1464">
        <w:t xml:space="preserve"> la célula</w:t>
      </w:r>
      <w:r w:rsidRPr="00D973F0">
        <w:t>, las vibraciones y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00B050F9">
            <w:t xml:space="preserve"> (Gil, 2016)</w:t>
          </w:r>
          <w:r w:rsidRPr="00D973F0">
            <w:fldChar w:fldCharType="end"/>
          </w:r>
        </w:sdtContent>
      </w:sdt>
      <w:r w:rsidR="00485A0E">
        <w:t>.</w:t>
      </w:r>
    </w:p>
    <w:p w14:paraId="7214E951" w14:textId="4488ABD5" w:rsidR="00FC1AA3" w:rsidRPr="00AB056E" w:rsidRDefault="00923E55" w:rsidP="00AB056E">
      <w:pPr>
        <w:pStyle w:val="Ttulo4"/>
      </w:pPr>
      <w:r w:rsidRPr="00AB056E">
        <w:t>2.1.2.4. Snails trails o senderos de caracoles</w:t>
      </w:r>
      <w:r w:rsidR="00AB056E" w:rsidRPr="00AB056E">
        <w:t>.</w:t>
      </w:r>
    </w:p>
    <w:p w14:paraId="14C3AAFD" w14:textId="133F23F9"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00B050F9" w:rsidRPr="00B050F9">
            <w:rPr>
              <w:rFonts w:eastAsiaTheme="minorHAnsi"/>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17D59E82"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00B050F9">
            <w:rPr>
              <w:color w:val="808080" w:themeColor="background1" w:themeShade="80"/>
              <w:sz w:val="18"/>
            </w:rPr>
            <w:t xml:space="preserve"> </w:t>
          </w:r>
          <w:r w:rsidR="00B050F9" w:rsidRPr="00B050F9">
            <w:rPr>
              <w:color w:val="808080" w:themeColor="background1" w:themeShade="80"/>
              <w:sz w:val="18"/>
            </w:rPr>
            <w:t>(Gil, 2016)</w:t>
          </w:r>
          <w:r w:rsidRPr="00D973F0">
            <w:rPr>
              <w:color w:val="808080" w:themeColor="background1" w:themeShade="80"/>
              <w:sz w:val="18"/>
            </w:rPr>
            <w:fldChar w:fldCharType="end"/>
          </w:r>
        </w:sdtContent>
      </w:sdt>
    </w:p>
    <w:p w14:paraId="5BF6E5CD" w14:textId="3DC17EFE" w:rsidR="00852748" w:rsidRPr="00D973F0" w:rsidRDefault="00852748" w:rsidP="00AB056E">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5155AB19" w:rsidR="00254201" w:rsidRPr="00043278" w:rsidRDefault="00254201" w:rsidP="00043278">
      <w:pPr>
        <w:pStyle w:val="Ttulo3"/>
      </w:pPr>
      <w:bookmarkStart w:id="36" w:name="_Toc91849710"/>
      <w:r w:rsidRPr="00D973F0">
        <w:t>2.1.3. Temperatura y radiación</w:t>
      </w:r>
      <w:r w:rsidR="00043278">
        <w:t>.</w:t>
      </w:r>
      <w:bookmarkEnd w:id="36"/>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D0FA501" w:rsidR="00254201" w:rsidRPr="00D973F0" w:rsidRDefault="00254201" w:rsidP="00254201">
      <w:r w:rsidRPr="00D973F0">
        <w:t xml:space="preserve">El aumento en la temperatura reduce la tensión de circuito abierto según el valor de </w:t>
      </w:r>
      <m:oMath>
        <m:f>
          <m:fPr>
            <m:ctrlPr>
              <w:rPr>
                <w:rFonts w:ascii="Cambria Math" w:hAnsi="Cambria Math"/>
              </w:rPr>
            </m:ctrlPr>
          </m:fPr>
          <m:num>
            <m:r>
              <m:rPr>
                <m:sty m:val="p"/>
              </m:rPr>
              <w:rPr>
                <w:rFonts w:ascii="Cambria Math" w:hAnsi="Cambria Math"/>
              </w:rPr>
              <m:t>dVoc</m:t>
            </m:r>
          </m:num>
          <m:den>
            <m:r>
              <m:rPr>
                <m:sty m:val="p"/>
              </m:rPr>
              <w:rPr>
                <w:rFonts w:ascii="Cambria Math" w:hAnsi="Cambria Math"/>
              </w:rPr>
              <m:t>dTc</m:t>
            </m:r>
          </m:den>
        </m:f>
      </m:oMath>
      <w:r w:rsidRPr="00D973F0">
        <w:t xml:space="preserve"> donde Tc es la temperatura de la célula, dependiente de la temperatura ambiente y la irradiación incidente. La forma de calcular esta temperatura de célula depende de las características constructivas del módulo que encapsula a la célula. </w:t>
      </w:r>
      <w:sdt>
        <w:sdtPr>
          <w:id w:val="-252666249"/>
          <w:citation/>
        </w:sdtPr>
        <w:sdtEndPr/>
        <w:sdtContent>
          <w:r w:rsidRPr="00D973F0">
            <w:fldChar w:fldCharType="begin"/>
          </w:r>
          <w:r w:rsidR="005823EA">
            <w:instrText xml:space="preserve">CITATION OSC20 \l 9226 </w:instrText>
          </w:r>
          <w:r w:rsidRPr="00D973F0">
            <w:fldChar w:fldCharType="separate"/>
          </w:r>
          <w:r w:rsidR="005823EA">
            <w:t>(LAMIGUEIRO, 2020)</w:t>
          </w:r>
          <w:r w:rsidRPr="00D973F0">
            <w:fldChar w:fldCharType="end"/>
          </w:r>
        </w:sdtContent>
      </w:sdt>
      <w:r w:rsidR="00485A0E">
        <w:t>.</w:t>
      </w:r>
    </w:p>
    <w:p w14:paraId="7DF603AE" w14:textId="77777777" w:rsidR="00254201" w:rsidRPr="00D973F0" w:rsidRDefault="00254201" w:rsidP="00254201">
      <w:r w:rsidRPr="00D973F0">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lastRenderedPageBreak/>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586FCA9"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55B50B49" w:rsidR="00A454AA" w:rsidRDefault="00A454AA" w:rsidP="00254201">
      <w:pPr>
        <w:jc w:val="center"/>
        <w:rPr>
          <w:color w:val="808080" w:themeColor="background1" w:themeShade="80"/>
          <w:sz w:val="18"/>
          <w:szCs w:val="14"/>
        </w:rPr>
      </w:pPr>
    </w:p>
    <w:p w14:paraId="108DC40D" w14:textId="1B03FF79" w:rsidR="00254201" w:rsidRPr="00D973F0" w:rsidRDefault="00504C11" w:rsidP="002256D2">
      <w:pPr>
        <w:pStyle w:val="Ttulo3"/>
      </w:pPr>
      <w:bookmarkStart w:id="37" w:name="_Toc70536819"/>
      <w:bookmarkStart w:id="38" w:name="_Toc91849711"/>
      <w:r w:rsidRPr="00D973F0">
        <w:t xml:space="preserve">2.1.4. </w:t>
      </w:r>
      <w:r w:rsidR="00254201" w:rsidRPr="00D973F0">
        <w:t>T</w:t>
      </w:r>
      <w:r w:rsidRPr="00D973F0">
        <w:t>ermografía</w:t>
      </w:r>
      <w:bookmarkEnd w:id="37"/>
      <w:r w:rsidR="00043278">
        <w:t>.</w:t>
      </w:r>
      <w:bookmarkEnd w:id="38"/>
    </w:p>
    <w:p w14:paraId="10CA34AE" w14:textId="4882776F" w:rsidR="00A454AA" w:rsidRDefault="00E16C9F" w:rsidP="00A454AA">
      <w:r>
        <w:t>Es</w:t>
      </w:r>
      <w:r w:rsidR="00A454AA" w:rsidRPr="00D973F0">
        <w:t xml:space="preserve"> una técnica que permite medir temperaturas exactas a distancia y sin necesidad de contacto físico con el objeto a estudiar. </w:t>
      </w:r>
      <w:r w:rsidR="00DC34A3" w:rsidRPr="00D973F0">
        <w:t>Mediante</w:t>
      </w:r>
      <w:r w:rsidR="00A454AA" w:rsidRPr="00D973F0">
        <w:t xml:space="preserve"> la captación de la radiación infrarroja del espectro electromagnético, utiliza</w:t>
      </w:r>
      <w:r w:rsidR="00DC34A3">
        <w:t>n</w:t>
      </w:r>
      <w:r w:rsidR="00A454AA" w:rsidRPr="00D973F0">
        <w:t xml:space="preserve">do </w:t>
      </w:r>
      <w:r w:rsidR="00DC34A3" w:rsidRPr="00D973F0">
        <w:t>cámaras</w:t>
      </w:r>
      <w:r w:rsidR="00A454AA" w:rsidRPr="00D973F0">
        <w:t xml:space="preserve"> termográficas o de termovisión, se puede convertir la energía </w:t>
      </w:r>
      <w:r w:rsidR="00731BDE">
        <w:t>que i</w:t>
      </w:r>
      <w:r w:rsidR="00A454AA" w:rsidRPr="00D973F0">
        <w:t>r</w:t>
      </w:r>
      <w:r w:rsidR="00BE27BB">
        <w:t>r</w:t>
      </w:r>
      <w:r w:rsidR="00A454AA" w:rsidRPr="00D973F0">
        <w:t>adia en información sobre temperatura expresada en grados Celsius (°C) y</w:t>
      </w:r>
      <w:r w:rsidR="00C24773">
        <w:t>/o</w:t>
      </w:r>
      <w:r w:rsidR="00A454AA" w:rsidRPr="00D973F0">
        <w:t xml:space="preserve"> Fahrenheit (°F). La </w:t>
      </w:r>
      <w:r w:rsidR="00BE27BB">
        <w:t>t</w:t>
      </w:r>
      <w:r w:rsidR="00A454AA" w:rsidRPr="00D973F0">
        <w:t xml:space="preserve">ermografía es la manera más segura, confiable y rápida de detectar cualquier tipo de fallo </w:t>
      </w:r>
      <w:r w:rsidR="00A454AA" w:rsidRPr="00D973F0">
        <w:lastRenderedPageBreak/>
        <w:t>a través</w:t>
      </w:r>
      <w:r w:rsidR="00C24773">
        <w:t xml:space="preserve"> de</w:t>
      </w:r>
      <w:r w:rsidR="00A454AA" w:rsidRPr="00D973F0">
        <w:t xml:space="preserve"> la temperatura</w:t>
      </w:r>
      <w:r w:rsidR="00C24773">
        <w:rPr>
          <w:rStyle w:val="Refdecomentario"/>
          <w:lang w:val="en-GB"/>
        </w:rPr>
        <w:t xml:space="preserve"> </w:t>
      </w:r>
      <w:r w:rsidR="00C24773">
        <w:rPr>
          <w:rStyle w:val="Refdecomentario"/>
          <w:sz w:val="24"/>
          <w:szCs w:val="24"/>
          <w:lang w:val="en-GB"/>
        </w:rPr>
        <w:t>d</w:t>
      </w:r>
      <w:r w:rsidR="00A454AA" w:rsidRPr="00D973F0">
        <w:t>el objeto o sistema. Todos los objetos eléctricos, electrónicos o mecánicos sufren alteraciones en su temperatura debido principalmente a malos funcionamientos, falsos contactos, altas fricciones, rozamientos</w:t>
      </w:r>
      <w:r w:rsidR="00C24773">
        <w:rPr>
          <w:rStyle w:val="Refdecomentario"/>
          <w:lang w:val="en-GB"/>
        </w:rPr>
        <w:t xml:space="preserve">, </w:t>
      </w:r>
      <w:r w:rsidR="00C24773">
        <w:rPr>
          <w:rStyle w:val="Refdecomentario"/>
          <w:sz w:val="24"/>
          <w:szCs w:val="24"/>
          <w:lang w:val="en-GB"/>
        </w:rPr>
        <w:t>e</w:t>
      </w:r>
      <w:r w:rsidR="00A454AA" w:rsidRPr="00D973F0">
        <w:t xml:space="preserv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B050F9">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487417FC" w14:textId="194088EE" w:rsidR="00E10090"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00B050F9">
            <w:t>(FLIR , 2011)</w:t>
          </w:r>
          <w:r w:rsidRPr="00D973F0">
            <w:fldChar w:fldCharType="end"/>
          </w:r>
        </w:sdtContent>
      </w:sdt>
      <w:r w:rsidR="00485A0E">
        <w:t>.</w:t>
      </w:r>
    </w:p>
    <w:p w14:paraId="06A3499D" w14:textId="77777777" w:rsidR="00E10090" w:rsidRPr="00D973F0" w:rsidRDefault="00E10090" w:rsidP="00E10090">
      <w:pPr>
        <w:spacing w:line="360" w:lineRule="auto"/>
      </w:pPr>
      <w:r w:rsidRPr="00D973F0">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7EE8479A"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00F71D68">
        <w:rPr>
          <w:color w:val="808080" w:themeColor="background1" w:themeShade="80"/>
          <w:sz w:val="18"/>
          <w:szCs w:val="14"/>
        </w:rPr>
        <w:t>.</w:t>
      </w:r>
    </w:p>
    <w:p w14:paraId="2626F1D3" w14:textId="697B12E1"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p>
    <w:p w14:paraId="3F17FB4D" w14:textId="037B6C0A"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w:t>
      </w:r>
      <w:r w:rsidR="00BE27BB">
        <w:t>élula</w:t>
      </w:r>
      <w:r w:rsidRPr="00D973F0">
        <w:t xml:space="preserve"> en un panel fotovoltaico puede tener un impacto negativo en la operación del </w:t>
      </w:r>
      <w:r w:rsidR="00BE27BB">
        <w:t>panel</w:t>
      </w:r>
      <w:r w:rsidRPr="00D973F0">
        <w:t xml:space="preserve"> completo.</w:t>
      </w:r>
      <w:r w:rsidR="00C24773" w:rsidRPr="00C24773">
        <w:t xml:space="preserve"> </w:t>
      </w:r>
      <w:sdt>
        <w:sdtPr>
          <w:id w:val="101319635"/>
          <w:citation/>
        </w:sdtPr>
        <w:sdtEndPr/>
        <w:sdtContent>
          <w:r w:rsidR="00C24773" w:rsidRPr="00D973F0">
            <w:fldChar w:fldCharType="begin"/>
          </w:r>
          <w:r w:rsidR="00C24773">
            <w:instrText xml:space="preserve">CITATION FLI11 \l 9226 </w:instrText>
          </w:r>
          <w:r w:rsidR="00C24773" w:rsidRPr="00D973F0">
            <w:fldChar w:fldCharType="separate"/>
          </w:r>
          <w:r w:rsidR="00C24773">
            <w:t>(FLIR , 2011)</w:t>
          </w:r>
          <w:r w:rsidR="00C24773" w:rsidRPr="00D973F0">
            <w:fldChar w:fldCharType="end"/>
          </w:r>
        </w:sdtContent>
      </w:sdt>
      <w:r w:rsidR="00C24773">
        <w:t>.</w:t>
      </w:r>
    </w:p>
    <w:p w14:paraId="3D27EC53" w14:textId="6E6FC4AF"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t>las</w:t>
      </w:r>
      <w:r w:rsidRPr="00D973F0">
        <w:t xml:space="preserve"> cámaras de im</w:t>
      </w:r>
      <w:r w:rsidR="00C24773">
        <w:t>á</w:t>
      </w:r>
      <w:r w:rsidRPr="00D973F0">
        <w:t>gen térmica, se logra investigar la presencia de un posible </w:t>
      </w:r>
      <w:r w:rsidRPr="00D973F0">
        <w:rPr>
          <w:rStyle w:val="Textoennegrita"/>
          <w:b w:val="0"/>
          <w:bCs w:val="0"/>
          <w:color w:val="191919"/>
          <w:szCs w:val="24"/>
        </w:rPr>
        <w:t>sobrecalentamiento de los paneles fotovoltaicos</w:t>
      </w:r>
      <w:r w:rsidRPr="00D973F0">
        <w:t xml:space="preserve">. Esta cámara consta </w:t>
      </w:r>
      <w:r w:rsidR="00E947C4">
        <w:t>en</w:t>
      </w:r>
      <w:r w:rsidRPr="00D973F0">
        <w:t xml:space="preserve"> capturar "imágenes térmicas", debido a que está equipada con sensores especiales que pueden detectar la temperatura de la superficie de los cuerpos y hacerla legible en un mapa de color fácil de entender. Debido a que la c</w:t>
      </w:r>
      <w:r w:rsidR="00E947C4">
        <w:t>élula</w:t>
      </w:r>
      <w:r w:rsidRPr="00D973F0">
        <w:t xml:space="preserve"> defectuosa se comporta como un diodo polarizado inverso, </w:t>
      </w:r>
      <w:r w:rsidR="00791D73">
        <w:t>se</w:t>
      </w:r>
      <w:r w:rsidRPr="00D973F0">
        <w:t xml:space="preserve"> desencadena un tipo de reacción </w:t>
      </w:r>
      <w:r w:rsidR="00791D73">
        <w:t>q</w:t>
      </w:r>
      <w:r w:rsidRPr="00D973F0">
        <w:t>ue compromete la producción de electricidad en todas</w:t>
      </w:r>
      <w:r w:rsidR="00A40912">
        <w:t xml:space="preserve"> </w:t>
      </w:r>
      <w:r w:rsidRPr="00D973F0">
        <w:t xml:space="preserve">las demás </w:t>
      </w:r>
      <w:r w:rsidRPr="00D973F0">
        <w:lastRenderedPageBreak/>
        <w:t>c</w:t>
      </w:r>
      <w:r w:rsidR="00E947C4">
        <w:t>élulas</w:t>
      </w:r>
      <w:r w:rsidRPr="00D973F0">
        <w:t xml:space="preserve"> conectadas en serie.  La temperatura nominal de las células, suministrado por el fabricante, suele </w:t>
      </w:r>
      <w:r w:rsidR="00BE27BB">
        <w:t>estar entre</w:t>
      </w:r>
      <w:r w:rsidRPr="00D973F0">
        <w:t xml:space="preserve">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00B050F9">
            <w:t>(diagnosticecologique, 2021)</w:t>
          </w:r>
          <w:r w:rsidRPr="00D973F0">
            <w:fldChar w:fldCharType="end"/>
          </w:r>
        </w:sdtContent>
      </w:sdt>
      <w:r w:rsidRPr="00D973F0">
        <w:t>.</w:t>
      </w:r>
    </w:p>
    <w:p w14:paraId="41E49EA9" w14:textId="75323686" w:rsidR="00A454AA" w:rsidRPr="00043278" w:rsidRDefault="00A454AA" w:rsidP="00043278">
      <w:pPr>
        <w:pStyle w:val="Ttulo3"/>
      </w:pPr>
      <w:bookmarkStart w:id="39" w:name="_Toc91849712"/>
      <w:r w:rsidRPr="00043278">
        <w:t>2.</w:t>
      </w:r>
      <w:r w:rsidR="001759D5" w:rsidRPr="00043278">
        <w:t>1</w:t>
      </w:r>
      <w:r w:rsidRPr="00043278">
        <w:t>.</w:t>
      </w:r>
      <w:r w:rsidR="00DA12B9" w:rsidRPr="00043278">
        <w:t>5</w:t>
      </w:r>
      <w:r w:rsidRPr="00043278">
        <w:t>. Emisividad</w:t>
      </w:r>
      <w:r w:rsidR="00043278" w:rsidRPr="00043278">
        <w:t>.</w:t>
      </w:r>
      <w:bookmarkEnd w:id="39"/>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6C904A5F"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00B050F9">
            <w:t>(Mesurex, 2018)</w:t>
          </w:r>
          <w:r w:rsidRPr="005C2EFA">
            <w:fldChar w:fldCharType="end"/>
          </w:r>
        </w:sdtContent>
      </w:sdt>
      <w:r>
        <w:t>.</w:t>
      </w:r>
    </w:p>
    <w:p w14:paraId="5FBDBB5F" w14:textId="2F0176AA" w:rsidR="00A454AA" w:rsidRDefault="00A454AA" w:rsidP="00043278">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0A05D172" w:rsidR="000435AD" w:rsidRPr="00043278" w:rsidRDefault="000435AD" w:rsidP="00043278">
      <w:pPr>
        <w:pStyle w:val="Ttulo3"/>
      </w:pPr>
      <w:bookmarkStart w:id="40" w:name="_Toc91849713"/>
      <w:r w:rsidRPr="00043278">
        <w:t>2.</w:t>
      </w:r>
      <w:r w:rsidR="001759D5" w:rsidRPr="00043278">
        <w:t>1</w:t>
      </w:r>
      <w:r w:rsidRPr="00043278">
        <w:t>.</w:t>
      </w:r>
      <w:r w:rsidR="00DA12B9" w:rsidRPr="00043278">
        <w:t>6</w:t>
      </w:r>
      <w:r w:rsidRPr="00043278">
        <w:t>. Inspección termográfica</w:t>
      </w:r>
      <w:r w:rsidR="00043278" w:rsidRPr="00043278">
        <w:t>.</w:t>
      </w:r>
      <w:bookmarkEnd w:id="40"/>
    </w:p>
    <w:p w14:paraId="77E17E61" w14:textId="12A81879" w:rsidR="000435AD" w:rsidRPr="00D973F0" w:rsidRDefault="000435AD" w:rsidP="000435AD">
      <w:r w:rsidRPr="00D973F0">
        <w:t>Es una técnica usada en el mantenimiento predictivo en la que una imagen obtenida con una cámara infrarroja, permite leer valores y gradientes de temperaturas. Su aplicación en la industria permite determinar d</w:t>
      </w:r>
      <w:r w:rsidR="00791D73">
        <w:t>ó</w:t>
      </w:r>
      <w:r w:rsidRPr="00D973F0">
        <w:t>nde y cu</w:t>
      </w:r>
      <w:r w:rsidR="00791D73">
        <w:t>á</w:t>
      </w:r>
      <w:r w:rsidRPr="00D973F0">
        <w:t xml:space="preserve">ndo es necesario el mantenimiento preventivo o correctivo, esto se debe a que la detección de altas temperatura en las instalaciones eléctrica y mecánica anticipa la generación de fallas, evitando averías o incendios. </w:t>
      </w:r>
      <w:sdt>
        <w:sdtPr>
          <w:id w:val="1542557442"/>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r>
        <w:t>.</w:t>
      </w:r>
    </w:p>
    <w:p w14:paraId="3C010B05" w14:textId="335D6FBE" w:rsidR="003A686E" w:rsidRPr="00D973F0" w:rsidRDefault="000435AD" w:rsidP="003A686E">
      <w:pPr>
        <w:spacing w:after="240"/>
        <w:ind w:firstLine="709"/>
      </w:pPr>
      <w:r w:rsidRPr="00D973F0">
        <w:lastRenderedPageBreak/>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p>
    <w:p w14:paraId="05548AF0" w14:textId="77777777" w:rsidR="000435AD" w:rsidRPr="00D973F0" w:rsidRDefault="000435AD" w:rsidP="003A686E">
      <w:pPr>
        <w:spacing w:line="360" w:lineRule="auto"/>
        <w:jc w:val="center"/>
      </w:pPr>
      <w:r w:rsidRPr="00D973F0">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5B6A7290"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w:t>
      </w:r>
      <w:r w:rsidR="00BE27BB">
        <w:rPr>
          <w:bCs/>
        </w:rPr>
        <w:t>, p</w:t>
      </w:r>
      <w:r w:rsidRPr="00D973F0">
        <w:rPr>
          <w:bCs/>
        </w:rPr>
        <w:t>ara nuestro caso de paneles fotovoltaicos. También define conceptos que se deben tener claros para desarrollar la inspección termográfica, los más aplicables son:</w:t>
      </w:r>
    </w:p>
    <w:p w14:paraId="4E9E5577" w14:textId="2D503ACE" w:rsidR="000435AD" w:rsidRPr="00D973F0" w:rsidRDefault="000435AD" w:rsidP="000435AD">
      <w:pPr>
        <w:rPr>
          <w:bCs/>
        </w:rPr>
      </w:pPr>
      <w:r w:rsidRPr="00D973F0">
        <w:rPr>
          <w:bCs/>
        </w:rPr>
        <w:t xml:space="preserve">Temperatura aparente: </w:t>
      </w:r>
      <w:r w:rsidR="00791D73">
        <w:rPr>
          <w:bCs/>
        </w:rPr>
        <w:t>L</w:t>
      </w:r>
      <w:r w:rsidRPr="00D973F0">
        <w:rPr>
          <w:bCs/>
        </w:rPr>
        <w:t>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sidRPr="00D973F0">
        <w:rPr>
          <w:bCs/>
        </w:rPr>
        <w:t>.</w:t>
      </w:r>
    </w:p>
    <w:p w14:paraId="2B418AAD" w14:textId="2C27FE5F" w:rsidR="000435AD" w:rsidRPr="00D973F0" w:rsidRDefault="000435AD" w:rsidP="000435AD">
      <w:pPr>
        <w:rPr>
          <w:bCs/>
        </w:rPr>
      </w:pPr>
      <w:r w:rsidRPr="00D973F0">
        <w:rPr>
          <w:bCs/>
        </w:rPr>
        <w:t xml:space="preserve">Medios atenuantes: </w:t>
      </w:r>
      <w:r w:rsidR="00791D73">
        <w:rPr>
          <w:bCs/>
        </w:rPr>
        <w:t>Ve</w:t>
      </w:r>
      <w:r w:rsidRPr="00D973F0">
        <w:rPr>
          <w:bCs/>
        </w:rPr>
        <w:t>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C71DD87" w14:textId="34F1CBEA"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74C2CE2" w14:textId="434D711B" w:rsidR="000435AD" w:rsidRPr="00D973F0" w:rsidRDefault="000435AD" w:rsidP="000435AD">
      <w:pPr>
        <w:rPr>
          <w:bCs/>
        </w:rPr>
      </w:pPr>
      <w:r w:rsidRPr="00D973F0">
        <w:rPr>
          <w:bCs/>
        </w:rPr>
        <w:lastRenderedPageBreak/>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10628D5B" w14:textId="69260A38"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FD598D4" w14:textId="68B4ABCC" w:rsidR="000435AD" w:rsidRPr="00D973F0" w:rsidRDefault="000435AD" w:rsidP="000435AD">
      <w:r w:rsidRPr="00D973F0">
        <w:t xml:space="preserve">Procesamiento de imágenes: </w:t>
      </w:r>
      <w:r w:rsidR="00F71D68">
        <w:t>C</w:t>
      </w:r>
      <w:r w:rsidRPr="00D973F0">
        <w:t>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054BC68" w14:textId="199076D7" w:rsidR="000435AD" w:rsidRPr="00D973F0" w:rsidRDefault="000435AD" w:rsidP="000435AD">
      <w:r w:rsidRPr="00D973F0">
        <w:t xml:space="preserve">Procesamiento de la señal: </w:t>
      </w:r>
      <w:r w:rsidR="00F71D68">
        <w:t>M</w:t>
      </w:r>
      <w:r w:rsidRPr="00D973F0">
        <w:t>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DCCAEE2" w14:textId="6959E55E" w:rsidR="000435AD" w:rsidRPr="00D973F0" w:rsidRDefault="000435AD" w:rsidP="000435AD">
      <w:r w:rsidRPr="00D973F0">
        <w:t xml:space="preserve">Termografía infrarroja (IRT): </w:t>
      </w:r>
      <w:r w:rsidR="00F71D68">
        <w:t>A</w:t>
      </w:r>
      <w:r w:rsidRPr="00D973F0">
        <w:t>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705DEA6B" w14:textId="7B5933A3" w:rsidR="000435AD" w:rsidRPr="00D973F0" w:rsidRDefault="000435AD" w:rsidP="000435AD">
      <w:r w:rsidRPr="00D973F0">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5DF6EE4D" w14:textId="786DF08B"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p>
    <w:p w14:paraId="6520DB4F" w14:textId="66D8BC06" w:rsidR="000435AD" w:rsidRPr="00D973F0" w:rsidRDefault="000435AD" w:rsidP="000435AD">
      <w:r w:rsidRPr="00D973F0">
        <w:lastRenderedPageBreak/>
        <w:t xml:space="preserve">Termograma: </w:t>
      </w:r>
      <w:r w:rsidR="00F71D68">
        <w:t>M</w:t>
      </w:r>
      <w:r w:rsidRPr="00D973F0">
        <w:t>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88A4FA6" w14:textId="28709E20"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D1E6700" w14:textId="77777777" w:rsidR="000435AD" w:rsidRDefault="000435AD" w:rsidP="00043278">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39FBDB59" w:rsidR="00AB47BE" w:rsidRPr="00D973F0" w:rsidRDefault="00AB47BE" w:rsidP="002256D2">
      <w:pPr>
        <w:pStyle w:val="Ttulo3"/>
      </w:pPr>
      <w:bookmarkStart w:id="41" w:name="_Toc91849714"/>
      <w:r w:rsidRPr="00D973F0">
        <w:t>2.1.</w:t>
      </w:r>
      <w:r w:rsidR="00DA12B9">
        <w:t>7</w:t>
      </w:r>
      <w:r w:rsidRPr="00D973F0">
        <w:t>. Proceso de captación</w:t>
      </w:r>
      <w:r w:rsidR="00043278">
        <w:t>.</w:t>
      </w:r>
      <w:bookmarkEnd w:id="41"/>
    </w:p>
    <w:p w14:paraId="5B580AE6" w14:textId="4CA3DA09" w:rsidR="00AB47BE" w:rsidRPr="00D973F0" w:rsidRDefault="00AB47BE" w:rsidP="00AB47BE">
      <w:pPr>
        <w:rPr>
          <w:shd w:val="clear" w:color="auto" w:fill="FFFFFF"/>
        </w:rPr>
      </w:pPr>
      <w:r w:rsidRPr="00D973F0">
        <w:rPr>
          <w:shd w:val="clear" w:color="auto" w:fill="FFFFFF"/>
        </w:rPr>
        <w:t>Para lograr el contraste térmico suficiente a la hora de inspeccionar c</w:t>
      </w:r>
      <w:r w:rsidR="00BE27BB">
        <w:rPr>
          <w:shd w:val="clear" w:color="auto" w:fill="FFFFFF"/>
        </w:rPr>
        <w:t>élulas</w:t>
      </w:r>
      <w:r w:rsidRPr="00D973F0">
        <w:rPr>
          <w:shd w:val="clear" w:color="auto" w:fill="FFFFFF"/>
        </w:rPr>
        <w:t xml:space="preserve">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00B050F9">
            <w:t>(Lezana, 2013)</w:t>
          </w:r>
          <w:r w:rsidRPr="00D973F0">
            <w:fldChar w:fldCharType="end"/>
          </w:r>
        </w:sdtContent>
      </w:sdt>
      <w:r w:rsidRPr="00D973F0">
        <w:t>.</w:t>
      </w:r>
    </w:p>
    <w:p w14:paraId="27B4BA33" w14:textId="71CE0508" w:rsidR="00AB47BE" w:rsidRPr="00D973F0" w:rsidRDefault="00AB47BE" w:rsidP="002D618B">
      <w:r w:rsidRPr="00D973F0">
        <w:rPr>
          <w:shd w:val="clear" w:color="auto" w:fill="FFFFFF"/>
        </w:rPr>
        <w:t xml:space="preserve">Cuando se inspeccionan </w:t>
      </w:r>
      <w:r w:rsidR="00BE27BB">
        <w:rPr>
          <w:shd w:val="clear" w:color="auto" w:fill="FFFFFF"/>
        </w:rPr>
        <w:t>células</w:t>
      </w:r>
      <w:r w:rsidRPr="00D973F0">
        <w:rPr>
          <w:shd w:val="clear" w:color="auto" w:fill="FFFFFF"/>
        </w:rPr>
        <w:t xml:space="preserve"> solares desde la parte delantera, una cámara termográfica ve la distribución del calor de la superficie de vidrio, pero tan solo ve de forma indirecta la </w:t>
      </w:r>
      <w:r w:rsidRPr="00D973F0">
        <w:rPr>
          <w:shd w:val="clear" w:color="auto" w:fill="FFFFFF"/>
        </w:rPr>
        <w:lastRenderedPageBreak/>
        <w:t>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791D73">
        <w:rPr>
          <w:rStyle w:val="Textoennegrita"/>
          <w:b w:val="0"/>
          <w:bCs w:val="0"/>
          <w:color w:val="000000"/>
          <w:szCs w:val="24"/>
          <w:bdr w:val="none" w:sz="0" w:space="0" w:color="auto" w:frame="1"/>
          <w:shd w:val="clear" w:color="auto" w:fill="FFFFFF"/>
        </w:rPr>
        <w:t>condiciones</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de</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la inspección</w:t>
      </w:r>
      <w:r w:rsidRPr="00791D73">
        <w:rPr>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00B050F9" w:rsidRPr="00B050F9">
            <w:rPr>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5C5D41C" w:rsidR="00B34EA7" w:rsidRPr="00D973F0" w:rsidRDefault="00B34EA7" w:rsidP="002256D2">
      <w:pPr>
        <w:pStyle w:val="Ttulo3"/>
      </w:pPr>
      <w:bookmarkStart w:id="42" w:name="_Toc91849715"/>
      <w:r w:rsidRPr="00D973F0">
        <w:t>2.1.</w:t>
      </w:r>
      <w:r w:rsidR="00DA12B9">
        <w:t>8</w:t>
      </w:r>
      <w:r w:rsidRPr="00D973F0">
        <w:t>. Procesamiento de imágenes</w:t>
      </w:r>
      <w:r w:rsidR="002D618B">
        <w:t>.</w:t>
      </w:r>
      <w:bookmarkEnd w:id="42"/>
    </w:p>
    <w:p w14:paraId="32D54194" w14:textId="2C446454"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w:t>
      </w:r>
      <w:r w:rsidR="00BE27BB">
        <w:t>medi</w:t>
      </w:r>
      <w:r w:rsidR="00791D73">
        <w:t>a</w:t>
      </w:r>
      <w:r w:rsidR="00BE27BB">
        <w:t>nte</w:t>
      </w:r>
      <w:r w:rsidRPr="00D973F0">
        <w:t xml:space="preserve"> procesamiento de imágenes termográficas. Para ello se obtienen imágenes bajo condiciones de exposición al sol, las cuales deben ser procesadas digitalmente mediante una 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00796565">
            <w:instrText xml:space="preserve">CITATION CEC20 \t  \l 9226 </w:instrText>
          </w:r>
          <w:r w:rsidRPr="00D973F0">
            <w:fldChar w:fldCharType="separate"/>
          </w:r>
          <w:r w:rsidR="00796565">
            <w:t>(CECEP y Sena Regional Valle, 2020)</w:t>
          </w:r>
          <w:r w:rsidRPr="00D973F0">
            <w:fldChar w:fldCharType="end"/>
          </w:r>
        </w:sdtContent>
      </w:sdt>
      <w:r w:rsidRPr="00D973F0">
        <w:t>.</w:t>
      </w:r>
    </w:p>
    <w:p w14:paraId="7D0CF6CF" w14:textId="628B6C87" w:rsidR="000435AD" w:rsidRPr="00D973F0" w:rsidRDefault="000435AD" w:rsidP="000435AD">
      <w:pPr>
        <w:rPr>
          <w:rFonts w:eastAsiaTheme="minorEastAsia"/>
        </w:rPr>
      </w:pPr>
      <w:r>
        <w:lastRenderedPageBreak/>
        <w:t>U</w:t>
      </w:r>
      <w:r w:rsidRPr="00D973F0">
        <w:t xml:space="preserve">na imagen a blanco y negro es una representación en 2 dimensiones. Para su procesamiento, </w:t>
      </w:r>
      <w:r w:rsidR="00796565">
        <w:t>la</w:t>
      </w:r>
      <w:r w:rsidRPr="00D973F0">
        <w:t xml:space="preserve"> im</w:t>
      </w:r>
      <w:r w:rsidR="00791D73">
        <w:t>a</w:t>
      </w:r>
      <w:r w:rsidRPr="00D973F0">
        <w:t xml:space="preserve">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w:t>
      </w:r>
      <w:r w:rsidR="00796565">
        <w:rPr>
          <w:rFonts w:eastAsiaTheme="minorEastAsia"/>
        </w:rPr>
        <w:t>.</w:t>
      </w:r>
      <w:r w:rsidRPr="00D973F0">
        <w:rPr>
          <w:rFonts w:eastAsiaTheme="minorEastAsia"/>
        </w:rPr>
        <w:t xml:space="preserve"> </w:t>
      </w:r>
      <w:r w:rsidR="00796565">
        <w:rPr>
          <w:rFonts w:eastAsiaTheme="minorEastAsia"/>
        </w:rPr>
        <w:t>P</w:t>
      </w:r>
      <w:r w:rsidRPr="00D973F0">
        <w:rPr>
          <w:rFonts w:eastAsiaTheme="minorEastAsia"/>
        </w:rPr>
        <w:t>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Pr>
              <w:rFonts w:eastAsiaTheme="minorEastAsia"/>
            </w:rPr>
            <w:t xml:space="preserve"> </w:t>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19CF6138" w:rsidR="000435AD" w:rsidRPr="00D973F0" w:rsidRDefault="000435AD" w:rsidP="000435AD">
      <w:pPr>
        <w:rPr>
          <w:rFonts w:eastAsiaTheme="minorEastAsia"/>
        </w:rPr>
      </w:pPr>
      <w:r w:rsidRPr="00D973F0">
        <w:rPr>
          <w:rFonts w:eastAsiaTheme="minorEastAsia"/>
        </w:rPr>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0A63659D" w14:textId="51B34E48" w:rsidR="000435AD" w:rsidRPr="00D973F0" w:rsidRDefault="000435AD" w:rsidP="000435AD">
      <w:pPr>
        <w:rPr>
          <w:rFonts w:eastAsiaTheme="minorEastAsia"/>
        </w:rPr>
      </w:pPr>
      <w:r w:rsidRPr="00D973F0">
        <w:rPr>
          <w:rFonts w:eastAsiaTheme="minorEastAsia"/>
        </w:rPr>
        <w:lastRenderedPageBreak/>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4E73F3A8"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noProof w:val="0"/>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noProof w:val="0"/>
                <w:color w:val="808080" w:themeColor="background1" w:themeShade="80"/>
                <w:sz w:val="18"/>
                <w:szCs w:val="14"/>
              </w:rPr>
              <w:fldChar w:fldCharType="separate"/>
            </w:r>
            <w:r w:rsidR="00C8451D">
              <w:rPr>
                <w:color w:val="808080" w:themeColor="background1" w:themeShade="80"/>
                <w:sz w:val="18"/>
                <w:szCs w:val="14"/>
              </w:rPr>
              <w:t>1</w:t>
            </w:r>
            <w:r w:rsidRPr="00F07559">
              <w:rPr>
                <w:color w:val="808080" w:themeColor="background1" w:themeShade="80"/>
                <w:sz w:val="18"/>
                <w:szCs w:val="14"/>
              </w:rPr>
              <w:fldChar w:fldCharType="end"/>
            </w:r>
            <w:r w:rsidR="009E44F6">
              <w:rPr>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1430F37E" w14:textId="35EC43E6"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00B050F9" w:rsidRPr="00B050F9">
            <w:rPr>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original</w:t>
      </w:r>
      <w:r w:rsidR="00796565">
        <w:t xml:space="preserve"> </w:t>
      </w:r>
      <w:r w:rsidR="00796565">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t xml:space="preserve"> </w:t>
      </w:r>
      <w:r w:rsidRPr="00D973F0">
        <w:t xml:space="preserve">como en el dominio de las frecuencias de la transformada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rPr>
          <w:rStyle w:val="mi"/>
          <w:szCs w:val="24"/>
          <w:bdr w:val="none" w:sz="0" w:space="0" w:color="auto" w:frame="1"/>
        </w:rPr>
        <w:t xml:space="preserve">. </w:t>
      </w:r>
      <w:r w:rsidRPr="00D973F0">
        <w:t xml:space="preserve">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w:lastRenderedPageBreak/>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3BD632D9"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8</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6510119D" w:rsidR="00B34EA7" w:rsidRPr="00D973F0" w:rsidRDefault="00B34EA7" w:rsidP="001C5752">
      <w:pPr>
        <w:ind w:firstLine="708"/>
        <w:rPr>
          <w:color w:val="000000"/>
          <w:shd w:val="clear" w:color="auto" w:fill="FFFFFF"/>
        </w:rPr>
      </w:pPr>
      <w:r w:rsidRPr="00D973F0">
        <w:rPr>
          <w:color w:val="000000"/>
          <w:shd w:val="clear" w:color="auto" w:fill="FFFFFF"/>
        </w:rPr>
        <w:t>Puede aprovecharse esta característica para implementar métodos de filtrado para suavizar</w:t>
      </w:r>
      <w:r w:rsidR="0094507C">
        <w:rPr>
          <w:color w:val="000000"/>
          <w:shd w:val="clear" w:color="auto" w:fill="FFFFFF"/>
        </w:rPr>
        <w:t xml:space="preserve">, </w:t>
      </w:r>
      <w:r w:rsidRPr="00D973F0">
        <w:rPr>
          <w:color w:val="000000"/>
          <w:shd w:val="clear" w:color="auto" w:fill="FFFFFF"/>
        </w:rPr>
        <w:t xml:space="preserve">operando en el dominio de frecuencias. Es posible suprimir frecuencias por debajo o por encima de valores predeterminados de manera que se produzcan efectos de suavizado según requerimientos. </w:t>
      </w:r>
    </w:p>
    <w:p w14:paraId="75B567EC" w14:textId="470A92E1"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w:t>
      </w:r>
      <w:r w:rsidR="0094507C" w:rsidRPr="00D973F0">
        <w:t xml:space="preserve"> </w:t>
      </w:r>
      <w:r w:rsidRPr="00D973F0">
        <w:t>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1F5466B3"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sidR="002A3E8E">
        <w:rPr>
          <w:color w:val="808080" w:themeColor="background1" w:themeShade="80"/>
          <w:sz w:val="18"/>
          <w:szCs w:val="14"/>
        </w:rPr>
        <w:t>9</w:t>
      </w:r>
      <w:r w:rsidRPr="00D973F0">
        <w:rPr>
          <w:color w:val="808080" w:themeColor="background1" w:themeShade="80"/>
          <w:sz w:val="18"/>
          <w:szCs w:val="14"/>
        </w:rPr>
        <w:t>. T</w:t>
      </w:r>
      <w:r w:rsidR="004958BB">
        <w:rPr>
          <w:color w:val="808080" w:themeColor="background1" w:themeShade="80"/>
          <w:sz w:val="18"/>
          <w:szCs w:val="14"/>
        </w:rPr>
        <w:t>eorema de pitágoras</w:t>
      </w:r>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94507C">
        <w:t>pixel </w:t>
      </w:r>
      <w:r w:rsidRPr="00D973F0">
        <w:t xml:space="preserve">de tipo 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lastRenderedPageBreak/>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194322A3"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7439C94" w:rsidR="000D1185" w:rsidRDefault="000D1185" w:rsidP="002D618B">
      <w:pPr>
        <w:pStyle w:val="Ttulo2"/>
      </w:pPr>
      <w:bookmarkStart w:id="43" w:name="_Toc91849716"/>
      <w:r>
        <w:t>2.2. Antecedentes</w:t>
      </w:r>
      <w:r w:rsidR="002D618B">
        <w:t>.</w:t>
      </w:r>
      <w:bookmarkEnd w:id="43"/>
    </w:p>
    <w:p w14:paraId="4941DD47" w14:textId="106711E8" w:rsidR="000D1185" w:rsidRDefault="000D1185" w:rsidP="002D618B">
      <w:r w:rsidRPr="00A579D7">
        <w:t xml:space="preserve">Para la investigación de este proyecto de grado, se tienen en cuenta 3 variables principales como bases para el desarrollo y búsqueda de información los cual son; termografías en </w:t>
      </w:r>
      <w:r w:rsidR="00796565">
        <w:t>paneles</w:t>
      </w:r>
      <w:r w:rsidRPr="00A579D7">
        <w:t xml:space="preserve"> fotovoltaicos, inspecciones termografícas </w:t>
      </w:r>
      <w:r w:rsidR="0094507C">
        <w:t>paneles</w:t>
      </w:r>
      <w:r w:rsidRPr="00A579D7">
        <w:t xml:space="preserve"> fotovoltaicos y procesamiento de imágenes en reconocimiento de objetos o sistemas de paneles fotovoltaicos.</w:t>
      </w:r>
    </w:p>
    <w:p w14:paraId="7ED2C56E" w14:textId="57DAB002" w:rsidR="000D1185" w:rsidRPr="00754FE0" w:rsidRDefault="000D1185" w:rsidP="000D1185">
      <w:pPr>
        <w:pStyle w:val="Ttulo3"/>
      </w:pPr>
      <w:bookmarkStart w:id="44" w:name="_Toc91849717"/>
      <w:r>
        <w:t>2.2.1. Internacionales</w:t>
      </w:r>
      <w:r w:rsidR="002D618B">
        <w:t>.</w:t>
      </w:r>
      <w:bookmarkEnd w:id="44"/>
    </w:p>
    <w:p w14:paraId="76ED0897" w14:textId="19A55635" w:rsidR="000D1185" w:rsidRDefault="000D1185" w:rsidP="000D1185">
      <w:r w:rsidRPr="00A579D7">
        <w:t>Morales Le Roy (2020) en la investigación “Detección de anomalías en paneles fotovoltaicos en base a imágenes multiespectrales”, desarrolla un m</w:t>
      </w:r>
      <w:r w:rsidR="0094507C">
        <w:t>é</w:t>
      </w:r>
      <w:r w:rsidRPr="00A579D7">
        <w:t>todo de an</w:t>
      </w:r>
      <w:r w:rsidR="0094507C">
        <w:t>á</w:t>
      </w:r>
      <w:r w:rsidRPr="00A579D7">
        <w:t>lisis de imágenes multiespectrales para detectar fallas en paneles fotovoltaicos utilizando herramientas computacionales, software opensource y redes neuronales. Como metodología utiliz</w:t>
      </w:r>
      <w:r w:rsidR="0094507C">
        <w:t xml:space="preserve">ó </w:t>
      </w:r>
      <w:r w:rsidRPr="00A579D7">
        <w:t xml:space="preserve">el análisis termográfico y análisis de espectro visible, comparando los resultados con </w:t>
      </w:r>
      <w:r w:rsidR="0094507C">
        <w:t>los</w:t>
      </w:r>
      <w:r w:rsidRPr="00A579D7">
        <w:t xml:space="preserve"> algoritmos desarrollad</w:t>
      </w:r>
      <w:r w:rsidR="0094507C">
        <w:t>os, u</w:t>
      </w:r>
      <w:r w:rsidRPr="00A579D7">
        <w:t xml:space="preserve">sando OpenCV 4.1.0 para estudiar los alcances del sotfware libre. En consecuencia de está investigación se aporta que los algoritmos para el analisis de termografías por método RGB </w:t>
      </w:r>
      <w:r w:rsidRPr="00A579D7">
        <w:lastRenderedPageBreak/>
        <w:t>presentan muy buen rendimiento y conforman una gran herramienta no desctrutiva para la inspección de lo paneles fotovoltaicos.</w:t>
      </w:r>
      <w:sdt>
        <w:sdtPr>
          <w:id w:val="-1193298053"/>
          <w:citation/>
        </w:sdtPr>
        <w:sdtEndPr/>
        <w:sdtContent>
          <w:r w:rsidRPr="00A579D7">
            <w:fldChar w:fldCharType="begin"/>
          </w:r>
          <w:r w:rsidRPr="00A579D7">
            <w:instrText xml:space="preserve">CITATION MOR20 \l 9226 </w:instrText>
          </w:r>
          <w:r w:rsidRPr="00A579D7">
            <w:fldChar w:fldCharType="separate"/>
          </w:r>
          <w:r w:rsidR="00B050F9">
            <w:t xml:space="preserve"> (Morales Le Roy, 2020)</w:t>
          </w:r>
          <w:r w:rsidRPr="00A579D7">
            <w:fldChar w:fldCharType="end"/>
          </w:r>
        </w:sdtContent>
      </w:sdt>
      <w:r>
        <w:t>.</w:t>
      </w:r>
    </w:p>
    <w:p w14:paraId="7E6F7DF7" w14:textId="028F37ED" w:rsidR="000D1185" w:rsidRPr="00A579D7" w:rsidRDefault="000D1185" w:rsidP="000D1185">
      <w:r w:rsidRPr="00A579D7">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w:t>
      </w:r>
      <w:r w:rsidR="00796565">
        <w:t xml:space="preserve"> </w:t>
      </w:r>
      <w:r w:rsidRPr="00A579D7">
        <w:t xml:space="preserve">Investigación de las termografías aéreas y, después, se efectuarón pruebas de vuelvo con un RPA DJI Matrice 200 v1.0 y cámara termográfica Zenmuse XT 2. </w:t>
      </w:r>
      <w:r w:rsidR="0094507C">
        <w:t>S</w:t>
      </w:r>
      <w:r w:rsidRPr="00A579D7">
        <w:t xml:space="preserve">e desarrolló un experimento emulando un módulo fotovoltaico con puntos calientes. Se concluye que aplicación de esta técnica depende de las tecnologías como los </w:t>
      </w:r>
      <w:r w:rsidR="0094507C">
        <w:t xml:space="preserve">vehículos aéreos no tripulados </w:t>
      </w:r>
      <w:r w:rsidRPr="00A579D7">
        <w:t>y cámara termografícas. Lo anteriór de la mano con surgimiento de normativa específica en inspecciones de paneles fotovoltaicos empleando drones.</w:t>
      </w:r>
      <w:sdt>
        <w:sdtPr>
          <w:id w:val="-910228965"/>
          <w:citation/>
        </w:sdtPr>
        <w:sdtEndPr/>
        <w:sdtContent>
          <w:r w:rsidRPr="00A579D7">
            <w:fldChar w:fldCharType="begin"/>
          </w:r>
          <w:r w:rsidRPr="00A579D7">
            <w:instrText xml:space="preserve">CITATION Sán20 \l 9226 </w:instrText>
          </w:r>
          <w:r w:rsidRPr="00A579D7">
            <w:fldChar w:fldCharType="separate"/>
          </w:r>
          <w:r w:rsidR="00B050F9">
            <w:t xml:space="preserve"> (Sánchez Garay, 2020)</w:t>
          </w:r>
          <w:r w:rsidRPr="00A579D7">
            <w:fldChar w:fldCharType="end"/>
          </w:r>
        </w:sdtContent>
      </w:sdt>
      <w:r>
        <w:t>.</w:t>
      </w:r>
    </w:p>
    <w:p w14:paraId="16406957" w14:textId="68ADC61B" w:rsidR="000D1185" w:rsidRDefault="000D1185" w:rsidP="000D1185">
      <w:r w:rsidRPr="00A579D7">
        <w:t xml:space="preserve">Cayllahua Quispe (2019) diseñó en la tesis de maestría “Diseño y construcción de un sistema de seguimiento solar, para sistemas fotovoltaicos, basado en procesamiento de imágenes” un sistema de seguimiento solar con 2 grados de libertad, para </w:t>
      </w:r>
      <w:r w:rsidR="0094507C">
        <w:t>esto se</w:t>
      </w:r>
      <w:r w:rsidRPr="00A579D7">
        <w:t xml:space="preserve"> utiliz</w:t>
      </w:r>
      <w:r w:rsidR="0094507C">
        <w:t>ó u</w:t>
      </w:r>
      <w:r w:rsidRPr="00A579D7">
        <w:t>na webcam como instrumento de medida y mediante imágenes sucesivas determina la posición del sol utilizando técticas de procesamiento de imágenes. El objetivo de este trabajo, es detarminar las co</w:t>
      </w:r>
      <w:r w:rsidR="00796565">
        <w:t>o</w:t>
      </w:r>
      <w:r w:rsidRPr="00A579D7">
        <w:t>rdenadas del sol, es decir</w:t>
      </w:r>
      <w:r w:rsidR="00796565">
        <w:t>,</w:t>
      </w:r>
      <w:r w:rsidRPr="00A579D7">
        <w:t xml:space="preserve">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w:t>
      </w:r>
      <w:r w:rsidR="0094507C">
        <w:t>“</w:t>
      </w:r>
      <w:r w:rsidRPr="00A579D7">
        <w:t>arduino uno</w:t>
      </w:r>
      <w:r w:rsidR="0094507C">
        <w:t>”</w:t>
      </w:r>
      <w:r w:rsidRPr="00A579D7">
        <w:t xml:space="preserve"> para accionar motores paso a paso y, así, posicionar el módulo fotovoltaico un ángulo de mayor eficiencia para la captación de la energía solar. Los resultados detacados son; el diseño y construcción de un sistema h</w:t>
      </w:r>
      <w:r w:rsidR="0094507C">
        <w:t>í</w:t>
      </w:r>
      <w:r w:rsidRPr="00A579D7">
        <w:t xml:space="preserve">brido (Se compone </w:t>
      </w:r>
      <w:r w:rsidRPr="00A579D7">
        <w:lastRenderedPageBreak/>
        <w:t xml:space="preserve">de hardware y sotfware), con base a ténicas de procesamientos de imágenes, con una incertidumbre menor a </w:t>
      </w:r>
      <m:oMath>
        <m:r>
          <w:rPr>
            <w:rFonts w:ascii="Cambria Math" w:hAnsi="Cambria Math"/>
          </w:rPr>
          <m:t>±</m:t>
        </m:r>
      </m:oMath>
      <w:r w:rsidRPr="00A579D7">
        <w:t>1° y alta inmunidad a las condiciones climaticas. Las ténicas sobresalientes de procesamiento de imágenes para el desarrollo de esta investigación son la binarización, dilatación y erosión.</w:t>
      </w:r>
      <w:sdt>
        <w:sdtPr>
          <w:id w:val="-395207371"/>
          <w:citation/>
        </w:sdtPr>
        <w:sdtEndPr/>
        <w:sdtContent>
          <w:r w:rsidRPr="00A579D7">
            <w:fldChar w:fldCharType="begin"/>
          </w:r>
          <w:r w:rsidRPr="00A579D7">
            <w:instrText xml:space="preserve">CITATION Cay19 \l 9226 </w:instrText>
          </w:r>
          <w:r w:rsidRPr="00A579D7">
            <w:fldChar w:fldCharType="separate"/>
          </w:r>
          <w:r w:rsidR="00B050F9">
            <w:t xml:space="preserve"> (Cayllahua Quispe, 2019)</w:t>
          </w:r>
          <w:r w:rsidRPr="00A579D7">
            <w:fldChar w:fldCharType="end"/>
          </w:r>
        </w:sdtContent>
      </w:sdt>
      <w:r>
        <w:t>.</w:t>
      </w:r>
    </w:p>
    <w:p w14:paraId="4015E4C7" w14:textId="15590BD2" w:rsidR="000D1185" w:rsidRPr="00A579D7" w:rsidRDefault="000D1185" w:rsidP="000D1185">
      <w:r w:rsidRPr="00A579D7">
        <w:t>Ituarte, Martínez y Tarifa, (2019) se refi</w:t>
      </w:r>
      <w:r w:rsidR="0094507C">
        <w:t>e</w:t>
      </w:r>
      <w:r w:rsidRPr="00A579D7">
        <w:t>re en el art</w:t>
      </w:r>
      <w:r w:rsidR="0094507C">
        <w:t>í</w:t>
      </w:r>
      <w:r w:rsidRPr="00A579D7">
        <w:t>culo “Monitoreo en plantas fotovoltaicas: una revisión de técnicas y métodos utilizando imágenes termográficas.” A las diferentes t</w:t>
      </w:r>
      <w:r w:rsidR="00796565">
        <w:t>é</w:t>
      </w:r>
      <w:r w:rsidRPr="00A579D7">
        <w:t>cnicas y m</w:t>
      </w:r>
      <w:r w:rsidR="00796565">
        <w:t>é</w:t>
      </w:r>
      <w:r w:rsidRPr="00A579D7">
        <w:t xml:space="preserve">todos para monitorear </w:t>
      </w:r>
      <w:r w:rsidR="00796565">
        <w:t>paneles fotovoltaicos</w:t>
      </w:r>
      <w:r w:rsidRPr="00A579D7">
        <w:t xml:space="preserve"> mediante drones y cámaras. </w:t>
      </w:r>
      <w:r w:rsidR="00C25A86">
        <w:t>Por ello</w:t>
      </w:r>
      <w:r w:rsidRPr="00A579D7">
        <w:t>, se analizó experiencias previas de otros paises. Los resultados destacan que el mon</w:t>
      </w:r>
      <w:r w:rsidR="00C25A86">
        <w:t xml:space="preserve">itoreo </w:t>
      </w:r>
      <w:r w:rsidRPr="00A579D7">
        <w:t>por drones es una solución acertada. También se debe tener en cuenta la altura de vuelo del</w:t>
      </w:r>
      <w:r w:rsidR="0094507C">
        <w:t xml:space="preserve"> vehículo aéreo no tripulado</w:t>
      </w:r>
      <w:r w:rsidRPr="00A579D7">
        <w:t xml:space="preserve"> el ángulo de enfoque de la cámara termogr</w:t>
      </w:r>
      <w:r w:rsidR="00554E30">
        <w:t>á</w:t>
      </w:r>
      <w:r w:rsidRPr="00A579D7">
        <w:t>f</w:t>
      </w:r>
      <w:r w:rsidR="00554E30">
        <w:t>i</w:t>
      </w:r>
      <w:r w:rsidRPr="00A579D7">
        <w:t>ca para mejores resultados del monitoreo.</w:t>
      </w:r>
      <w:sdt>
        <w:sdtPr>
          <w:id w:val="-506365839"/>
          <w:citation/>
        </w:sdtPr>
        <w:sdtEndPr/>
        <w:sdtContent>
          <w:r w:rsidRPr="00A579D7">
            <w:fldChar w:fldCharType="begin"/>
          </w:r>
          <w:r w:rsidRPr="00A579D7">
            <w:instrText xml:space="preserve">CITATION Itu19 \l 9226 </w:instrText>
          </w:r>
          <w:r w:rsidRPr="00A579D7">
            <w:fldChar w:fldCharType="separate"/>
          </w:r>
          <w:r w:rsidR="00B050F9">
            <w:t xml:space="preserve"> (Ituarte, Martínez, &amp; Tarifa, 2019)</w:t>
          </w:r>
          <w:r w:rsidRPr="00A579D7">
            <w:fldChar w:fldCharType="end"/>
          </w:r>
        </w:sdtContent>
      </w:sdt>
      <w:r>
        <w:t>.</w:t>
      </w:r>
    </w:p>
    <w:p w14:paraId="22F68CA6" w14:textId="2A79F9A8" w:rsidR="000D1185" w:rsidRDefault="000D1185" w:rsidP="000D1185">
      <w:r w:rsidRPr="00A579D7">
        <w:t>Álvarez Tey (2018) en su tesis doctoral “Caracterización de instalaciones fotovoltaicas mediante técnicas de termografía infrarroja”, determina la ins</w:t>
      </w:r>
      <w:r w:rsidR="00554E30">
        <w:t>p</w:t>
      </w:r>
      <w:r w:rsidRPr="00A579D7">
        <w:t>ecci</w:t>
      </w:r>
      <w:r w:rsidR="00554E30">
        <w:t>ó</w:t>
      </w:r>
      <w:r w:rsidRPr="00A579D7">
        <w:t xml:space="preserve">n termografica como técnica no destructiva habitual para el control de calidad de los </w:t>
      </w:r>
      <w:r w:rsidR="00C25A86">
        <w:t>paneles fotovoltaicos</w:t>
      </w:r>
      <w:r w:rsidRPr="00A579D7">
        <w:t xml:space="preserve"> y para una adecuada inspeccion es necesario tener en cuenta posicionamiento y configuración del equipo termog</w:t>
      </w:r>
      <w:r w:rsidR="00554E30">
        <w:t>rá</w:t>
      </w:r>
      <w:r w:rsidRPr="00A579D7">
        <w:t>fico para reducir los errores de medición. Como metodolog</w:t>
      </w:r>
      <w:r w:rsidR="00554E30">
        <w:t>í</w:t>
      </w:r>
      <w:r w:rsidRPr="00A579D7">
        <w:t>a se analiza la incidencia de tempetaratura aparente reflejada en la inspección termogr</w:t>
      </w:r>
      <w:r w:rsidR="00554E30">
        <w:t>á</w:t>
      </w:r>
      <w:r w:rsidRPr="00A579D7">
        <w:t>fica, determinando experimentalmente el valor de la emisividad de los modulos fotovoltaicos. También aporta el posicionamiento de los equipos termogr</w:t>
      </w:r>
      <w:r w:rsidR="00554E30">
        <w:t>á</w:t>
      </w:r>
      <w:r w:rsidRPr="00A579D7">
        <w:t xml:space="preserve">ficos para minimizar los reflejos procedentes del sol y del cielo. Por </w:t>
      </w:r>
      <w:r w:rsidR="00554E30">
        <w:t>ú</w:t>
      </w:r>
      <w:r w:rsidRPr="00A579D7">
        <w:t>ltimo estudia la distancia de la toma de imágenes termogr</w:t>
      </w:r>
      <w:r w:rsidR="00554E30">
        <w:t>á</w:t>
      </w:r>
      <w:r w:rsidRPr="00A579D7">
        <w:t xml:space="preserve">ficas para obtener datos adecuados. El principal aporte que desarrolla esta investicación es una propuesta de procedimiento de inspección termografíca para panales </w:t>
      </w:r>
      <w:r w:rsidR="00554E30">
        <w:t>fotovoltaicos</w:t>
      </w:r>
      <w:r w:rsidRPr="00A579D7">
        <w:t>. Se concluye que la termografía pasiva es relativamente simple y eficaz para la detección de defectos térmicos en sistemás fotovoltaicos.</w:t>
      </w:r>
      <w:sdt>
        <w:sdtPr>
          <w:id w:val="1733196202"/>
          <w:citation/>
        </w:sdtPr>
        <w:sdtEndPr/>
        <w:sdtContent>
          <w:r w:rsidRPr="00A579D7">
            <w:fldChar w:fldCharType="begin"/>
          </w:r>
          <w:r w:rsidRPr="00A579D7">
            <w:instrText xml:space="preserve">CITATION ÁLV18 \l 9226 </w:instrText>
          </w:r>
          <w:r w:rsidRPr="00A579D7">
            <w:fldChar w:fldCharType="separate"/>
          </w:r>
          <w:r w:rsidR="00B050F9">
            <w:t xml:space="preserve"> (Álvarez Tey, 2018)</w:t>
          </w:r>
          <w:r w:rsidRPr="00A579D7">
            <w:fldChar w:fldCharType="end"/>
          </w:r>
        </w:sdtContent>
      </w:sdt>
      <w:r>
        <w:t>.</w:t>
      </w:r>
    </w:p>
    <w:p w14:paraId="13754613" w14:textId="452666DC" w:rsidR="00C25A86" w:rsidRDefault="000D1185" w:rsidP="009D46F1">
      <w:r w:rsidRPr="00A579D7">
        <w:lastRenderedPageBreak/>
        <w:t>Silva, Salazar, Ponce y Herrera (2017) en el art</w:t>
      </w:r>
      <w:r w:rsidR="00554E30">
        <w:t>í</w:t>
      </w:r>
      <w:r w:rsidRPr="00A579D7">
        <w:t>culo “Procedimiento para inspección de tableros eléctricos con termografía infrarroja” describen la instección termográfica como técnica no destructiva para la tomas de medidas a distancia y con exactitud. Tambien presenta un procedimiento para la toma de imágenes termogr</w:t>
      </w:r>
      <w:r w:rsidR="00554E30">
        <w:t>á</w:t>
      </w:r>
      <w:r w:rsidRPr="00A579D7">
        <w:t>f</w:t>
      </w:r>
      <w:r w:rsidR="00554E30">
        <w:t>i</w:t>
      </w:r>
      <w:r w:rsidRPr="00A579D7">
        <w:t>cas a tableros eléctricos y explica con detalle la configuación del instrumento de medida (cámara termogr</w:t>
      </w:r>
      <w:r w:rsidR="00554E30">
        <w:t>á</w:t>
      </w:r>
      <w:r w:rsidRPr="00A579D7">
        <w:t>f</w:t>
      </w:r>
      <w:r w:rsidR="00554E30">
        <w:t>i</w:t>
      </w:r>
      <w:r w:rsidRPr="00A579D7">
        <w:t>ca). Realiza un proceso metódico paso a paso empleando una cámara termografíca serie E de FLIR y el análisis de las imagénes con base a la norma ISO 18434-1:2008. Dejando como resultado lo siguiente: Las cámaras termogr</w:t>
      </w:r>
      <w:r w:rsidR="00554E30">
        <w:t>á</w:t>
      </w:r>
      <w:r w:rsidRPr="00A579D7">
        <w:t>f</w:t>
      </w:r>
      <w:r w:rsidR="00554E30">
        <w:t>i</w:t>
      </w:r>
      <w:r w:rsidRPr="00A579D7">
        <w:t>cas son equipos de alto costo, pero en un futuro, se obtiene el retorno de esta inversión al reducir las fallas imprevistas y los tiempos muertos de los procesos. Los análisis termogr</w:t>
      </w:r>
      <w:r w:rsidR="00554E30">
        <w:t>á</w:t>
      </w:r>
      <w:r w:rsidRPr="00A579D7">
        <w:t>f</w:t>
      </w:r>
      <w:r w:rsidR="00554E30">
        <w:t>i</w:t>
      </w:r>
      <w:r w:rsidRPr="00A579D7">
        <w:t>cos son 80% más rápidos, precisos y eficientes, que al realizarlos con otros equipos.</w:t>
      </w:r>
      <w:sdt>
        <w:sdtPr>
          <w:id w:val="-697689513"/>
          <w:citation/>
        </w:sdtPr>
        <w:sdtEndPr/>
        <w:sdtContent>
          <w:r w:rsidRPr="00A579D7">
            <w:fldChar w:fldCharType="begin"/>
          </w:r>
          <w:r w:rsidRPr="00A579D7">
            <w:instrText xml:space="preserve">CITATION Sil17 \l 9226 </w:instrText>
          </w:r>
          <w:r w:rsidRPr="00A579D7">
            <w:fldChar w:fldCharType="separate"/>
          </w:r>
          <w:r w:rsidR="00B050F9">
            <w:t xml:space="preserve"> (Silva, Salazar, Ponce, &amp; Herrera, 2017)</w:t>
          </w:r>
          <w:r w:rsidRPr="00A579D7">
            <w:fldChar w:fldCharType="end"/>
          </w:r>
        </w:sdtContent>
      </w:sdt>
      <w:r>
        <w:t>.</w:t>
      </w:r>
      <w:r w:rsidRPr="00E96C39">
        <w:t xml:space="preserve"> </w:t>
      </w:r>
    </w:p>
    <w:p w14:paraId="677E746D" w14:textId="4655C04F" w:rsidR="000D1185" w:rsidRDefault="000D1185" w:rsidP="009D46F1">
      <w:r w:rsidRPr="00A579D7">
        <w:t>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w:t>
      </w:r>
      <w:r w:rsidR="00C25A86">
        <w:t>í</w:t>
      </w:r>
      <w:r w:rsidRPr="00A579D7">
        <w:t>a se utiliz</w:t>
      </w:r>
      <w:r w:rsidR="00554E30">
        <w:t xml:space="preserve">ó </w:t>
      </w:r>
      <w:r w:rsidRPr="00A579D7">
        <w:t xml:space="preserve">escalas monocromáticas para la eliminación de ruido y creación de estructuras morfológicas. En conclución, el sistema fue capaz de reconocer la denominación de las monedas al 100% </w:t>
      </w:r>
      <w:r w:rsidR="00554E30">
        <w:t>e</w:t>
      </w:r>
      <w:r w:rsidRPr="00A579D7">
        <w:t>n diferentes ángulos. El uso de librer</w:t>
      </w:r>
      <w:r w:rsidR="00554E30">
        <w:t>í</w:t>
      </w:r>
      <w:r w:rsidRPr="00A579D7">
        <w:t>as de formas adecuadas son herramientas que ayudan mucho a simplificar los procesos que utilizan técnicas de procesamiento de imágenes.</w:t>
      </w:r>
      <w:sdt>
        <w:sdtPr>
          <w:id w:val="1909187702"/>
          <w:citation/>
        </w:sdtPr>
        <w:sdtEndPr/>
        <w:sdtContent>
          <w:r w:rsidRPr="00A579D7">
            <w:fldChar w:fldCharType="begin"/>
          </w:r>
          <w:r w:rsidRPr="00A579D7">
            <w:instrText xml:space="preserve">CITATION Ara17 \l 9226 </w:instrText>
          </w:r>
          <w:r w:rsidRPr="00A579D7">
            <w:fldChar w:fldCharType="separate"/>
          </w:r>
          <w:r w:rsidR="00B050F9">
            <w:t xml:space="preserve"> (Aranda, Medina, Rodriguez, &amp; Gonzalez, 2017)</w:t>
          </w:r>
          <w:r w:rsidRPr="00A579D7">
            <w:fldChar w:fldCharType="end"/>
          </w:r>
        </w:sdtContent>
      </w:sdt>
      <w:r>
        <w:t>.</w:t>
      </w:r>
    </w:p>
    <w:p w14:paraId="7945554F" w14:textId="10A8A8B7" w:rsidR="000D1185" w:rsidRDefault="000D1185" w:rsidP="002D618B">
      <w:r w:rsidRPr="00A579D7">
        <w:t>Pascual Arribas (2016), establece en su trabajo de tesis “Captura y procesamento de imágenes de una cámara térmica</w:t>
      </w:r>
      <w:r w:rsidR="00554E30">
        <w:t xml:space="preserve">”. </w:t>
      </w:r>
      <w:r w:rsidRPr="00A579D7">
        <w:t>Desarrollo de una interfaz de aplicación de software que permite automatizar la toma de imá</w:t>
      </w:r>
      <w:r w:rsidR="00C25A86">
        <w:t>genes</w:t>
      </w:r>
      <w:r w:rsidRPr="00A579D7">
        <w:t xml:space="preserve"> termogr</w:t>
      </w:r>
      <w:r w:rsidR="00554E30">
        <w:t>á</w:t>
      </w:r>
      <w:r w:rsidRPr="00A579D7">
        <w:t xml:space="preserve">ficas y la lectura de temperatura. La fnalidad es diseñar </w:t>
      </w:r>
      <w:r w:rsidRPr="00A579D7">
        <w:lastRenderedPageBreak/>
        <w:t>un</w:t>
      </w:r>
      <w:r w:rsidR="00554E30">
        <w:t>a i</w:t>
      </w:r>
      <w:r w:rsidR="00554E30" w:rsidRPr="00554E30">
        <w:t>nterfaz de programación de aplicaciones</w:t>
      </w:r>
      <w:r w:rsidRPr="00A579D7">
        <w:t xml:space="preserve"> </w:t>
      </w:r>
      <w:r w:rsidR="00554E30">
        <w:t>p</w:t>
      </w:r>
      <w:r w:rsidRPr="00A579D7">
        <w:t>ara cámaras térmicas Flir Tau en versiones 2.0 en adelante. Como metodología, se desarroll</w:t>
      </w:r>
      <w:r w:rsidR="00C25A86">
        <w:t xml:space="preserve">ó </w:t>
      </w:r>
      <w:r w:rsidRPr="00A579D7">
        <w:t>una investigación del hardware utilizado en las cámaras térmicas Flir Tau 2, para implementar los requisitos de API y desarrollar el proceso de obtención de la temperatura apartir de las imágenes. Se consigui</w:t>
      </w:r>
      <w:r w:rsidR="00554E30">
        <w:t>ó d</w:t>
      </w:r>
      <w:r w:rsidRPr="00A579D7">
        <w:t>esarrollar una interfaz para el control de los ajustes básicos, permitiendo descargar los datos en una computadora y leer la temperatura pixel a pixel.</w:t>
      </w:r>
      <w:sdt>
        <w:sdtPr>
          <w:id w:val="-696773704"/>
          <w:citation/>
        </w:sdtPr>
        <w:sdtEndPr/>
        <w:sdtContent>
          <w:r w:rsidRPr="00A579D7">
            <w:fldChar w:fldCharType="begin"/>
          </w:r>
          <w:r w:rsidRPr="00A579D7">
            <w:instrText xml:space="preserve"> CITATION Pas16 \l 9226 </w:instrText>
          </w:r>
          <w:r w:rsidRPr="00A579D7">
            <w:fldChar w:fldCharType="separate"/>
          </w:r>
          <w:r w:rsidR="00B050F9">
            <w:t xml:space="preserve"> (Pascual Arribas, 2016)</w:t>
          </w:r>
          <w:r w:rsidRPr="00A579D7">
            <w:fldChar w:fldCharType="end"/>
          </w:r>
        </w:sdtContent>
      </w:sdt>
      <w:r>
        <w:t>.</w:t>
      </w:r>
    </w:p>
    <w:p w14:paraId="73E69E20" w14:textId="7B9F192F" w:rsidR="000D1185" w:rsidRDefault="000D1185" w:rsidP="000D1185">
      <w:pPr>
        <w:pStyle w:val="Ttulo3"/>
      </w:pPr>
      <w:bookmarkStart w:id="45" w:name="_Toc91849718"/>
      <w:r>
        <w:t>2.2.2. Nacionales</w:t>
      </w:r>
      <w:r w:rsidR="002D618B">
        <w:t>.</w:t>
      </w:r>
      <w:bookmarkEnd w:id="45"/>
    </w:p>
    <w:p w14:paraId="714D1726" w14:textId="315D2B54" w:rsidR="000D1185" w:rsidRDefault="000D1185" w:rsidP="000D1185">
      <w:r w:rsidRPr="00A579D7">
        <w:t>Alvarez Gonzalez (2020), en la tesis para optar por el tiítulo de grado; “Diseño e implementación de un sistema de detección de sombras y polvo en paneles solares usando tratamiento de imagen por medio de redes convolucionales.” Expone el diseño e implementación de un sistema de detección de polvo y sombra para paneles fotovoltaicos a partir de modelos computarizados usando “Deep learning”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sidR="00B050F9">
            <w:t xml:space="preserve"> (Alvarez Gonzalez, 2020)</w:t>
          </w:r>
          <w:r w:rsidRPr="00A579D7">
            <w:fldChar w:fldCharType="end"/>
          </w:r>
        </w:sdtContent>
      </w:sdt>
      <w:r>
        <w:t>.</w:t>
      </w:r>
    </w:p>
    <w:p w14:paraId="357E11CE" w14:textId="7790BEEF" w:rsidR="000D1185" w:rsidRDefault="000D1185" w:rsidP="002D618B">
      <w:r w:rsidRPr="00A579D7">
        <w:t>Aldana Rodríguez y Muñoz Rodríguez (2017) detallan el proceso de inspección termogr</w:t>
      </w:r>
      <w:r w:rsidR="00554E30">
        <w:t>á</w:t>
      </w:r>
      <w:r w:rsidRPr="00A579D7">
        <w:t>f</w:t>
      </w:r>
      <w:r w:rsidR="00554E30">
        <w:t>i</w:t>
      </w:r>
      <w:r w:rsidRPr="00A579D7">
        <w:t>ca bajo los estandares ASTM en su tra</w:t>
      </w:r>
      <w:r w:rsidR="00C25A86">
        <w:t>b</w:t>
      </w:r>
      <w:r w:rsidRPr="00A579D7">
        <w:t>ajo de investigación “Aplicación de la termografía infrarroja como método de inspección no destructivo de un túnel de viento de baja velocidad”</w:t>
      </w:r>
      <w:r w:rsidR="00554E30">
        <w:t xml:space="preserve">. </w:t>
      </w:r>
      <w:r w:rsidRPr="00A579D7">
        <w:t>Partiendo de los principios fisicos de la radiación infraroja</w:t>
      </w:r>
      <w:r w:rsidR="00554E30">
        <w:t>, se</w:t>
      </w:r>
      <w:r w:rsidRPr="00A579D7">
        <w:t xml:space="preserve"> desarroll</w:t>
      </w:r>
      <w:r w:rsidR="00C25A86">
        <w:t xml:space="preserve">ó </w:t>
      </w:r>
      <w:r w:rsidRPr="00A579D7">
        <w:t>el estudio y la aplicación de la inspección termográfica como herramienta de mantenimiento preventivo. La técnica usada como método de inspección fue el codigo API 580 y 581, También se caracteriz</w:t>
      </w:r>
      <w:r w:rsidR="00C25A86">
        <w:t>ó</w:t>
      </w:r>
      <w:r w:rsidRPr="00A579D7">
        <w:t xml:space="preserve"> las variables te</w:t>
      </w:r>
      <w:r w:rsidR="00D83FD6">
        <w:t>ó</w:t>
      </w:r>
      <w:r w:rsidRPr="00A579D7">
        <w:t xml:space="preserve">ricas y físicas. Entre otras conclusiones, se destaca la afirmación que los 2 </w:t>
      </w:r>
      <w:r w:rsidRPr="00A579D7">
        <w:lastRenderedPageBreak/>
        <w:t>parametros más importantes al momento de una medición termográfica son</w:t>
      </w:r>
      <w:r w:rsidR="00D83FD6">
        <w:t>;</w:t>
      </w:r>
      <w:r w:rsidRPr="00A579D7">
        <w:t xml:space="preserve"> la emisividad y la temperatura reflejada. </w:t>
      </w:r>
      <w:sdt>
        <w:sdtPr>
          <w:id w:val="2117170766"/>
          <w:citation/>
        </w:sdtPr>
        <w:sdtEndPr/>
        <w:sdtContent>
          <w:r w:rsidRPr="00A579D7">
            <w:fldChar w:fldCharType="begin"/>
          </w:r>
          <w:r w:rsidRPr="00A579D7">
            <w:instrText xml:space="preserve">CITATION Apl17 \l 9226 </w:instrText>
          </w:r>
          <w:r w:rsidRPr="00A579D7">
            <w:fldChar w:fldCharType="separate"/>
          </w:r>
          <w:r w:rsidR="00B050F9">
            <w:t>(Aldana Rodríguez &amp; Muñoz Rodríguez, 2017)</w:t>
          </w:r>
          <w:r w:rsidRPr="00A579D7">
            <w:fldChar w:fldCharType="end"/>
          </w:r>
        </w:sdtContent>
      </w:sdt>
      <w:r>
        <w:t>.</w:t>
      </w:r>
    </w:p>
    <w:p w14:paraId="407DCF32" w14:textId="07B573E4" w:rsidR="000D1185" w:rsidRDefault="000D1185" w:rsidP="000D1185">
      <w:pPr>
        <w:pStyle w:val="Ttulo3"/>
      </w:pPr>
      <w:bookmarkStart w:id="46" w:name="_Toc91849719"/>
      <w:r>
        <w:t>2.2.3. Regionales</w:t>
      </w:r>
      <w:r w:rsidR="002D618B">
        <w:t>.</w:t>
      </w:r>
      <w:bookmarkEnd w:id="46"/>
    </w:p>
    <w:p w14:paraId="35829651" w14:textId="0A1B2982" w:rsidR="000D1185" w:rsidRDefault="000D1185" w:rsidP="000D1185">
      <w:r>
        <w:t>Erazo Aux Jorge (2009), “Detección de Anomalías por Termografía en Equipos Eléctricos Usando Técnicas de Visión Ar</w:t>
      </w:r>
      <w:r w:rsidRPr="00B33D72">
        <w:t>tificial”</w:t>
      </w:r>
      <w:r>
        <w:t>,</w:t>
      </w:r>
      <w:r w:rsidRPr="00B33D72">
        <w:t xml:space="preserve"> es una tesis presentada para optar al título de </w:t>
      </w:r>
      <w:r>
        <w:t>“</w:t>
      </w:r>
      <w:r w:rsidRPr="00B33D72">
        <w:t>Maestría en Ingeniería con énfasis en Electrónica</w:t>
      </w:r>
      <w:r>
        <w:t xml:space="preserve">”; en el documento se presentan resultados, diseño e implementación de una propuesta para la detección de anomalías en equipo eléctrico usando técnicas de procesamiento digital de imágenes conjuntamente con sistemas de aprendizaje como redes neuronales. </w:t>
      </w:r>
      <w:r>
        <w:fldChar w:fldCharType="begin" w:fldLock="1"/>
      </w:r>
      <w: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fldChar w:fldCharType="separate"/>
      </w:r>
      <w:r w:rsidRPr="00021E74">
        <w:t>(Erazo Aux &amp; Loaiza, 2009)</w:t>
      </w:r>
      <w:r>
        <w:fldChar w:fldCharType="end"/>
      </w:r>
      <w:r>
        <w:t>.</w:t>
      </w:r>
    </w:p>
    <w:p w14:paraId="6F96548D" w14:textId="7B97B817" w:rsidR="000D1185" w:rsidRPr="000D1185" w:rsidRDefault="000D1185" w:rsidP="000D1185">
      <w: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w:t>
      </w:r>
      <w:r w:rsidR="00D54F5E">
        <w:t>d</w:t>
      </w:r>
      <w:r>
        <w:t xml:space="preserve">etectar y determinar la severidad de fallas en módulos fotovoltaicos, a partir de la técnica de termografía infrarroja. Se muestran los métodos para la adquisición de las imágenes, preprocesamiento, segmentación, transformaciones, extracción de características; se clasifican las fallas más comunes en los módulos fotovoltaicos. </w:t>
      </w:r>
      <w:r>
        <w:fldChar w:fldCharType="begin" w:fldLock="1"/>
      </w:r>
      <w: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fldChar w:fldCharType="separate"/>
      </w:r>
      <w:r w:rsidRPr="00025C15">
        <w:t>(Mejía Alfaro, 2019)</w:t>
      </w:r>
      <w:r>
        <w:fldChar w:fldCharType="end"/>
      </w:r>
      <w:r>
        <w:t>.</w:t>
      </w:r>
    </w:p>
    <w:p w14:paraId="35391CC9" w14:textId="572BAD18" w:rsidR="00F96D18" w:rsidRDefault="00F96D18" w:rsidP="002D618B">
      <w:pPr>
        <w:pStyle w:val="Ttulo2"/>
      </w:pPr>
      <w:bookmarkStart w:id="47" w:name="_Toc91849720"/>
      <w:r>
        <w:t>2.3. Marco Contextual</w:t>
      </w:r>
      <w:r w:rsidR="002D618B">
        <w:t>.</w:t>
      </w:r>
      <w:bookmarkEnd w:id="47"/>
    </w:p>
    <w:p w14:paraId="0CD0B4F7" w14:textId="0EC26DA0" w:rsidR="004E3FFA" w:rsidRDefault="00F96D18" w:rsidP="00943B0A">
      <w:r w:rsidRPr="00F96D18">
        <w:t xml:space="preserve">El </w:t>
      </w:r>
      <w:r w:rsidR="00292DE9">
        <w:t>e</w:t>
      </w:r>
      <w:r w:rsidRPr="00F96D18">
        <w:t xml:space="preserve">ntorno que se establece como escenario para el desarrollo del presente proyecto se ubica en Colombia y su desarrollo en sistemas de generación eléctrica por </w:t>
      </w:r>
      <w:r w:rsidR="00C25A86">
        <w:t>paneles</w:t>
      </w:r>
      <w:r w:rsidRPr="00F96D18">
        <w:t xml:space="preserve"> fotovoltaicos, lo cual debe tener en cuenta aspectos histórico, político y geográfico con el fin de formar nociones del pasado y futuro de los sistemas fotovoltaicos en el país.</w:t>
      </w:r>
    </w:p>
    <w:p w14:paraId="53F44181" w14:textId="5C81DC69" w:rsidR="002D618B" w:rsidRDefault="002D618B" w:rsidP="00943B0A"/>
    <w:p w14:paraId="7CF18D38" w14:textId="77777777" w:rsidR="002D618B" w:rsidRDefault="002D618B" w:rsidP="00943B0A"/>
    <w:p w14:paraId="70822A47" w14:textId="677EAC27" w:rsidR="00F96D18" w:rsidRDefault="00F96D18" w:rsidP="002D618B">
      <w:pPr>
        <w:pStyle w:val="Ttulo3"/>
      </w:pPr>
      <w:bookmarkStart w:id="48" w:name="_Toc91849721"/>
      <w:r w:rsidRPr="00F96D18">
        <w:lastRenderedPageBreak/>
        <w:t>2.3.1. Historia Sistemas Fotovoltaicos</w:t>
      </w:r>
      <w:r w:rsidR="002D618B">
        <w:t>.</w:t>
      </w:r>
      <w:bookmarkEnd w:id="48"/>
    </w:p>
    <w:p w14:paraId="13A641F2" w14:textId="14B9DAF0"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sidR="00B050F9">
            <w:t xml:space="preserve"> (Bayod Rújula, Energías renovables: sistemas fotovoltaicos., 2009)</w:t>
          </w:r>
          <w:r w:rsidRPr="00B94C90">
            <w:fldChar w:fldCharType="end"/>
          </w:r>
        </w:sdtContent>
      </w:sdt>
      <w:r w:rsidRPr="00B94C90">
        <w:t>.</w:t>
      </w:r>
    </w:p>
    <w:p w14:paraId="6C3CA219" w14:textId="5476140E" w:rsidR="00F96D18" w:rsidRPr="00B94C90" w:rsidRDefault="00F96D18" w:rsidP="00F96D18">
      <w:r w:rsidRPr="00B94C90">
        <w:t xml:space="preserve">En Colombia, los sistemas fotovoltaicos en un principio se enfocaron en el sector rural, donde la interconexión a la </w:t>
      </w:r>
      <w:r w:rsidR="003907E0">
        <w:t>r</w:t>
      </w:r>
      <w:r w:rsidRPr="00B94C90">
        <w:t>ed de distribución eléctrica nacional es precaria o nula. La primera implementación de generación solar fotovoltaica nació con Telecom a comienzos de la década del 80 en el programa Telecomunicaciones rurales; dejando al t</w:t>
      </w:r>
      <w:r w:rsidR="003907E0">
        <w:t>é</w:t>
      </w:r>
      <w:r w:rsidRPr="00B94C90">
        <w:t xml:space="preserve">rmino de 1983, 2950 pequeños generadores fotovoltaicos de 60Wp (Vatio Pico). Durante las últimas 2 décadas, </w:t>
      </w:r>
      <w:r w:rsidR="003907E0">
        <w:t>h</w:t>
      </w:r>
      <w:r w:rsidRPr="00B94C90">
        <w:t>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sidR="00B050F9">
            <w:t xml:space="preserve"> (Rodríguez Murcia, 2009)</w:t>
          </w:r>
          <w:r w:rsidRPr="00B94C90">
            <w:fldChar w:fldCharType="end"/>
          </w:r>
        </w:sdtContent>
      </w:sdt>
      <w:r w:rsidRPr="00B94C90">
        <w:t>.</w:t>
      </w:r>
    </w:p>
    <w:p w14:paraId="6D239A55" w14:textId="77777777" w:rsidR="00F96D18" w:rsidRPr="00B94C90" w:rsidRDefault="00F96D18" w:rsidP="00F96D18">
      <w:pPr>
        <w:jc w:val="center"/>
      </w:pPr>
      <w:r w:rsidRPr="00B94C90">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2108F74C" w:rsidR="00F96D18" w:rsidRDefault="00F96D18" w:rsidP="00F96D18">
      <w:pPr>
        <w:spacing w:line="360" w:lineRule="auto"/>
        <w:jc w:val="center"/>
        <w:rPr>
          <w:color w:val="808080" w:themeColor="background1" w:themeShade="80"/>
          <w:sz w:val="18"/>
          <w:szCs w:val="14"/>
        </w:rPr>
      </w:pPr>
      <w:bookmarkStart w:id="49" w:name="_Toc70420534"/>
      <w:r w:rsidRPr="00F96D18">
        <w:rPr>
          <w:color w:val="808080" w:themeColor="background1" w:themeShade="80"/>
          <w:sz w:val="18"/>
          <w:szCs w:val="14"/>
        </w:rPr>
        <w:t xml:space="preserve">Ilustración </w:t>
      </w:r>
      <w:r w:rsidRPr="00F96D18">
        <w:rPr>
          <w:noProof w:val="0"/>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noProof w:val="0"/>
          <w:color w:val="808080" w:themeColor="background1" w:themeShade="80"/>
          <w:sz w:val="18"/>
          <w:szCs w:val="14"/>
        </w:rPr>
        <w:fldChar w:fldCharType="separate"/>
      </w:r>
      <w:r w:rsidR="00C8451D">
        <w:rPr>
          <w:color w:val="808080" w:themeColor="background1" w:themeShade="80"/>
          <w:sz w:val="18"/>
          <w:szCs w:val="14"/>
        </w:rPr>
        <w:t>2</w:t>
      </w:r>
      <w:r w:rsidRPr="00F96D18">
        <w:rPr>
          <w:color w:val="808080" w:themeColor="background1" w:themeShade="80"/>
          <w:sz w:val="18"/>
          <w:szCs w:val="14"/>
        </w:rPr>
        <w:fldChar w:fldCharType="end"/>
      </w:r>
      <w:r w:rsidR="009E44F6">
        <w:rPr>
          <w:color w:val="808080" w:themeColor="background1" w:themeShade="80"/>
          <w:sz w:val="18"/>
          <w:szCs w:val="14"/>
        </w:rPr>
        <w:t>4</w:t>
      </w:r>
      <w:r w:rsidRPr="00F96D18">
        <w:rPr>
          <w:color w:val="808080" w:themeColor="background1" w:themeShade="80"/>
          <w:sz w:val="18"/>
          <w:szCs w:val="14"/>
        </w:rPr>
        <w:t>. Sistema fotovoltaico de 3.4 kWp del Oleoducto Caño Limón Coveñas. En operación desde hace más de 20 años. Fuente: Rodríguez Murcia, 2009.</w:t>
      </w:r>
      <w:bookmarkEnd w:id="49"/>
    </w:p>
    <w:p w14:paraId="0C8A02C9" w14:textId="77777777" w:rsidR="002D618B" w:rsidRPr="00F96D18" w:rsidRDefault="002D618B" w:rsidP="00F96D18">
      <w:pPr>
        <w:spacing w:line="360" w:lineRule="auto"/>
        <w:jc w:val="center"/>
        <w:rPr>
          <w:color w:val="808080" w:themeColor="background1" w:themeShade="80"/>
          <w:sz w:val="18"/>
          <w:szCs w:val="14"/>
        </w:rPr>
      </w:pPr>
    </w:p>
    <w:p w14:paraId="2A39CFCE" w14:textId="760BED8A" w:rsidR="00F96D18" w:rsidRDefault="00F96D18" w:rsidP="002256D2">
      <w:pPr>
        <w:pStyle w:val="Ttulo3"/>
      </w:pPr>
      <w:bookmarkStart w:id="50" w:name="_Toc91849722"/>
      <w:r w:rsidRPr="00F96D18">
        <w:t>2.3.2. Políticas de energías renovables en Colombia</w:t>
      </w:r>
      <w:r w:rsidR="002D618B">
        <w:t>.</w:t>
      </w:r>
      <w:bookmarkEnd w:id="50"/>
    </w:p>
    <w:p w14:paraId="657F2328" w14:textId="50EC3414" w:rsidR="00F96D18" w:rsidRPr="00B94C90" w:rsidRDefault="00F96D18" w:rsidP="00F96D18">
      <w:r w:rsidRPr="00B94C90">
        <w:t>La sostenibilidad energética es un concepto tra</w:t>
      </w:r>
      <w:r w:rsidR="003907E0">
        <w:t>n</w:t>
      </w:r>
      <w:r w:rsidRPr="00B94C90">
        <w:t>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7EFB0179" w:rsidR="00F96D18" w:rsidRDefault="00F96D18" w:rsidP="00AE6BB1">
      <w:r w:rsidRPr="00B94C90">
        <w:t>Actualmente</w:t>
      </w:r>
      <w:r w:rsidR="003907E0">
        <w:t xml:space="preserve">, el </w:t>
      </w:r>
      <w:r w:rsidRPr="00B94C90">
        <w:t xml:space="preserve">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 xml:space="preserve">pactos nacionales para la equidad. Promocionando la energía solar con exenciones de impuesto sobre las Ventas </w:t>
      </w:r>
      <w:r w:rsidR="003907E0">
        <w:t xml:space="preserve">e </w:t>
      </w:r>
      <w:r w:rsidRPr="00B94C90">
        <w:t>IVA de los elementos más importantes en este tipo de proyecto.</w:t>
      </w:r>
    </w:p>
    <w:p w14:paraId="01D990AC" w14:textId="42A4C995" w:rsidR="00F96D18" w:rsidRPr="00F96D18" w:rsidRDefault="00F96D18" w:rsidP="002D618B">
      <w:pPr>
        <w:pStyle w:val="Ttulo3"/>
      </w:pPr>
      <w:bookmarkStart w:id="51" w:name="_Toc91849723"/>
      <w:r w:rsidRPr="00F96D18">
        <w:t>2.3.3. Factor geográfico</w:t>
      </w:r>
      <w:r w:rsidR="002D618B">
        <w:t>.</w:t>
      </w:r>
      <w:bookmarkEnd w:id="51"/>
    </w:p>
    <w:p w14:paraId="7A188C8A" w14:textId="25ECD3D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sidR="00B050F9">
            <w:t xml:space="preserve"> (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02098FB8" w:rsidR="00F56D81" w:rsidRDefault="00F96D18" w:rsidP="00F56D81">
      <w:pPr>
        <w:spacing w:line="360" w:lineRule="auto"/>
        <w:jc w:val="center"/>
        <w:rPr>
          <w:color w:val="808080" w:themeColor="background1" w:themeShade="80"/>
          <w:sz w:val="18"/>
          <w:szCs w:val="14"/>
        </w:rPr>
      </w:pPr>
      <w:bookmarkStart w:id="52"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52"/>
    </w:p>
    <w:p w14:paraId="43DB2B15" w14:textId="77777777" w:rsidR="002D618B" w:rsidRPr="00F56D81" w:rsidRDefault="002D618B" w:rsidP="00F56D81">
      <w:pPr>
        <w:spacing w:line="360" w:lineRule="auto"/>
        <w:jc w:val="center"/>
        <w:rPr>
          <w:color w:val="808080" w:themeColor="background1" w:themeShade="80"/>
          <w:sz w:val="18"/>
          <w:szCs w:val="14"/>
        </w:rPr>
      </w:pPr>
    </w:p>
    <w:p w14:paraId="135B02E1" w14:textId="01A790E5" w:rsidR="00F96D18" w:rsidRPr="00B94C90" w:rsidRDefault="00F96D18" w:rsidP="00F96D18">
      <w:r w:rsidRPr="00B94C90">
        <w:t xml:space="preserve">Siendo el país muy diverso morfológicamente, tiene grandes necesidades de abastecimiento energético. Según la Superintendencia Delegada para Energía y Gas Combustible en el </w:t>
      </w:r>
      <w:r w:rsidR="00752B8F">
        <w:t>d</w:t>
      </w:r>
      <w:r w:rsidRPr="00B94C90">
        <w:t>iagnóstico de la prestación del servicio de energía eléctrica 2017, las ZNI (zonas no interconectadas) representan el 52% aproximadamente de</w:t>
      </w:r>
      <w:r w:rsidR="00752B8F">
        <w:t>l</w:t>
      </w:r>
      <w:r w:rsidRPr="00B94C90">
        <w:t xml:space="preserv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sidR="00B050F9">
            <w:t xml:space="preserve"> (Superservicios, 2017)</w:t>
          </w:r>
          <w:r w:rsidRPr="00B94C90">
            <w:fldChar w:fldCharType="end"/>
          </w:r>
        </w:sdtContent>
      </w:sdt>
      <w:r w:rsidR="00641BDD">
        <w:t>.</w:t>
      </w:r>
    </w:p>
    <w:p w14:paraId="258A37F3" w14:textId="77777777" w:rsidR="00F96D18" w:rsidRPr="00B94C90" w:rsidRDefault="00F96D18" w:rsidP="00F56D81">
      <w:pPr>
        <w:jc w:val="center"/>
      </w:pPr>
      <w:r w:rsidRPr="00B94C90">
        <w:lastRenderedPageBreak/>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53"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color w:val="808080" w:themeColor="background1" w:themeShade="80"/>
          <w:sz w:val="18"/>
          <w:szCs w:val="14"/>
        </w:rPr>
        <w:t>. Zonas no interconectadas Colombia. Fuente: Fuente: IPSE - CNM.</w:t>
      </w:r>
      <w:bookmarkEnd w:id="53"/>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4A10A909" w:rsidR="00B51118" w:rsidRDefault="008A58F4" w:rsidP="002D618B">
      <w:pPr>
        <w:pStyle w:val="Ttulo2"/>
      </w:pPr>
      <w:bookmarkStart w:id="54" w:name="_Toc91849724"/>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r w:rsidR="002D618B">
        <w:t>.</w:t>
      </w:r>
      <w:bookmarkEnd w:id="54"/>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1968678E" w:rsidR="009A5DA7" w:rsidRPr="009A5DA7" w:rsidRDefault="009A5DA7" w:rsidP="002D618B">
      <w:pPr>
        <w:pStyle w:val="Ttulo3"/>
      </w:pPr>
      <w:bookmarkStart w:id="55" w:name="_Toc70536831"/>
      <w:bookmarkStart w:id="56" w:name="_Toc91849725"/>
      <w:r w:rsidRPr="009A5DA7">
        <w:t>2.</w:t>
      </w:r>
      <w:r w:rsidR="000D1185">
        <w:t>4</w:t>
      </w:r>
      <w:r w:rsidRPr="009A5DA7">
        <w:t xml:space="preserve">.1. Ley 1955 del 2019 congreso de </w:t>
      </w:r>
      <w:bookmarkEnd w:id="55"/>
      <w:r w:rsidRPr="009A5DA7">
        <w:t>Colombia</w:t>
      </w:r>
      <w:r w:rsidR="00D005D0">
        <w:t>.</w:t>
      </w:r>
      <w:bookmarkEnd w:id="56"/>
    </w:p>
    <w:p w14:paraId="39A6C972" w14:textId="036178BB"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w:t>
      </w:r>
      <w:r w:rsidRPr="0005139A">
        <w:lastRenderedPageBreak/>
        <w:t xml:space="preserve">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00B050F9">
            <w:t>(Congreso de la república de Colombia, 2019)</w:t>
          </w:r>
          <w:r w:rsidRPr="0005139A">
            <w:fldChar w:fldCharType="end"/>
          </w:r>
        </w:sdtContent>
      </w:sdt>
      <w:r w:rsidR="00641BDD">
        <w:t>.</w:t>
      </w:r>
    </w:p>
    <w:p w14:paraId="4E8AE5DE" w14:textId="6A3785A1" w:rsidR="009A5DA7" w:rsidRPr="00A15377" w:rsidRDefault="009A5DA7" w:rsidP="00F43240">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 (Congreso de la república de Colombia, 2019, art. 174).</w:t>
      </w:r>
    </w:p>
    <w:p w14:paraId="11782384" w14:textId="7F8615BD" w:rsidR="00771F09" w:rsidRPr="00A15377" w:rsidRDefault="009A5DA7" w:rsidP="00F43240">
      <w:r w:rsidRPr="00A15377">
        <w:t>Tambien registra las partidas a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t>.</w:t>
      </w:r>
    </w:p>
    <w:p w14:paraId="63F1E5E6" w14:textId="555977AB" w:rsidR="009A5DA7" w:rsidRPr="009A5DA7" w:rsidRDefault="009A5DA7" w:rsidP="00D005D0">
      <w:pPr>
        <w:pStyle w:val="Ttulo3"/>
      </w:pPr>
      <w:bookmarkStart w:id="57" w:name="_Toc70536832"/>
      <w:bookmarkStart w:id="58" w:name="_Toc91849726"/>
      <w:r w:rsidRPr="009A5DA7">
        <w:t>2.</w:t>
      </w:r>
      <w:r w:rsidR="000D1185">
        <w:t>4</w:t>
      </w:r>
      <w:r w:rsidRPr="009A5DA7">
        <w:t xml:space="preserve">.2. Ley 1715 del 2014 congreso de </w:t>
      </w:r>
      <w:bookmarkEnd w:id="57"/>
      <w:r w:rsidRPr="009A5DA7">
        <w:t>Colombia</w:t>
      </w:r>
      <w:r w:rsidR="00D005D0">
        <w:t>.</w:t>
      </w:r>
      <w:bookmarkEnd w:id="58"/>
    </w:p>
    <w:p w14:paraId="520DA1F0" w14:textId="225AD222"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00B050F9">
            <w:t>(Congreso de la república de Colombia, 2014)</w:t>
          </w:r>
          <w:r w:rsidRPr="0005139A">
            <w:fldChar w:fldCharType="end"/>
          </w:r>
        </w:sdtContent>
      </w:sdt>
      <w:r w:rsidRPr="0005139A">
        <w:t>.</w:t>
      </w:r>
    </w:p>
    <w:p w14:paraId="22CC17A5" w14:textId="14E8A839" w:rsidR="00432294" w:rsidRDefault="009A5DA7" w:rsidP="00F43240">
      <w:r w:rsidRPr="00A15377">
        <w:t>En el articulo 19</w:t>
      </w:r>
      <w:r w:rsidR="00F7159E">
        <w:t>, s</w:t>
      </w:r>
      <w:r w:rsidRPr="00A15377">
        <w:t>e indican las comiciones, ministerios y departamentos intermediaros del gobierno nacional que regulan el desarrollo de la energía solar. A trav</w:t>
      </w:r>
      <w:r w:rsidR="00F7159E">
        <w:t xml:space="preserve">és </w:t>
      </w:r>
      <w:r w:rsidRPr="00A15377">
        <w:t>de</w:t>
      </w:r>
      <w:r w:rsidR="00F7159E">
        <w:t>l</w:t>
      </w:r>
      <w:r w:rsidRPr="00A15377">
        <w:t xml:space="preserve"> ministerio de minas y </w:t>
      </w:r>
      <w:r w:rsidRPr="00A15377">
        <w:lastRenderedPageBreak/>
        <w:t xml:space="preserve">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w:t>
      </w:r>
      <w:r w:rsidR="00F7159E">
        <w:t>a</w:t>
      </w:r>
      <w:r w:rsidRPr="00A15377">
        <w:t>rt</w:t>
      </w:r>
      <w:r w:rsidR="00F7159E">
        <w:t>í</w:t>
      </w:r>
      <w:r w:rsidRPr="00A15377">
        <w:t>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generación y en esquema de generación distribuida (conectados a la red de distribución local). (Congreso de la república de Colombia, 2014, art. 19).</w:t>
      </w:r>
    </w:p>
    <w:p w14:paraId="57DBA325" w14:textId="6450C717" w:rsidR="009A5DA7" w:rsidRPr="009A5DA7" w:rsidRDefault="009A5DA7" w:rsidP="00D005D0">
      <w:pPr>
        <w:pStyle w:val="Ttulo3"/>
      </w:pPr>
      <w:bookmarkStart w:id="59" w:name="_Toc70536833"/>
      <w:bookmarkStart w:id="60" w:name="_Toc91849727"/>
      <w:r w:rsidRPr="009A5DA7">
        <w:t>2.</w:t>
      </w:r>
      <w:r w:rsidR="000D1185">
        <w:t>4</w:t>
      </w:r>
      <w:r w:rsidRPr="009A5DA7">
        <w:t xml:space="preserve">.3. </w:t>
      </w:r>
      <w:r w:rsidR="00F56D81">
        <w:t>R</w:t>
      </w:r>
      <w:r w:rsidR="00F56D81" w:rsidRPr="009A5DA7">
        <w:t>etie –</w:t>
      </w:r>
      <w:r w:rsidR="00F7159E">
        <w:t>R</w:t>
      </w:r>
      <w:r w:rsidR="00F56D81" w:rsidRPr="009A5DA7">
        <w:t>eglamento técnico de instalaciones eléctricas</w:t>
      </w:r>
      <w:bookmarkEnd w:id="59"/>
      <w:r w:rsidR="00D005D0">
        <w:t>.</w:t>
      </w:r>
      <w:bookmarkEnd w:id="60"/>
    </w:p>
    <w:p w14:paraId="4EC489D5" w14:textId="2F2B25F8" w:rsidR="009A5DA7" w:rsidRDefault="009A5DA7" w:rsidP="00CF5EA3">
      <w:r w:rsidRPr="00A15377">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 w14:paraId="10C49859" w14:textId="4EDC936F" w:rsidR="00BC6171" w:rsidRPr="00BC6171" w:rsidRDefault="00D80F57" w:rsidP="00BC6171">
      <w:pPr>
        <w:pStyle w:val="Ttulo1"/>
      </w:pPr>
      <w:bookmarkStart w:id="61" w:name="_Toc91849728"/>
      <w:r w:rsidRPr="00D973F0">
        <w:lastRenderedPageBreak/>
        <w:t xml:space="preserve">3. </w:t>
      </w:r>
      <w:r w:rsidR="00BC6171">
        <w:rPr>
          <w:szCs w:val="24"/>
        </w:rPr>
        <w:t>M</w:t>
      </w:r>
      <w:r w:rsidR="00BC6171" w:rsidRPr="0093323F">
        <w:rPr>
          <w:szCs w:val="24"/>
        </w:rPr>
        <w:t>etodología</w:t>
      </w:r>
      <w:bookmarkEnd w:id="61"/>
    </w:p>
    <w:p w14:paraId="6ED04581" w14:textId="2ECDF1BB" w:rsidR="00BC6171" w:rsidRDefault="00BC6171" w:rsidP="00CF5EA3">
      <w:r>
        <w:t>Para el desarrollo de este proyecto se emplea una metodología de investigación cuantitativa que desglosa un modelo analítico y deductivo. Partiendo del problema de eficiencia para analizar el estado de paneles fotovoltaicos mediante imágenes termográficas,</w:t>
      </w:r>
      <w:r w:rsidRPr="0039142C">
        <w:t xml:space="preserve"> </w:t>
      </w:r>
      <w:r>
        <w:t xml:space="preserve">se construye una serie de etapas de investigación que se basa en recolectar datos para construir con marco teórico, posteriormente adquirir imágenes térmicas para realizar pruebas de procesamiento mediante un software que permite cumplir con los objetivos específicos dando así una mejora de tiempo y análisis en imágenes termográficas a paneles fotovoltaicos.  </w:t>
      </w:r>
    </w:p>
    <w:p w14:paraId="47075B80" w14:textId="09F2B3BF" w:rsidR="00BC6171" w:rsidRPr="00346E4B" w:rsidRDefault="00BC6171" w:rsidP="002D618B">
      <w:pPr>
        <w:pStyle w:val="Ttulo2"/>
      </w:pPr>
      <w:bookmarkStart w:id="62" w:name="_Toc91849729"/>
      <w:r>
        <w:t>3.1 D</w:t>
      </w:r>
      <w:r w:rsidRPr="00346E4B">
        <w:t>escripción de la metología</w:t>
      </w:r>
      <w:r w:rsidR="00D005D0">
        <w:t>.</w:t>
      </w:r>
      <w:bookmarkEnd w:id="62"/>
    </w:p>
    <w:p w14:paraId="004E1E3D" w14:textId="77777777" w:rsidR="00BC6171" w:rsidRPr="00346E4B" w:rsidRDefault="00BC6171" w:rsidP="00CF5EA3">
      <w:r w:rsidRPr="00346E4B">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4FEAAA61" w14:textId="21208546" w:rsidR="00BC6171" w:rsidRPr="00346E4B" w:rsidRDefault="00BC6171" w:rsidP="00CF5EA3">
      <w:r w:rsidRPr="00346E4B">
        <w:t>La etapa inicial es la adquisición de la imagen digital. Se emplean dispositivos de captura de imágenes con capacidad de digitalizar la señal producida y se implementan metodologías de adquisición. Para el presente proyecto, se usará un banco de imágenes desarrollado en el 2019 que detalla una metodología rigurosa en la captura de imágenes</w:t>
      </w:r>
      <w:r w:rsidR="00940644">
        <w:t xml:space="preserve"> </w:t>
      </w:r>
      <w:r w:rsidR="007E2DFE">
        <w:fldChar w:fldCharType="begin" w:fldLock="1"/>
      </w:r>
      <w:r w:rsidR="007E2DFE">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sidR="007E2DFE">
        <w:fldChar w:fldCharType="separate"/>
      </w:r>
      <w:r w:rsidR="007E2DFE" w:rsidRPr="00025C15">
        <w:t>(Mejía Alfaro, 2019)</w:t>
      </w:r>
      <w:r w:rsidR="007E2DFE">
        <w:fldChar w:fldCharType="end"/>
      </w:r>
      <w:r w:rsidR="007E2DFE">
        <w:t>.</w:t>
      </w:r>
    </w:p>
    <w:p w14:paraId="0F547FC0" w14:textId="6CD29CD4" w:rsidR="00531E8B" w:rsidRDefault="00BC6171" w:rsidP="00CF5EA3">
      <w:r w:rsidRPr="00346E4B">
        <w:t xml:space="preserve">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w:t>
      </w:r>
      <w:r w:rsidRPr="00346E4B">
        <w:lastRenderedPageBreak/>
        <w:t>identificar los datos de interés, este se encarga de extraer facciones que producen información relevante de carácter cuantitativo otorgando rasgos básicos para la selección de clases u objetos. El reconocimiento y la interpretación es la etapa epilogo; este proceso brinda etiqueta y significado a un objeto mediante la información resultante de los determinadores de objetos.</w:t>
      </w:r>
      <w:sdt>
        <w:sdtPr>
          <w:id w:val="-1747564257"/>
          <w:citation/>
        </w:sdtPr>
        <w:sdtEndPr/>
        <w:sdtContent>
          <w:r w:rsidRPr="00346E4B">
            <w:fldChar w:fldCharType="begin"/>
          </w:r>
          <w:r w:rsidRPr="00346E4B">
            <w:rPr>
              <w:lang w:val="es-MX"/>
            </w:rPr>
            <w:instrText xml:space="preserve"> CITATION Gru06 \l 2058 </w:instrText>
          </w:r>
          <w:r w:rsidRPr="00346E4B">
            <w:fldChar w:fldCharType="separate"/>
          </w:r>
          <w:r w:rsidR="00B050F9">
            <w:rPr>
              <w:lang w:val="es-MX"/>
            </w:rPr>
            <w:t xml:space="preserve"> </w:t>
          </w:r>
          <w:r w:rsidR="00B050F9" w:rsidRPr="00B050F9">
            <w:rPr>
              <w:lang w:val="es-MX"/>
            </w:rPr>
            <w:t>(EDMANS, 2006)</w:t>
          </w:r>
          <w:r w:rsidRPr="00346E4B">
            <w:fldChar w:fldCharType="end"/>
          </w:r>
        </w:sdtContent>
      </w:sdt>
      <w:r w:rsidR="00D005D0">
        <w:t>.</w:t>
      </w:r>
    </w:p>
    <w:p w14:paraId="5D9AC3B1" w14:textId="16018BE8" w:rsidR="00531E8B" w:rsidRDefault="00531E8B" w:rsidP="00531E8B">
      <w:pPr>
        <w:pStyle w:val="Ttulo1"/>
      </w:pPr>
      <w:bookmarkStart w:id="63" w:name="_Toc91849730"/>
      <w:r>
        <w:t xml:space="preserve">4. </w:t>
      </w:r>
      <w:r w:rsidR="002332DC">
        <w:t>Tipos</w:t>
      </w:r>
      <w:r>
        <w:t xml:space="preserve"> de fallas en módulos fotovoltaicos</w:t>
      </w:r>
      <w:bookmarkEnd w:id="63"/>
    </w:p>
    <w:p w14:paraId="00CC6276" w14:textId="312E0A92" w:rsidR="00531E8B" w:rsidRDefault="00D005D0" w:rsidP="002D618B">
      <w:pPr>
        <w:pStyle w:val="Ttulo2"/>
      </w:pPr>
      <w:bookmarkStart w:id="64" w:name="_Toc91849731"/>
      <w:r>
        <w:t xml:space="preserve">4.1 </w:t>
      </w:r>
      <w:bookmarkEnd w:id="64"/>
      <w:r w:rsidR="00AB60EF" w:rsidRPr="00AB60EF">
        <w:t>Puntos calientes (Hot Spots)</w:t>
      </w:r>
      <w:r w:rsidR="00AB60EF">
        <w:t>.</w:t>
      </w:r>
    </w:p>
    <w:p w14:paraId="32E9DCC5" w14:textId="41472ADD" w:rsidR="00C038EF" w:rsidRDefault="004D6E26" w:rsidP="00582B5A">
      <w:pPr>
        <w:keepNext/>
      </w:pPr>
      <w:r>
        <mc:AlternateContent>
          <mc:Choice Requires="wps">
            <w:drawing>
              <wp:anchor distT="0" distB="0" distL="114300" distR="114300" simplePos="0" relativeHeight="251694080" behindDoc="0" locked="0" layoutInCell="1" allowOverlap="1" wp14:anchorId="568CD0E5" wp14:editId="687CF980">
                <wp:simplePos x="0" y="0"/>
                <wp:positionH relativeFrom="column">
                  <wp:posOffset>3025140</wp:posOffset>
                </wp:positionH>
                <wp:positionV relativeFrom="paragraph">
                  <wp:posOffset>3523615</wp:posOffset>
                </wp:positionV>
                <wp:extent cx="3385185" cy="635"/>
                <wp:effectExtent l="0" t="0" r="0" b="0"/>
                <wp:wrapSquare wrapText="bothSides"/>
                <wp:docPr id="62" name="Cuadro de texto 62"/>
                <wp:cNvGraphicFramePr/>
                <a:graphic xmlns:a="http://schemas.openxmlformats.org/drawingml/2006/main">
                  <a:graphicData uri="http://schemas.microsoft.com/office/word/2010/wordprocessingShape">
                    <wps:wsp>
                      <wps:cNvSpPr txBox="1"/>
                      <wps:spPr>
                        <a:xfrm>
                          <a:off x="0" y="0"/>
                          <a:ext cx="3385185" cy="635"/>
                        </a:xfrm>
                        <a:prstGeom prst="rect">
                          <a:avLst/>
                        </a:prstGeom>
                        <a:solidFill>
                          <a:prstClr val="white"/>
                        </a:solidFill>
                        <a:ln>
                          <a:noFill/>
                        </a:ln>
                      </wps:spPr>
                      <wps:txbx>
                        <w:txbxContent>
                          <w:p w14:paraId="596A2A03" w14:textId="025198AF" w:rsidR="004D6E26" w:rsidRPr="00EB156E" w:rsidRDefault="004D6E26" w:rsidP="004D6E26">
                            <w:pPr>
                              <w:pStyle w:val="Descripcin"/>
                              <w:rPr>
                                <w:szCs w:val="20"/>
                              </w:rPr>
                            </w:pPr>
                            <w:r w:rsidRPr="009510EB">
                              <w:rPr>
                                <w:bCs w:val="0"/>
                                <w:color w:val="808080" w:themeColor="background1" w:themeShade="80"/>
                                <w:sz w:val="18"/>
                                <w:szCs w:val="14"/>
                              </w:rPr>
                              <w:t xml:space="preserve">Ilustración </w:t>
                            </w:r>
                            <w:r w:rsidR="0005531E">
                              <w:rPr>
                                <w:bCs w:val="0"/>
                                <w:color w:val="808080" w:themeColor="background1" w:themeShade="80"/>
                                <w:sz w:val="18"/>
                                <w:szCs w:val="14"/>
                              </w:rPr>
                              <w:t>18</w:t>
                            </w:r>
                            <w:r w:rsidRPr="009510EB">
                              <w:rPr>
                                <w:bCs w:val="0"/>
                                <w:color w:val="808080" w:themeColor="background1" w:themeShade="80"/>
                                <w:sz w:val="18"/>
                                <w:szCs w:val="14"/>
                              </w:rPr>
                              <w:t>. Punto caliente en la célula A9.</w:t>
                            </w:r>
                            <w:r w:rsidR="009510EB" w:rsidRPr="009510EB">
                              <w:rPr>
                                <w:bCs w:val="0"/>
                                <w:color w:val="808080" w:themeColor="background1" w:themeShade="80"/>
                                <w:sz w:val="18"/>
                                <w:szCs w:val="14"/>
                              </w:rPr>
                              <w:t xml:space="preserve"> Fuente:</w:t>
                            </w:r>
                            <w:r w:rsidR="009510EB">
                              <w:t xml:space="preserve"> </w:t>
                            </w:r>
                            <w:sdt>
                              <w:sdtPr>
                                <w:rPr>
                                  <w:bCs w:val="0"/>
                                  <w:color w:val="808080" w:themeColor="background1" w:themeShade="80"/>
                                  <w:sz w:val="18"/>
                                  <w:szCs w:val="14"/>
                                </w:rPr>
                                <w:id w:val="1610082608"/>
                                <w:citation/>
                              </w:sdtPr>
                              <w:sdtContent>
                                <w:r w:rsidR="009510EB" w:rsidRPr="005858D2">
                                  <w:rPr>
                                    <w:bCs w:val="0"/>
                                    <w:color w:val="808080" w:themeColor="background1" w:themeShade="80"/>
                                    <w:sz w:val="18"/>
                                    <w:szCs w:val="14"/>
                                  </w:rPr>
                                  <w:fldChar w:fldCharType="begin"/>
                                </w:r>
                                <w:r w:rsidR="009510EB" w:rsidRPr="005858D2">
                                  <w:rPr>
                                    <w:bCs w:val="0"/>
                                    <w:color w:val="808080" w:themeColor="background1" w:themeShade="80"/>
                                    <w:sz w:val="18"/>
                                    <w:szCs w:val="14"/>
                                  </w:rPr>
                                  <w:instrText xml:space="preserve"> CITATION San18 \l 9226 </w:instrText>
                                </w:r>
                                <w:r w:rsidR="009510EB" w:rsidRPr="005858D2">
                                  <w:rPr>
                                    <w:bCs w:val="0"/>
                                    <w:color w:val="808080" w:themeColor="background1" w:themeShade="80"/>
                                    <w:sz w:val="18"/>
                                    <w:szCs w:val="14"/>
                                  </w:rPr>
                                  <w:fldChar w:fldCharType="separate"/>
                                </w:r>
                                <w:r w:rsidR="009510EB" w:rsidRPr="005858D2">
                                  <w:rPr>
                                    <w:bCs w:val="0"/>
                                    <w:color w:val="808080" w:themeColor="background1" w:themeShade="80"/>
                                    <w:sz w:val="18"/>
                                    <w:szCs w:val="14"/>
                                  </w:rPr>
                                  <w:t>(Santos J., 2018)</w:t>
                                </w:r>
                                <w:r w:rsidR="009510EB" w:rsidRPr="005858D2">
                                  <w:rPr>
                                    <w:bCs w:val="0"/>
                                    <w:color w:val="808080" w:themeColor="background1" w:themeShade="80"/>
                                    <w:sz w:val="18"/>
                                    <w:szCs w:val="14"/>
                                  </w:rPr>
                                  <w:fldChar w:fldCharType="end"/>
                                </w:r>
                              </w:sdtContent>
                            </w:sdt>
                            <w:r w:rsidR="009510EB">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8CD0E5" id="_x0000_t202" coordsize="21600,21600" o:spt="202" path="m,l,21600r21600,l21600,xe">
                <v:stroke joinstyle="miter"/>
                <v:path gradientshapeok="t" o:connecttype="rect"/>
              </v:shapetype>
              <v:shape id="Cuadro de texto 62" o:spid="_x0000_s1026" type="#_x0000_t202" style="position:absolute;left:0;text-align:left;margin-left:238.2pt;margin-top:277.45pt;width:266.5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" stroked="f">
                <v:textbox style="mso-fit-shape-to-text:t" inset="0,0,0,0">
                  <w:txbxContent>
                    <w:p w14:paraId="596A2A03" w14:textId="025198AF" w:rsidR="004D6E26" w:rsidRPr="00EB156E" w:rsidRDefault="004D6E26" w:rsidP="004D6E26">
                      <w:pPr>
                        <w:pStyle w:val="Descripcin"/>
                        <w:rPr>
                          <w:szCs w:val="20"/>
                        </w:rPr>
                      </w:pPr>
                      <w:r w:rsidRPr="009510EB">
                        <w:rPr>
                          <w:bCs w:val="0"/>
                          <w:color w:val="808080" w:themeColor="background1" w:themeShade="80"/>
                          <w:sz w:val="18"/>
                          <w:szCs w:val="14"/>
                        </w:rPr>
                        <w:t xml:space="preserve">Ilustración </w:t>
                      </w:r>
                      <w:r w:rsidR="0005531E">
                        <w:rPr>
                          <w:bCs w:val="0"/>
                          <w:color w:val="808080" w:themeColor="background1" w:themeShade="80"/>
                          <w:sz w:val="18"/>
                          <w:szCs w:val="14"/>
                        </w:rPr>
                        <w:t>18</w:t>
                      </w:r>
                      <w:r w:rsidRPr="009510EB">
                        <w:rPr>
                          <w:bCs w:val="0"/>
                          <w:color w:val="808080" w:themeColor="background1" w:themeShade="80"/>
                          <w:sz w:val="18"/>
                          <w:szCs w:val="14"/>
                        </w:rPr>
                        <w:t>. Punto caliente en la célula A9.</w:t>
                      </w:r>
                      <w:r w:rsidR="009510EB" w:rsidRPr="009510EB">
                        <w:rPr>
                          <w:bCs w:val="0"/>
                          <w:color w:val="808080" w:themeColor="background1" w:themeShade="80"/>
                          <w:sz w:val="18"/>
                          <w:szCs w:val="14"/>
                        </w:rPr>
                        <w:t xml:space="preserve"> Fuente:</w:t>
                      </w:r>
                      <w:r w:rsidR="009510EB">
                        <w:t xml:space="preserve"> </w:t>
                      </w:r>
                      <w:sdt>
                        <w:sdtPr>
                          <w:rPr>
                            <w:bCs w:val="0"/>
                            <w:color w:val="808080" w:themeColor="background1" w:themeShade="80"/>
                            <w:sz w:val="18"/>
                            <w:szCs w:val="14"/>
                          </w:rPr>
                          <w:id w:val="1610082608"/>
                          <w:citation/>
                        </w:sdtPr>
                        <w:sdtContent>
                          <w:r w:rsidR="009510EB" w:rsidRPr="005858D2">
                            <w:rPr>
                              <w:bCs w:val="0"/>
                              <w:color w:val="808080" w:themeColor="background1" w:themeShade="80"/>
                              <w:sz w:val="18"/>
                              <w:szCs w:val="14"/>
                            </w:rPr>
                            <w:fldChar w:fldCharType="begin"/>
                          </w:r>
                          <w:r w:rsidR="009510EB" w:rsidRPr="005858D2">
                            <w:rPr>
                              <w:bCs w:val="0"/>
                              <w:color w:val="808080" w:themeColor="background1" w:themeShade="80"/>
                              <w:sz w:val="18"/>
                              <w:szCs w:val="14"/>
                            </w:rPr>
                            <w:instrText xml:space="preserve"> CITATION San18 \l 9226 </w:instrText>
                          </w:r>
                          <w:r w:rsidR="009510EB" w:rsidRPr="005858D2">
                            <w:rPr>
                              <w:bCs w:val="0"/>
                              <w:color w:val="808080" w:themeColor="background1" w:themeShade="80"/>
                              <w:sz w:val="18"/>
                              <w:szCs w:val="14"/>
                            </w:rPr>
                            <w:fldChar w:fldCharType="separate"/>
                          </w:r>
                          <w:r w:rsidR="009510EB" w:rsidRPr="005858D2">
                            <w:rPr>
                              <w:bCs w:val="0"/>
                              <w:color w:val="808080" w:themeColor="background1" w:themeShade="80"/>
                              <w:sz w:val="18"/>
                              <w:szCs w:val="14"/>
                            </w:rPr>
                            <w:t>(Santos J., 2018)</w:t>
                          </w:r>
                          <w:r w:rsidR="009510EB" w:rsidRPr="005858D2">
                            <w:rPr>
                              <w:bCs w:val="0"/>
                              <w:color w:val="808080" w:themeColor="background1" w:themeShade="80"/>
                              <w:sz w:val="18"/>
                              <w:szCs w:val="14"/>
                            </w:rPr>
                            <w:fldChar w:fldCharType="end"/>
                          </w:r>
                        </w:sdtContent>
                      </w:sdt>
                      <w:r w:rsidR="009510EB">
                        <w:rPr>
                          <w:bCs w:val="0"/>
                          <w:color w:val="808080" w:themeColor="background1" w:themeShade="80"/>
                          <w:sz w:val="18"/>
                          <w:szCs w:val="14"/>
                        </w:rPr>
                        <w:t>.</w:t>
                      </w:r>
                    </w:p>
                  </w:txbxContent>
                </v:textbox>
                <w10:wrap type="square"/>
              </v:shape>
            </w:pict>
          </mc:Fallback>
        </mc:AlternateContent>
      </w:r>
      <w:r w:rsidRPr="0017487B">
        <w:drawing>
          <wp:anchor distT="0" distB="0" distL="114300" distR="114300" simplePos="0" relativeHeight="251692032" behindDoc="0" locked="0" layoutInCell="1" allowOverlap="1" wp14:anchorId="68985919" wp14:editId="730D09C1">
            <wp:simplePos x="0" y="0"/>
            <wp:positionH relativeFrom="column">
              <wp:posOffset>3025140</wp:posOffset>
            </wp:positionH>
            <wp:positionV relativeFrom="paragraph">
              <wp:posOffset>1683385</wp:posOffset>
            </wp:positionV>
            <wp:extent cx="3385185" cy="1783080"/>
            <wp:effectExtent l="0" t="0" r="5715" b="7620"/>
            <wp:wrapSquare wrapText="bothSides"/>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85185" cy="1783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6C78">
        <w:t>El hot spot o punto caliente es una de las anomal</w:t>
      </w:r>
      <w:r w:rsidR="00576C78">
        <w:t>í</w:t>
      </w:r>
      <w:r w:rsidR="00576C78">
        <w:t>as presentadas con mayor</w:t>
      </w:r>
      <w:r w:rsidR="00582B5A">
        <w:t xml:space="preserve"> </w:t>
      </w:r>
      <w:r w:rsidR="00576C78">
        <w:t xml:space="preserve">frecuencia sobre los </w:t>
      </w:r>
      <w:r w:rsidR="00576C78">
        <w:t>módulos</w:t>
      </w:r>
      <w:r w:rsidR="00576C78">
        <w:t xml:space="preserve"> y se caracteriza por elevados gradientes de temperatura</w:t>
      </w:r>
      <w:r w:rsidR="00582B5A">
        <w:t xml:space="preserve"> </w:t>
      </w:r>
      <w:r w:rsidR="00576C78">
        <w:t>sobre las celdas. Este fe</w:t>
      </w:r>
      <w:r w:rsidR="00582B5A">
        <w:t>nó</w:t>
      </w:r>
      <w:r w:rsidR="00576C78">
        <w:t>meno puede producirse por el sombreado</w:t>
      </w:r>
      <w:r w:rsidR="00582B5A">
        <w:t xml:space="preserve"> </w:t>
      </w:r>
      <w:r w:rsidR="00576C78">
        <w:t>accidental del panel, fracturas o decoloraci</w:t>
      </w:r>
      <w:r w:rsidR="00582B5A">
        <w:t>ó</w:t>
      </w:r>
      <w:r w:rsidR="00576C78">
        <w:t>n del recubrimiento polim</w:t>
      </w:r>
      <w:r w:rsidR="00582B5A">
        <w:t>é</w:t>
      </w:r>
      <w:r w:rsidR="00576C78">
        <w:t>rico</w:t>
      </w:r>
      <w:r w:rsidR="00582B5A">
        <w:t xml:space="preserve">. </w:t>
      </w:r>
      <w:sdt>
        <w:sdtPr>
          <w:id w:val="-168480794"/>
          <w:citation/>
        </w:sdtPr>
        <w:sdtContent>
          <w:r w:rsidR="00582B5A">
            <w:fldChar w:fldCharType="begin"/>
          </w:r>
          <w:r w:rsidR="00582B5A">
            <w:instrText xml:space="preserve"> CITATION Alf19 \l 9226 </w:instrText>
          </w:r>
          <w:r w:rsidR="00582B5A">
            <w:fldChar w:fldCharType="separate"/>
          </w:r>
          <w:r w:rsidR="00582B5A">
            <w:t>(Alfaro Mejía, 2019)</w:t>
          </w:r>
          <w:r w:rsidR="00582B5A">
            <w:fldChar w:fldCharType="end"/>
          </w:r>
        </w:sdtContent>
      </w:sdt>
      <w:r w:rsidR="00582B5A">
        <w:t xml:space="preserve">. En la termografía, un punto caliente se puede </w:t>
      </w:r>
      <w:r w:rsidR="00C038EF">
        <w:t xml:space="preserve">reflejar de la siguiente manera: </w:t>
      </w:r>
    </w:p>
    <w:p w14:paraId="19386A82" w14:textId="3C0F9BF6" w:rsidR="004A16F1" w:rsidRDefault="000823C6" w:rsidP="004A16F1">
      <w:pPr>
        <w:keepNext/>
      </w:pPr>
      <w:r>
        <mc:AlternateContent>
          <mc:Choice Requires="wps">
            <w:drawing>
              <wp:anchor distT="0" distB="0" distL="114300" distR="114300" simplePos="0" relativeHeight="251697152" behindDoc="0" locked="0" layoutInCell="1" allowOverlap="1" wp14:anchorId="3DDEFF9D" wp14:editId="70BDAA7E">
                <wp:simplePos x="0" y="0"/>
                <wp:positionH relativeFrom="column">
                  <wp:posOffset>457200</wp:posOffset>
                </wp:positionH>
                <wp:positionV relativeFrom="paragraph">
                  <wp:posOffset>1687830</wp:posOffset>
                </wp:positionV>
                <wp:extent cx="2146300" cy="635"/>
                <wp:effectExtent l="0" t="0" r="0" b="0"/>
                <wp:wrapSquare wrapText="bothSides"/>
                <wp:docPr id="65" name="Cuadro de texto 65"/>
                <wp:cNvGraphicFramePr/>
                <a:graphic xmlns:a="http://schemas.openxmlformats.org/drawingml/2006/main">
                  <a:graphicData uri="http://schemas.microsoft.com/office/word/2010/wordprocessingShape">
                    <wps:wsp>
                      <wps:cNvSpPr txBox="1"/>
                      <wps:spPr>
                        <a:xfrm>
                          <a:off x="0" y="0"/>
                          <a:ext cx="2146300" cy="635"/>
                        </a:xfrm>
                        <a:prstGeom prst="rect">
                          <a:avLst/>
                        </a:prstGeom>
                        <a:solidFill>
                          <a:prstClr val="white"/>
                        </a:solidFill>
                        <a:ln>
                          <a:noFill/>
                        </a:ln>
                      </wps:spPr>
                      <wps:txbx>
                        <w:txbxContent>
                          <w:p w14:paraId="481C6F58" w14:textId="3D2BFAB2" w:rsidR="000823C6" w:rsidRPr="000823C6" w:rsidRDefault="000823C6" w:rsidP="000823C6">
                            <w:pPr>
                              <w:pStyle w:val="Descripcin"/>
                              <w:rPr>
                                <w:bCs w:val="0"/>
                                <w:color w:val="808080" w:themeColor="background1" w:themeShade="80"/>
                                <w:sz w:val="18"/>
                                <w:szCs w:val="14"/>
                              </w:rPr>
                            </w:pPr>
                            <w:r w:rsidRPr="000823C6">
                              <w:rPr>
                                <w:bCs w:val="0"/>
                                <w:color w:val="808080" w:themeColor="background1" w:themeShade="80"/>
                                <w:sz w:val="18"/>
                                <w:szCs w:val="14"/>
                              </w:rPr>
                              <w:t xml:space="preserve">Ilustración </w:t>
                            </w:r>
                            <w:r w:rsidR="0005531E">
                              <w:rPr>
                                <w:bCs w:val="0"/>
                                <w:color w:val="808080" w:themeColor="background1" w:themeShade="80"/>
                                <w:sz w:val="18"/>
                                <w:szCs w:val="14"/>
                              </w:rPr>
                              <w:t>17</w:t>
                            </w:r>
                            <w:r w:rsidRPr="000823C6">
                              <w:rPr>
                                <w:bCs w:val="0"/>
                                <w:color w:val="808080" w:themeColor="background1" w:themeShade="80"/>
                                <w:sz w:val="18"/>
                                <w:szCs w:val="14"/>
                              </w:rPr>
                              <w:t>. Punto caliente. Fuente: (Meyer,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EFF9D" id="Cuadro de texto 65" o:spid="_x0000_s1027" type="#_x0000_t202" style="position:absolute;left:0;text-align:left;margin-left:36pt;margin-top:132.9pt;width:169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gKCGAIAAD8EAAAOAAAAZHJzL2Uyb0RvYy54bWysU8Fu2zAMvQ/YPwi6L07Sr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" stroked="f">
                <v:textbox style="mso-fit-shape-to-text:t" inset="0,0,0,0">
                  <w:txbxContent>
                    <w:p w14:paraId="481C6F58" w14:textId="3D2BFAB2" w:rsidR="000823C6" w:rsidRPr="000823C6" w:rsidRDefault="000823C6" w:rsidP="000823C6">
                      <w:pPr>
                        <w:pStyle w:val="Descripcin"/>
                        <w:rPr>
                          <w:bCs w:val="0"/>
                          <w:color w:val="808080" w:themeColor="background1" w:themeShade="80"/>
                          <w:sz w:val="18"/>
                          <w:szCs w:val="14"/>
                        </w:rPr>
                      </w:pPr>
                      <w:r w:rsidRPr="000823C6">
                        <w:rPr>
                          <w:bCs w:val="0"/>
                          <w:color w:val="808080" w:themeColor="background1" w:themeShade="80"/>
                          <w:sz w:val="18"/>
                          <w:szCs w:val="14"/>
                        </w:rPr>
                        <w:t xml:space="preserve">Ilustración </w:t>
                      </w:r>
                      <w:r w:rsidR="0005531E">
                        <w:rPr>
                          <w:bCs w:val="0"/>
                          <w:color w:val="808080" w:themeColor="background1" w:themeShade="80"/>
                          <w:sz w:val="18"/>
                          <w:szCs w:val="14"/>
                        </w:rPr>
                        <w:t>17</w:t>
                      </w:r>
                      <w:r w:rsidRPr="000823C6">
                        <w:rPr>
                          <w:bCs w:val="0"/>
                          <w:color w:val="808080" w:themeColor="background1" w:themeShade="80"/>
                          <w:sz w:val="18"/>
                          <w:szCs w:val="14"/>
                        </w:rPr>
                        <w:t>. Punto caliente. Fuente: (Meyer, 2019)</w:t>
                      </w:r>
                    </w:p>
                  </w:txbxContent>
                </v:textbox>
                <w10:wrap type="square"/>
              </v:shape>
            </w:pict>
          </mc:Fallback>
        </mc:AlternateContent>
      </w:r>
      <w:r w:rsidR="004A16F1">
        <w:drawing>
          <wp:anchor distT="0" distB="0" distL="114300" distR="114300" simplePos="0" relativeHeight="251695104" behindDoc="0" locked="0" layoutInCell="1" allowOverlap="1" wp14:anchorId="5C8889BC" wp14:editId="189DAE7A">
            <wp:simplePos x="0" y="0"/>
            <wp:positionH relativeFrom="column">
              <wp:posOffset>457200</wp:posOffset>
            </wp:positionH>
            <wp:positionV relativeFrom="paragraph">
              <wp:posOffset>0</wp:posOffset>
            </wp:positionV>
            <wp:extent cx="2146521" cy="1630680"/>
            <wp:effectExtent l="0" t="0" r="6350" b="7620"/>
            <wp:wrapSquare wrapText="bothSides"/>
            <wp:docPr id="64" name="Imagen 13" descr="Enemigos de la Fotovoltaica: El Hotspot.">
              <a:extLst xmlns:a="http://schemas.openxmlformats.org/drawingml/2006/main">
                <a:ext uri="{FF2B5EF4-FFF2-40B4-BE49-F238E27FC236}">
                  <a16:creationId xmlns:a16="http://schemas.microsoft.com/office/drawing/2014/main" id="{99E7E7A0-5A10-429A-B852-6B4007CC3D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3" descr="Enemigos de la Fotovoltaica: El Hotspot.">
                      <a:extLst>
                        <a:ext uri="{FF2B5EF4-FFF2-40B4-BE49-F238E27FC236}">
                          <a16:creationId xmlns:a16="http://schemas.microsoft.com/office/drawing/2014/main" id="{99E7E7A0-5A10-429A-B852-6B4007CC3DA7}"/>
                        </a:ext>
                      </a:extLst>
                    </pic:cNvPr>
                    <pic:cNvPicPr>
                      <a:picLocks noChangeAspect="1" noChangeArrowheads="1"/>
                    </pic:cNvPicPr>
                  </pic:nvPicPr>
                  <pic:blipFill>
                    <a:blip r:embed="rId29">
                      <a:grayscl/>
                      <a:extLst>
                        <a:ext uri="{28A0092B-C50C-407E-A947-70E740481C1C}">
                          <a14:useLocalDpi xmlns:a14="http://schemas.microsoft.com/office/drawing/2010/main" val="0"/>
                        </a:ext>
                      </a:extLst>
                    </a:blip>
                    <a:srcRect/>
                    <a:stretch>
                      <a:fillRect/>
                    </a:stretch>
                  </pic:blipFill>
                  <pic:spPr bwMode="auto">
                    <a:xfrm>
                      <a:off x="0" y="0"/>
                      <a:ext cx="2146521" cy="163068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7A0E6778" w14:textId="351B638E" w:rsidR="003E17FB" w:rsidRDefault="00581A4F" w:rsidP="003E17FB">
      <w:pPr>
        <w:pStyle w:val="Ttulo2"/>
      </w:pPr>
      <w:r>
        <w:t xml:space="preserve">4.2 </w:t>
      </w:r>
      <w:r w:rsidR="005E534E">
        <w:t>Sendero de caracol (snail trails).</w:t>
      </w:r>
    </w:p>
    <w:p w14:paraId="78A1E9AE" w14:textId="53B09908" w:rsidR="005E534E" w:rsidRDefault="003E17FB" w:rsidP="003E17FB">
      <w:r>
        <w:t>U</w:t>
      </w:r>
      <w:r>
        <w:t>n defecto de decoloración</w:t>
      </w:r>
      <w:r>
        <w:t xml:space="preserve"> presentado en un módulo de silicio es el </w:t>
      </w:r>
      <w:r>
        <w:t xml:space="preserve">llamado </w:t>
      </w:r>
      <w:r>
        <w:t>“sendero</w:t>
      </w:r>
      <w:r>
        <w:t xml:space="preserve"> de caracol</w:t>
      </w:r>
      <w:r>
        <w:t>”</w:t>
      </w:r>
      <w:r>
        <w:t>. Este rastro de caracol que aparece como</w:t>
      </w:r>
      <w:r>
        <w:t xml:space="preserve"> </w:t>
      </w:r>
      <w:r>
        <w:t xml:space="preserve">pequeñas líneas oscuras o decoloraciones </w:t>
      </w:r>
      <w:r>
        <w:lastRenderedPageBreak/>
        <w:t xml:space="preserve">parciales de las células en los módulos fotovoltaicos </w:t>
      </w:r>
      <w:r>
        <w:t xml:space="preserve">trae como consecuencia una pérdida de </w:t>
      </w:r>
      <w:r w:rsidR="00220A86">
        <w:drawing>
          <wp:anchor distT="0" distB="0" distL="114300" distR="114300" simplePos="0" relativeHeight="251702272" behindDoc="0" locked="0" layoutInCell="1" allowOverlap="1" wp14:anchorId="3EAC3FEE" wp14:editId="4518B1FF">
            <wp:simplePos x="0" y="0"/>
            <wp:positionH relativeFrom="column">
              <wp:posOffset>3619500</wp:posOffset>
            </wp:positionH>
            <wp:positionV relativeFrom="paragraph">
              <wp:posOffset>700405</wp:posOffset>
            </wp:positionV>
            <wp:extent cx="2004060" cy="1790700"/>
            <wp:effectExtent l="0" t="0" r="0" b="0"/>
            <wp:wrapSquare wrapText="bothSides"/>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0">
                      <a:extLst>
                        <a:ext uri="{28A0092B-C50C-407E-A947-70E740481C1C}">
                          <a14:useLocalDpi xmlns:a14="http://schemas.microsoft.com/office/drawing/2010/main" val="0"/>
                        </a:ext>
                      </a:extLst>
                    </a:blip>
                    <a:srcRect l="14287" t="3516" r="10118" b="7813"/>
                    <a:stretch/>
                  </pic:blipFill>
                  <pic:spPr bwMode="auto">
                    <a:xfrm>
                      <a:off x="0" y="0"/>
                      <a:ext cx="2004060" cy="1790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20A86" w:rsidRPr="00D00DC4">
        <w:drawing>
          <wp:anchor distT="0" distB="0" distL="114300" distR="114300" simplePos="0" relativeHeight="251698176" behindDoc="0" locked="0" layoutInCell="1" allowOverlap="1" wp14:anchorId="30EF7239" wp14:editId="338A6BCB">
            <wp:simplePos x="0" y="0"/>
            <wp:positionH relativeFrom="column">
              <wp:posOffset>739140</wp:posOffset>
            </wp:positionH>
            <wp:positionV relativeFrom="paragraph">
              <wp:posOffset>647065</wp:posOffset>
            </wp:positionV>
            <wp:extent cx="1714500" cy="1958340"/>
            <wp:effectExtent l="0" t="7620" r="0" b="0"/>
            <wp:wrapSquare wrapText="bothSides"/>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r="52229"/>
                    <a:stretch/>
                  </pic:blipFill>
                  <pic:spPr bwMode="auto">
                    <a:xfrm rot="5400000">
                      <a:off x="0" y="0"/>
                      <a:ext cx="1714500" cy="195834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eficiencia energética.  </w:t>
      </w:r>
      <w:sdt>
        <w:sdtPr>
          <w:id w:val="2094353878"/>
          <w:citation/>
        </w:sdtPr>
        <w:sdtContent>
          <w:r w:rsidR="001E1114">
            <w:fldChar w:fldCharType="begin"/>
          </w:r>
          <w:r w:rsidR="001E1114">
            <w:instrText xml:space="preserve"> CITATION Hon16 \l 9226 </w:instrText>
          </w:r>
          <w:r w:rsidR="001E1114">
            <w:fldChar w:fldCharType="separate"/>
          </w:r>
          <w:r w:rsidR="001E1114">
            <w:t>(Yang, Chang, &amp; Wang, 2016)</w:t>
          </w:r>
          <w:r w:rsidR="001E1114">
            <w:fldChar w:fldCharType="end"/>
          </w:r>
        </w:sdtContent>
      </w:sdt>
      <w:r w:rsidR="00D00DC4">
        <w:t>.</w:t>
      </w:r>
    </w:p>
    <w:p w14:paraId="259C6600" w14:textId="453D1738" w:rsidR="006E60B2" w:rsidRDefault="006E60B2" w:rsidP="006E60B2">
      <w:pPr>
        <w:keepNext/>
        <w:jc w:val="center"/>
      </w:pPr>
    </w:p>
    <w:p w14:paraId="0B8CA19A" w14:textId="117D1702" w:rsidR="006E60B2" w:rsidRDefault="006E60B2" w:rsidP="003E17FB"/>
    <w:p w14:paraId="4E9FBBDD" w14:textId="6CEB23DA" w:rsidR="00220A86" w:rsidRDefault="00220A86" w:rsidP="003E17FB"/>
    <w:p w14:paraId="13CB5ECE" w14:textId="7C00BB01" w:rsidR="00220A86" w:rsidRDefault="00220A86" w:rsidP="003E17FB"/>
    <w:p w14:paraId="43132214" w14:textId="08871B12" w:rsidR="00220A86" w:rsidRDefault="00220A86" w:rsidP="003E17FB"/>
    <w:p w14:paraId="72E05C33" w14:textId="7E6604BD" w:rsidR="00220A86" w:rsidRDefault="00220A86" w:rsidP="003E17FB">
      <w:r>
        <mc:AlternateContent>
          <mc:Choice Requires="wps">
            <w:drawing>
              <wp:anchor distT="0" distB="0" distL="114300" distR="114300" simplePos="0" relativeHeight="251704320" behindDoc="0" locked="0" layoutInCell="1" allowOverlap="1" wp14:anchorId="479A0CD2" wp14:editId="78BCFFEB">
                <wp:simplePos x="0" y="0"/>
                <wp:positionH relativeFrom="column">
                  <wp:posOffset>3482340</wp:posOffset>
                </wp:positionH>
                <wp:positionV relativeFrom="paragraph">
                  <wp:posOffset>83185</wp:posOffset>
                </wp:positionV>
                <wp:extent cx="2293620" cy="635"/>
                <wp:effectExtent l="0" t="0" r="0" b="3810"/>
                <wp:wrapSquare wrapText="bothSides"/>
                <wp:docPr id="33" name="Cuadro de texto 33"/>
                <wp:cNvGraphicFramePr/>
                <a:graphic xmlns:a="http://schemas.openxmlformats.org/drawingml/2006/main">
                  <a:graphicData uri="http://schemas.microsoft.com/office/word/2010/wordprocessingShape">
                    <wps:wsp>
                      <wps:cNvSpPr txBox="1"/>
                      <wps:spPr>
                        <a:xfrm>
                          <a:off x="0" y="0"/>
                          <a:ext cx="2293620" cy="635"/>
                        </a:xfrm>
                        <a:prstGeom prst="rect">
                          <a:avLst/>
                        </a:prstGeom>
                        <a:solidFill>
                          <a:prstClr val="white"/>
                        </a:solidFill>
                        <a:ln>
                          <a:noFill/>
                        </a:ln>
                      </wps:spPr>
                      <wps:txbx>
                        <w:txbxContent>
                          <w:p w14:paraId="785CA922" w14:textId="41B0DA55" w:rsidR="00220A86" w:rsidRPr="00DC29C9" w:rsidRDefault="00220A86" w:rsidP="00220A86">
                            <w:pPr>
                              <w:pStyle w:val="Descripcin"/>
                              <w:jc w:val="center"/>
                              <w:rPr>
                                <w:bCs w:val="0"/>
                                <w:color w:val="808080" w:themeColor="background1" w:themeShade="80"/>
                                <w:sz w:val="18"/>
                                <w:szCs w:val="14"/>
                              </w:rPr>
                            </w:pPr>
                            <w:r w:rsidRPr="00DC29C9">
                              <w:rPr>
                                <w:bCs w:val="0"/>
                                <w:color w:val="808080" w:themeColor="background1" w:themeShade="80"/>
                                <w:sz w:val="18"/>
                                <w:szCs w:val="14"/>
                              </w:rPr>
                              <w:t xml:space="preserve">Ilustración </w:t>
                            </w:r>
                            <w:r w:rsidR="0005531E">
                              <w:rPr>
                                <w:bCs w:val="0"/>
                                <w:color w:val="808080" w:themeColor="background1" w:themeShade="80"/>
                                <w:sz w:val="18"/>
                                <w:szCs w:val="14"/>
                              </w:rPr>
                              <w:t>2</w:t>
                            </w:r>
                            <w:r w:rsidRPr="00DC29C9">
                              <w:rPr>
                                <w:bCs w:val="0"/>
                                <w:color w:val="808080" w:themeColor="background1" w:themeShade="80"/>
                                <w:sz w:val="18"/>
                                <w:szCs w:val="14"/>
                              </w:rPr>
                              <w:t>0. Imagen termográfica, sendero de carac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9A0CD2" id="Cuadro de texto 33" o:spid="_x0000_s1028" type="#_x0000_t202" style="position:absolute;left:0;text-align:left;margin-left:274.2pt;margin-top:6.55pt;width:180.6pt;height:.0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" stroked="f">
                <v:textbox style="mso-fit-shape-to-text:t" inset="0,0,0,0">
                  <w:txbxContent>
                    <w:p w14:paraId="785CA922" w14:textId="41B0DA55" w:rsidR="00220A86" w:rsidRPr="00DC29C9" w:rsidRDefault="00220A86" w:rsidP="00220A86">
                      <w:pPr>
                        <w:pStyle w:val="Descripcin"/>
                        <w:jc w:val="center"/>
                        <w:rPr>
                          <w:bCs w:val="0"/>
                          <w:color w:val="808080" w:themeColor="background1" w:themeShade="80"/>
                          <w:sz w:val="18"/>
                          <w:szCs w:val="14"/>
                        </w:rPr>
                      </w:pPr>
                      <w:r w:rsidRPr="00DC29C9">
                        <w:rPr>
                          <w:bCs w:val="0"/>
                          <w:color w:val="808080" w:themeColor="background1" w:themeShade="80"/>
                          <w:sz w:val="18"/>
                          <w:szCs w:val="14"/>
                        </w:rPr>
                        <w:t xml:space="preserve">Ilustración </w:t>
                      </w:r>
                      <w:r w:rsidR="0005531E">
                        <w:rPr>
                          <w:bCs w:val="0"/>
                          <w:color w:val="808080" w:themeColor="background1" w:themeShade="80"/>
                          <w:sz w:val="18"/>
                          <w:szCs w:val="14"/>
                        </w:rPr>
                        <w:t>2</w:t>
                      </w:r>
                      <w:r w:rsidRPr="00DC29C9">
                        <w:rPr>
                          <w:bCs w:val="0"/>
                          <w:color w:val="808080" w:themeColor="background1" w:themeShade="80"/>
                          <w:sz w:val="18"/>
                          <w:szCs w:val="14"/>
                        </w:rPr>
                        <w:t>0. Imagen termográfica, sendero de caracol.</w:t>
                      </w:r>
                    </w:p>
                  </w:txbxContent>
                </v:textbox>
                <w10:wrap type="square"/>
              </v:shape>
            </w:pict>
          </mc:Fallback>
        </mc:AlternateContent>
      </w:r>
      <w:r>
        <mc:AlternateContent>
          <mc:Choice Requires="wps">
            <w:drawing>
              <wp:anchor distT="0" distB="0" distL="114300" distR="114300" simplePos="0" relativeHeight="251700224" behindDoc="0" locked="0" layoutInCell="1" allowOverlap="1" wp14:anchorId="4151F039" wp14:editId="63102654">
                <wp:simplePos x="0" y="0"/>
                <wp:positionH relativeFrom="column">
                  <wp:posOffset>624840</wp:posOffset>
                </wp:positionH>
                <wp:positionV relativeFrom="paragraph">
                  <wp:posOffset>86995</wp:posOffset>
                </wp:positionV>
                <wp:extent cx="1958340" cy="635"/>
                <wp:effectExtent l="0" t="0" r="0" b="0"/>
                <wp:wrapSquare wrapText="bothSides"/>
                <wp:docPr id="68" name="Cuadro de texto 68"/>
                <wp:cNvGraphicFramePr/>
                <a:graphic xmlns:a="http://schemas.openxmlformats.org/drawingml/2006/main">
                  <a:graphicData uri="http://schemas.microsoft.com/office/word/2010/wordprocessingShape">
                    <wps:wsp>
                      <wps:cNvSpPr txBox="1"/>
                      <wps:spPr>
                        <a:xfrm>
                          <a:off x="0" y="0"/>
                          <a:ext cx="1958340" cy="635"/>
                        </a:xfrm>
                        <a:prstGeom prst="rect">
                          <a:avLst/>
                        </a:prstGeom>
                        <a:solidFill>
                          <a:prstClr val="white"/>
                        </a:solidFill>
                        <a:ln>
                          <a:noFill/>
                        </a:ln>
                      </wps:spPr>
                      <wps:txbx>
                        <w:txbxContent>
                          <w:p w14:paraId="2A2BB7F0" w14:textId="6EF926B1" w:rsidR="00220A86" w:rsidRPr="006E60B2" w:rsidRDefault="00220A86" w:rsidP="00220A86">
                            <w:pPr>
                              <w:pStyle w:val="Descripcin"/>
                              <w:jc w:val="center"/>
                              <w:rPr>
                                <w:bCs w:val="0"/>
                                <w:color w:val="808080" w:themeColor="background1" w:themeShade="80"/>
                                <w:sz w:val="18"/>
                                <w:szCs w:val="14"/>
                              </w:rPr>
                            </w:pPr>
                            <w:r w:rsidRPr="006E60B2">
                              <w:rPr>
                                <w:bCs w:val="0"/>
                                <w:color w:val="808080" w:themeColor="background1" w:themeShade="80"/>
                                <w:sz w:val="18"/>
                                <w:szCs w:val="14"/>
                              </w:rPr>
                              <w:t xml:space="preserve">Ilustración </w:t>
                            </w:r>
                            <w:r w:rsidR="0005531E">
                              <w:rPr>
                                <w:bCs w:val="0"/>
                                <w:color w:val="808080" w:themeColor="background1" w:themeShade="80"/>
                                <w:sz w:val="18"/>
                                <w:szCs w:val="14"/>
                              </w:rPr>
                              <w:t>19</w:t>
                            </w:r>
                            <w:r w:rsidRPr="006E60B2">
                              <w:rPr>
                                <w:bCs w:val="0"/>
                                <w:color w:val="808080" w:themeColor="background1" w:themeShade="80"/>
                                <w:sz w:val="18"/>
                                <w:szCs w:val="14"/>
                              </w:rPr>
                              <w:t xml:space="preserve">. Termografía de módulo con senderos de caracol. Fuente: </w:t>
                            </w:r>
                            <w:sdt>
                              <w:sdtPr>
                                <w:rPr>
                                  <w:bCs w:val="0"/>
                                  <w:color w:val="808080" w:themeColor="background1" w:themeShade="80"/>
                                  <w:sz w:val="18"/>
                                  <w:szCs w:val="14"/>
                                </w:rPr>
                                <w:id w:val="-335383445"/>
                                <w:citation/>
                              </w:sdtPr>
                              <w:sdtContent>
                                <w:r w:rsidRPr="006E60B2">
                                  <w:rPr>
                                    <w:bCs w:val="0"/>
                                    <w:color w:val="808080" w:themeColor="background1" w:themeShade="80"/>
                                    <w:sz w:val="18"/>
                                    <w:szCs w:val="14"/>
                                  </w:rPr>
                                  <w:fldChar w:fldCharType="begin"/>
                                </w:r>
                                <w:r w:rsidRPr="006E60B2">
                                  <w:rPr>
                                    <w:bCs w:val="0"/>
                                    <w:color w:val="808080" w:themeColor="background1" w:themeShade="80"/>
                                    <w:sz w:val="18"/>
                                    <w:szCs w:val="14"/>
                                  </w:rPr>
                                  <w:instrText xml:space="preserve"> CITATION Hon16 \l 9226 </w:instrText>
                                </w:r>
                                <w:r w:rsidRPr="006E60B2">
                                  <w:rPr>
                                    <w:bCs w:val="0"/>
                                    <w:color w:val="808080" w:themeColor="background1" w:themeShade="80"/>
                                    <w:sz w:val="18"/>
                                    <w:szCs w:val="14"/>
                                  </w:rPr>
                                  <w:fldChar w:fldCharType="separate"/>
                                </w:r>
                                <w:r w:rsidRPr="006E60B2">
                                  <w:rPr>
                                    <w:bCs w:val="0"/>
                                    <w:color w:val="808080" w:themeColor="background1" w:themeShade="80"/>
                                    <w:sz w:val="18"/>
                                    <w:szCs w:val="14"/>
                                  </w:rPr>
                                  <w:t>(Yang, Chang, &amp; Wang, 2016)</w:t>
                                </w:r>
                                <w:r w:rsidRPr="006E60B2">
                                  <w:rPr>
                                    <w:bCs w:val="0"/>
                                    <w:color w:val="808080" w:themeColor="background1" w:themeShade="80"/>
                                    <w:sz w:val="18"/>
                                    <w:szCs w:val="14"/>
                                  </w:rPr>
                                  <w:fldChar w:fldCharType="end"/>
                                </w:r>
                              </w:sdtContent>
                            </w:sdt>
                          </w:p>
                          <w:p w14:paraId="0CF266D2" w14:textId="4195C823" w:rsidR="00220A86" w:rsidRPr="00E35882" w:rsidRDefault="00220A86" w:rsidP="00220A86">
                            <w:pPr>
                              <w:pStyle w:val="Descripcin"/>
                              <w:rPr>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1F039" id="Cuadro de texto 68" o:spid="_x0000_s1029" type="#_x0000_t202" style="position:absolute;left:0;text-align:left;margin-left:49.2pt;margin-top:6.85pt;width:154.2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" stroked="f">
                <v:textbox style="mso-fit-shape-to-text:t" inset="0,0,0,0">
                  <w:txbxContent>
                    <w:p w14:paraId="2A2BB7F0" w14:textId="6EF926B1" w:rsidR="00220A86" w:rsidRPr="006E60B2" w:rsidRDefault="00220A86" w:rsidP="00220A86">
                      <w:pPr>
                        <w:pStyle w:val="Descripcin"/>
                        <w:jc w:val="center"/>
                        <w:rPr>
                          <w:bCs w:val="0"/>
                          <w:color w:val="808080" w:themeColor="background1" w:themeShade="80"/>
                          <w:sz w:val="18"/>
                          <w:szCs w:val="14"/>
                        </w:rPr>
                      </w:pPr>
                      <w:r w:rsidRPr="006E60B2">
                        <w:rPr>
                          <w:bCs w:val="0"/>
                          <w:color w:val="808080" w:themeColor="background1" w:themeShade="80"/>
                          <w:sz w:val="18"/>
                          <w:szCs w:val="14"/>
                        </w:rPr>
                        <w:t xml:space="preserve">Ilustración </w:t>
                      </w:r>
                      <w:r w:rsidR="0005531E">
                        <w:rPr>
                          <w:bCs w:val="0"/>
                          <w:color w:val="808080" w:themeColor="background1" w:themeShade="80"/>
                          <w:sz w:val="18"/>
                          <w:szCs w:val="14"/>
                        </w:rPr>
                        <w:t>19</w:t>
                      </w:r>
                      <w:r w:rsidRPr="006E60B2">
                        <w:rPr>
                          <w:bCs w:val="0"/>
                          <w:color w:val="808080" w:themeColor="background1" w:themeShade="80"/>
                          <w:sz w:val="18"/>
                          <w:szCs w:val="14"/>
                        </w:rPr>
                        <w:t xml:space="preserve">. Termografía de módulo con senderos de caracol. Fuente: </w:t>
                      </w:r>
                      <w:sdt>
                        <w:sdtPr>
                          <w:rPr>
                            <w:bCs w:val="0"/>
                            <w:color w:val="808080" w:themeColor="background1" w:themeShade="80"/>
                            <w:sz w:val="18"/>
                            <w:szCs w:val="14"/>
                          </w:rPr>
                          <w:id w:val="-335383445"/>
                          <w:citation/>
                        </w:sdtPr>
                        <w:sdtContent>
                          <w:r w:rsidRPr="006E60B2">
                            <w:rPr>
                              <w:bCs w:val="0"/>
                              <w:color w:val="808080" w:themeColor="background1" w:themeShade="80"/>
                              <w:sz w:val="18"/>
                              <w:szCs w:val="14"/>
                            </w:rPr>
                            <w:fldChar w:fldCharType="begin"/>
                          </w:r>
                          <w:r w:rsidRPr="006E60B2">
                            <w:rPr>
                              <w:bCs w:val="0"/>
                              <w:color w:val="808080" w:themeColor="background1" w:themeShade="80"/>
                              <w:sz w:val="18"/>
                              <w:szCs w:val="14"/>
                            </w:rPr>
                            <w:instrText xml:space="preserve"> CITATION Hon16 \l 9226 </w:instrText>
                          </w:r>
                          <w:r w:rsidRPr="006E60B2">
                            <w:rPr>
                              <w:bCs w:val="0"/>
                              <w:color w:val="808080" w:themeColor="background1" w:themeShade="80"/>
                              <w:sz w:val="18"/>
                              <w:szCs w:val="14"/>
                            </w:rPr>
                            <w:fldChar w:fldCharType="separate"/>
                          </w:r>
                          <w:r w:rsidRPr="006E60B2">
                            <w:rPr>
                              <w:bCs w:val="0"/>
                              <w:color w:val="808080" w:themeColor="background1" w:themeShade="80"/>
                              <w:sz w:val="18"/>
                              <w:szCs w:val="14"/>
                            </w:rPr>
                            <w:t>(Yang, Chang, &amp; Wang, 2016)</w:t>
                          </w:r>
                          <w:r w:rsidRPr="006E60B2">
                            <w:rPr>
                              <w:bCs w:val="0"/>
                              <w:color w:val="808080" w:themeColor="background1" w:themeShade="80"/>
                              <w:sz w:val="18"/>
                              <w:szCs w:val="14"/>
                            </w:rPr>
                            <w:fldChar w:fldCharType="end"/>
                          </w:r>
                        </w:sdtContent>
                      </w:sdt>
                    </w:p>
                    <w:p w14:paraId="0CF266D2" w14:textId="4195C823" w:rsidR="00220A86" w:rsidRPr="00E35882" w:rsidRDefault="00220A86" w:rsidP="00220A86">
                      <w:pPr>
                        <w:pStyle w:val="Descripcin"/>
                        <w:rPr>
                          <w:szCs w:val="20"/>
                        </w:rPr>
                      </w:pPr>
                    </w:p>
                  </w:txbxContent>
                </v:textbox>
                <w10:wrap type="square"/>
              </v:shape>
            </w:pict>
          </mc:Fallback>
        </mc:AlternateContent>
      </w:r>
    </w:p>
    <w:p w14:paraId="25A800F1" w14:textId="3938E70E" w:rsidR="00220A86" w:rsidRDefault="00220A86" w:rsidP="003E17FB"/>
    <w:p w14:paraId="5704E531" w14:textId="77777777" w:rsidR="00220A86" w:rsidRDefault="00220A86" w:rsidP="003E17FB"/>
    <w:p w14:paraId="6C7C5892" w14:textId="77777777" w:rsidR="006E60B2" w:rsidRDefault="006E60B2" w:rsidP="006E60B2">
      <w:pPr>
        <w:keepNext/>
      </w:pPr>
      <w:r>
        <w:drawing>
          <wp:inline distT="0" distB="0" distL="0" distR="0" wp14:anchorId="373DECD2" wp14:editId="3245B352">
            <wp:extent cx="5669280" cy="3347056"/>
            <wp:effectExtent l="0" t="0" r="7620" b="6350"/>
            <wp:docPr id="67" name="Imagen 67" descr="Imagen térmica y fotografía de los módulos fotovoltaicos A4.1, A4.2, A4.3 y A4.4, comenzando desde la parte superior izquierda, moviéndose horizontalmen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n térmica y fotografía de los módulos fotovoltaicos A4.1, A4.2, A4.3 y A4.4, comenzando desde la parte superior izquierda, moviéndose horizontalmente.  "/>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74117" cy="3349912"/>
                    </a:xfrm>
                    <a:prstGeom prst="rect">
                      <a:avLst/>
                    </a:prstGeom>
                    <a:noFill/>
                    <a:ln>
                      <a:noFill/>
                    </a:ln>
                  </pic:spPr>
                </pic:pic>
              </a:graphicData>
            </a:graphic>
          </wp:inline>
        </w:drawing>
      </w:r>
    </w:p>
    <w:p w14:paraId="4CF0123F" w14:textId="487A07C5" w:rsidR="006E60B2" w:rsidRPr="007B043E" w:rsidRDefault="006E60B2" w:rsidP="007B043E">
      <w:pPr>
        <w:pStyle w:val="Descripcin"/>
        <w:jc w:val="center"/>
        <w:rPr>
          <w:bCs w:val="0"/>
          <w:color w:val="808080" w:themeColor="background1" w:themeShade="80"/>
          <w:sz w:val="18"/>
          <w:szCs w:val="14"/>
        </w:rPr>
      </w:pPr>
      <w:r w:rsidRPr="007B043E">
        <w:rPr>
          <w:bCs w:val="0"/>
          <w:color w:val="808080" w:themeColor="background1" w:themeShade="80"/>
          <w:sz w:val="18"/>
          <w:szCs w:val="14"/>
        </w:rPr>
        <w:t xml:space="preserve">Ilustración </w:t>
      </w:r>
      <w:r w:rsidR="0005531E">
        <w:rPr>
          <w:bCs w:val="0"/>
          <w:color w:val="808080" w:themeColor="background1" w:themeShade="80"/>
          <w:sz w:val="18"/>
          <w:szCs w:val="14"/>
        </w:rPr>
        <w:t>21</w:t>
      </w:r>
      <w:r w:rsidRPr="007B043E">
        <w:rPr>
          <w:bCs w:val="0"/>
          <w:color w:val="808080" w:themeColor="background1" w:themeShade="80"/>
          <w:sz w:val="18"/>
          <w:szCs w:val="14"/>
        </w:rPr>
        <w:t>. Imagen térmica y fotografía de los módulos fotovoltaicos, comenzando desde la parte superior izquierda, moviéndose horizontalmente. Fuente:</w:t>
      </w:r>
      <w:r w:rsidR="00092A59">
        <w:rPr>
          <w:bCs w:val="0"/>
          <w:color w:val="808080" w:themeColor="background1" w:themeShade="80"/>
          <w:sz w:val="18"/>
          <w:szCs w:val="14"/>
        </w:rPr>
        <w:t xml:space="preserve"> </w:t>
      </w:r>
      <w:sdt>
        <w:sdtPr>
          <w:rPr>
            <w:bCs w:val="0"/>
            <w:color w:val="808080" w:themeColor="background1" w:themeShade="80"/>
            <w:sz w:val="18"/>
            <w:szCs w:val="14"/>
          </w:rPr>
          <w:id w:val="2013026435"/>
          <w:citation/>
        </w:sdtPr>
        <w:sdtContent>
          <w:r w:rsidR="00092A59">
            <w:rPr>
              <w:bCs w:val="0"/>
              <w:color w:val="808080" w:themeColor="background1" w:themeShade="80"/>
              <w:sz w:val="18"/>
              <w:szCs w:val="14"/>
            </w:rPr>
            <w:fldChar w:fldCharType="begin"/>
          </w:r>
          <w:r w:rsidR="00092A59">
            <w:rPr>
              <w:bCs w:val="0"/>
              <w:color w:val="808080" w:themeColor="background1" w:themeShade="80"/>
              <w:sz w:val="18"/>
              <w:szCs w:val="14"/>
            </w:rPr>
            <w:instrText xml:space="preserve"> CITATION Alb14 \l 9226 </w:instrText>
          </w:r>
          <w:r w:rsidR="00092A59">
            <w:rPr>
              <w:bCs w:val="0"/>
              <w:color w:val="808080" w:themeColor="background1" w:themeShade="80"/>
              <w:sz w:val="18"/>
              <w:szCs w:val="14"/>
            </w:rPr>
            <w:fldChar w:fldCharType="separate"/>
          </w:r>
          <w:r w:rsidR="00092A59" w:rsidRPr="00092A59">
            <w:rPr>
              <w:color w:val="808080" w:themeColor="background1" w:themeShade="80"/>
              <w:sz w:val="18"/>
              <w:szCs w:val="14"/>
            </w:rPr>
            <w:t>(Dolara, Leva, Manzolini, &amp; Ogliari, 2014)</w:t>
          </w:r>
          <w:r w:rsidR="00092A59">
            <w:rPr>
              <w:bCs w:val="0"/>
              <w:color w:val="808080" w:themeColor="background1" w:themeShade="80"/>
              <w:sz w:val="18"/>
              <w:szCs w:val="14"/>
            </w:rPr>
            <w:fldChar w:fldCharType="end"/>
          </w:r>
        </w:sdtContent>
      </w:sdt>
      <w:r w:rsidR="00092A59">
        <w:rPr>
          <w:bCs w:val="0"/>
          <w:color w:val="808080" w:themeColor="background1" w:themeShade="80"/>
          <w:sz w:val="18"/>
          <w:szCs w:val="14"/>
        </w:rPr>
        <w:t>.</w:t>
      </w:r>
    </w:p>
    <w:p w14:paraId="28454094" w14:textId="5260A62F" w:rsidR="006E60B2" w:rsidRDefault="006E60B2" w:rsidP="003E17FB"/>
    <w:p w14:paraId="60D430F7" w14:textId="4767500B" w:rsidR="00BC528B" w:rsidRDefault="00BC528B" w:rsidP="003E17FB"/>
    <w:p w14:paraId="23F82625" w14:textId="7B4A9BCA" w:rsidR="00BC528B" w:rsidRDefault="00BC528B" w:rsidP="0079625D">
      <w:pPr>
        <w:pStyle w:val="Ttulo2"/>
      </w:pPr>
      <w:r>
        <w:lastRenderedPageBreak/>
        <w:t xml:space="preserve">4.3 </w:t>
      </w:r>
      <w:r w:rsidR="0079625D" w:rsidRPr="0079625D">
        <w:t>D</w:t>
      </w:r>
      <w:r w:rsidR="00BB6D81">
        <w:t>e</w:t>
      </w:r>
      <w:r w:rsidR="0079625D" w:rsidRPr="0079625D">
        <w:t>lamina</w:t>
      </w:r>
      <w:r w:rsidR="00BB6D81">
        <w:t>ción del módulo.</w:t>
      </w:r>
    </w:p>
    <w:p w14:paraId="1008A8C1" w14:textId="5A4565B6" w:rsidR="005E534E" w:rsidRDefault="00BB6D81" w:rsidP="00931606">
      <w:pPr>
        <w:keepNext/>
      </w:pPr>
      <w:r>
        <w:t>La laminación mantiene las células protegidas mediante el sellado al vacío y la fusión de la célula solar</w:t>
      </w:r>
      <w:r>
        <w:t xml:space="preserve">. </w:t>
      </w:r>
      <w:r>
        <w:t>Aunque estos sellos suelen ser seguros, si el proceso de laminación no se ha realizado correctamente, puede producirse una delaminación, es decir, la separación de la unión</w:t>
      </w:r>
      <w:r w:rsidR="00E462AB">
        <w:t xml:space="preserve"> </w:t>
      </w:r>
      <w:r>
        <w:t>entre estos componentes.</w:t>
      </w:r>
      <w:r w:rsidR="00931606">
        <w:t xml:space="preserve"> </w:t>
      </w:r>
      <w:r>
        <w:t>La delaminación suele comenzar en el borde del panel y se va abriendo</w:t>
      </w:r>
      <w:r w:rsidR="00E462AB">
        <w:t xml:space="preserve"> </w:t>
      </w:r>
      <w:r>
        <w:t>paso hacia el interior</w:t>
      </w:r>
      <w:r w:rsidR="00931606">
        <w:t xml:space="preserve"> de manera que</w:t>
      </w:r>
      <w:r>
        <w:t xml:space="preserve"> la humedad y el aire pueden introducirse en el sistema,</w:t>
      </w:r>
      <w:r w:rsidR="00E462AB">
        <w:t xml:space="preserve"> </w:t>
      </w:r>
      <w:r>
        <w:t xml:space="preserve">causando corrosión y una reducción sustancial del rendimiento del panel. </w:t>
      </w:r>
      <w:sdt>
        <w:sdtPr>
          <w:id w:val="1093660676"/>
          <w:citation/>
        </w:sdtPr>
        <w:sdtContent>
          <w:r w:rsidR="00E462AB">
            <w:fldChar w:fldCharType="begin"/>
          </w:r>
          <w:r w:rsidR="00E462AB">
            <w:instrText xml:space="preserve"> CITATION Eco21 \l 9226 </w:instrText>
          </w:r>
          <w:r w:rsidR="00E462AB">
            <w:fldChar w:fldCharType="separate"/>
          </w:r>
          <w:r w:rsidR="00E462AB">
            <w:t>(Ecoinventos Green technology , 2021)</w:t>
          </w:r>
          <w:r w:rsidR="00E462AB">
            <w:fldChar w:fldCharType="end"/>
          </w:r>
        </w:sdtContent>
      </w:sdt>
    </w:p>
    <w:p w14:paraId="65583A37" w14:textId="77777777" w:rsidR="00C8451D" w:rsidRDefault="000D0A99" w:rsidP="00C8451D">
      <w:pPr>
        <w:keepNext/>
        <w:jc w:val="center"/>
      </w:pPr>
      <w:r>
        <w:drawing>
          <wp:inline distT="0" distB="0" distL="0" distR="0" wp14:anchorId="4AAE586F" wp14:editId="6BC9E0C3">
            <wp:extent cx="4876800" cy="1782950"/>
            <wp:effectExtent l="0" t="0" r="0" b="8255"/>
            <wp:docPr id="70" name="Imagen 70" descr="Imágenes y fotografías infrarrojas del módulo solar fotovoltaico de 10 W tomadas (a) con el adhesivo y (b) sin el adhesiv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ágenes y fotografías infrarrojas del módulo solar fotovoltaico de 10 W tomadas (a) con el adhesivo y (b) sin el adhesivo.  "/>
                    <pic:cNvPicPr>
                      <a:picLocks noChangeAspect="1" noChangeArrowheads="1"/>
                    </pic:cNvPicPr>
                  </pic:nvPicPr>
                  <pic:blipFill rotWithShape="1">
                    <a:blip r:embed="rId33">
                      <a:extLst>
                        <a:ext uri="{28A0092B-C50C-407E-A947-70E740481C1C}">
                          <a14:useLocalDpi xmlns:a14="http://schemas.microsoft.com/office/drawing/2010/main" val="0"/>
                        </a:ext>
                      </a:extLst>
                    </a:blip>
                    <a:srcRect t="176" b="49633"/>
                    <a:stretch/>
                  </pic:blipFill>
                  <pic:spPr bwMode="auto">
                    <a:xfrm>
                      <a:off x="0" y="0"/>
                      <a:ext cx="4887681" cy="1786928"/>
                    </a:xfrm>
                    <a:prstGeom prst="rect">
                      <a:avLst/>
                    </a:prstGeom>
                    <a:noFill/>
                    <a:ln>
                      <a:noFill/>
                    </a:ln>
                    <a:extLst>
                      <a:ext uri="{53640926-AAD7-44D8-BBD7-CCE9431645EC}">
                        <a14:shadowObscured xmlns:a14="http://schemas.microsoft.com/office/drawing/2010/main"/>
                      </a:ext>
                    </a:extLst>
                  </pic:spPr>
                </pic:pic>
              </a:graphicData>
            </a:graphic>
          </wp:inline>
        </w:drawing>
      </w:r>
    </w:p>
    <w:p w14:paraId="1780CFEA" w14:textId="0FAA7DF1" w:rsidR="00C8451D" w:rsidRPr="00C8451D" w:rsidRDefault="00C8451D" w:rsidP="00C8451D">
      <w:pPr>
        <w:pStyle w:val="Descripcin"/>
        <w:jc w:val="center"/>
        <w:rPr>
          <w:bCs w:val="0"/>
          <w:color w:val="808080" w:themeColor="background1" w:themeShade="80"/>
          <w:sz w:val="18"/>
          <w:szCs w:val="14"/>
        </w:rPr>
      </w:pPr>
      <w:r w:rsidRPr="00C8451D">
        <w:rPr>
          <w:bCs w:val="0"/>
          <w:color w:val="808080" w:themeColor="background1" w:themeShade="80"/>
          <w:sz w:val="18"/>
          <w:szCs w:val="14"/>
        </w:rPr>
        <w:t>Ilustración</w:t>
      </w:r>
      <w:r w:rsidR="0005531E">
        <w:rPr>
          <w:bCs w:val="0"/>
          <w:color w:val="808080" w:themeColor="background1" w:themeShade="80"/>
          <w:sz w:val="18"/>
          <w:szCs w:val="14"/>
        </w:rPr>
        <w:t xml:space="preserve"> 22</w:t>
      </w:r>
      <w:r w:rsidRPr="00C8451D">
        <w:rPr>
          <w:bCs w:val="0"/>
          <w:color w:val="808080" w:themeColor="background1" w:themeShade="80"/>
          <w:sz w:val="18"/>
          <w:szCs w:val="14"/>
        </w:rPr>
        <w:t xml:space="preserve">. Termografía de módulo con delaminación. Fuente: </w:t>
      </w:r>
      <w:sdt>
        <w:sdtPr>
          <w:rPr>
            <w:bCs w:val="0"/>
            <w:color w:val="808080" w:themeColor="background1" w:themeShade="80"/>
            <w:sz w:val="18"/>
            <w:szCs w:val="14"/>
          </w:rPr>
          <w:id w:val="-1642644657"/>
          <w:citation/>
        </w:sdtPr>
        <w:sdtContent>
          <w:r w:rsidRPr="00C8451D">
            <w:rPr>
              <w:bCs w:val="0"/>
              <w:color w:val="808080" w:themeColor="background1" w:themeShade="80"/>
              <w:sz w:val="18"/>
              <w:szCs w:val="14"/>
            </w:rPr>
            <w:fldChar w:fldCharType="begin"/>
          </w:r>
          <w:r w:rsidRPr="00C8451D">
            <w:rPr>
              <w:bCs w:val="0"/>
              <w:color w:val="808080" w:themeColor="background1" w:themeShade="80"/>
              <w:sz w:val="18"/>
              <w:szCs w:val="14"/>
            </w:rPr>
            <w:instrText xml:space="preserve"> CITATION Apr16 \l 9226 </w:instrText>
          </w:r>
          <w:r w:rsidRPr="00C8451D">
            <w:rPr>
              <w:bCs w:val="0"/>
              <w:color w:val="808080" w:themeColor="background1" w:themeShade="80"/>
              <w:sz w:val="18"/>
              <w:szCs w:val="14"/>
            </w:rPr>
            <w:fldChar w:fldCharType="separate"/>
          </w:r>
          <w:r w:rsidRPr="00C8451D">
            <w:rPr>
              <w:bCs w:val="0"/>
              <w:color w:val="808080" w:themeColor="background1" w:themeShade="80"/>
              <w:sz w:val="18"/>
              <w:szCs w:val="14"/>
            </w:rPr>
            <w:t>(Salazar &amp; Macabebe, 2016)</w:t>
          </w:r>
          <w:r w:rsidRPr="00C8451D">
            <w:rPr>
              <w:bCs w:val="0"/>
              <w:color w:val="808080" w:themeColor="background1" w:themeShade="80"/>
              <w:sz w:val="18"/>
              <w:szCs w:val="14"/>
            </w:rPr>
            <w:fldChar w:fldCharType="end"/>
          </w:r>
        </w:sdtContent>
      </w:sdt>
    </w:p>
    <w:p w14:paraId="4FBF6B3B" w14:textId="77777777" w:rsidR="00E462AB" w:rsidRDefault="00E462AB" w:rsidP="00C8451D">
      <w:pPr>
        <w:keepNext/>
      </w:pPr>
    </w:p>
    <w:p w14:paraId="1209CF29" w14:textId="2A210D3F" w:rsidR="00A81D80" w:rsidRPr="00432CE4" w:rsidRDefault="00A81D80" w:rsidP="00A81D80">
      <w:pPr>
        <w:pStyle w:val="Ttulo1"/>
      </w:pPr>
      <w:bookmarkStart w:id="65" w:name="_Toc91849734"/>
      <w:r>
        <w:t xml:space="preserve">5. </w:t>
      </w:r>
      <w:r w:rsidRPr="00432CE4">
        <w:t>Etapas del procesamiento digital de imágenes</w:t>
      </w:r>
      <w:bookmarkEnd w:id="65"/>
    </w:p>
    <w:p w14:paraId="1D5D1DBB" w14:textId="77777777" w:rsidR="00A81D80" w:rsidRDefault="00A81D80" w:rsidP="00312A47">
      <w:pPr>
        <w:ind w:firstLine="360"/>
      </w:pPr>
      <w:r>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184A4D80" w14:textId="3CC80B44" w:rsidR="00A81D80" w:rsidRDefault="00A81D80" w:rsidP="00312A47">
      <w:pPr>
        <w:ind w:firstLine="360"/>
      </w:pPr>
      <w:r>
        <w:t xml:space="preserve">La etapa inicial es la adquisición de la imagen digital. Se emplean dispositivos de captura de imágenes con capacidad de digitalizar la señal producida y se implementan metodologías de </w:t>
      </w:r>
      <w:r>
        <w:lastRenderedPageBreak/>
        <w:t>adquisición. Para el presente proyecto, se usará un banco de imágenes desarrollado en el 2019 que detalla una metodología rigurosa en la captura de imágenes</w:t>
      </w:r>
      <w:sdt>
        <w:sdtPr>
          <w:id w:val="720714176"/>
          <w:citation/>
        </w:sdtPr>
        <w:sdtEndPr/>
        <w:sdtContent>
          <w:r>
            <w:fldChar w:fldCharType="begin"/>
          </w:r>
          <w:r>
            <w:rPr>
              <w:lang w:val="es-MX"/>
            </w:rPr>
            <w:instrText xml:space="preserve"> CITATION Alf19 \l 2058 </w:instrText>
          </w:r>
          <w:r>
            <w:fldChar w:fldCharType="separate"/>
          </w:r>
          <w:r>
            <w:rPr>
              <w:lang w:val="es-MX"/>
            </w:rPr>
            <w:t xml:space="preserve"> (Alfaro Mejía, 2019)</w:t>
          </w:r>
          <w:r>
            <w:fldChar w:fldCharType="end"/>
          </w:r>
        </w:sdtContent>
      </w:sdt>
      <w:r>
        <w:t>.</w:t>
      </w:r>
    </w:p>
    <w:p w14:paraId="758BF4AC" w14:textId="68C44551" w:rsidR="00A81D80" w:rsidRDefault="000F23F0" w:rsidP="00A81D80">
      <w:pPr>
        <w:ind w:firstLine="360"/>
      </w:pPr>
      <w:r>
        <mc:AlternateContent>
          <mc:Choice Requires="wps">
            <w:drawing>
              <wp:anchor distT="0" distB="0" distL="114300" distR="114300" simplePos="0" relativeHeight="251705344" behindDoc="0" locked="0" layoutInCell="1" allowOverlap="1" wp14:anchorId="4C7F4DCA" wp14:editId="41BBA37F">
                <wp:simplePos x="0" y="0"/>
                <wp:positionH relativeFrom="column">
                  <wp:posOffset>22860</wp:posOffset>
                </wp:positionH>
                <wp:positionV relativeFrom="paragraph">
                  <wp:posOffset>5650230</wp:posOffset>
                </wp:positionV>
                <wp:extent cx="5844540" cy="635"/>
                <wp:effectExtent l="0" t="0" r="0" b="0"/>
                <wp:wrapTopAndBottom/>
                <wp:docPr id="58" name="Cuadro de texto 58"/>
                <wp:cNvGraphicFramePr/>
                <a:graphic xmlns:a="http://schemas.openxmlformats.org/drawingml/2006/main">
                  <a:graphicData uri="http://schemas.microsoft.com/office/word/2010/wordprocessingShape">
                    <wps:wsp>
                      <wps:cNvSpPr txBox="1"/>
                      <wps:spPr>
                        <a:xfrm>
                          <a:off x="0" y="0"/>
                          <a:ext cx="5844540" cy="635"/>
                        </a:xfrm>
                        <a:prstGeom prst="rect">
                          <a:avLst/>
                        </a:prstGeom>
                        <a:solidFill>
                          <a:prstClr val="white"/>
                        </a:solidFill>
                        <a:ln>
                          <a:noFill/>
                        </a:ln>
                      </wps:spPr>
                      <wps:txbx>
                        <w:txbxContent>
                          <w:p w14:paraId="59AEB660" w14:textId="1F80662F" w:rsidR="00312A47" w:rsidRPr="00312A47" w:rsidRDefault="00312A47" w:rsidP="00312A47">
                            <w:pPr>
                              <w:pStyle w:val="Descripcin"/>
                              <w:jc w:val="center"/>
                              <w:rPr>
                                <w:bCs w:val="0"/>
                                <w:color w:val="808080" w:themeColor="background1" w:themeShade="80"/>
                                <w:sz w:val="18"/>
                                <w:szCs w:val="14"/>
                              </w:rPr>
                            </w:pPr>
                            <w:r w:rsidRPr="00312A47">
                              <w:rPr>
                                <w:bCs w:val="0"/>
                                <w:color w:val="808080" w:themeColor="background1" w:themeShade="80"/>
                                <w:sz w:val="18"/>
                                <w:szCs w:val="14"/>
                              </w:rPr>
                              <w:t>Ilustración 31. Diagrama de etapas del procesamiento de imágenes.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7F4DCA" id="Cuadro de texto 58" o:spid="_x0000_s1030" type="#_x0000_t202" style="position:absolute;left:0;text-align:left;margin-left:1.8pt;margin-top:444.9pt;width:460.2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" stroked="f">
                <v:textbox style="mso-fit-shape-to-text:t" inset="0,0,0,0">
                  <w:txbxContent>
                    <w:p w14:paraId="59AEB660" w14:textId="1F80662F" w:rsidR="00312A47" w:rsidRPr="00312A47" w:rsidRDefault="00312A47" w:rsidP="00312A47">
                      <w:pPr>
                        <w:pStyle w:val="Descripcin"/>
                        <w:jc w:val="center"/>
                        <w:rPr>
                          <w:bCs w:val="0"/>
                          <w:color w:val="808080" w:themeColor="background1" w:themeShade="80"/>
                          <w:sz w:val="18"/>
                          <w:szCs w:val="14"/>
                        </w:rPr>
                      </w:pPr>
                      <w:r w:rsidRPr="00312A47">
                        <w:rPr>
                          <w:bCs w:val="0"/>
                          <w:color w:val="808080" w:themeColor="background1" w:themeShade="80"/>
                          <w:sz w:val="18"/>
                          <w:szCs w:val="14"/>
                        </w:rPr>
                        <w:t>Ilustración 31. Diagrama de etapas del procesamiento de imágenes. Fuente: propia.</w:t>
                      </w:r>
                    </w:p>
                  </w:txbxContent>
                </v:textbox>
                <w10:wrap type="topAndBottom"/>
              </v:shape>
            </w:pict>
          </mc:Fallback>
        </mc:AlternateContent>
      </w:r>
      <w:r>
        <w:drawing>
          <wp:anchor distT="0" distB="0" distL="114300" distR="114300" simplePos="0" relativeHeight="251687936" behindDoc="0" locked="0" layoutInCell="1" allowOverlap="1" wp14:anchorId="3E398723" wp14:editId="26E887A5">
            <wp:simplePos x="0" y="0"/>
            <wp:positionH relativeFrom="column">
              <wp:posOffset>22860</wp:posOffset>
            </wp:positionH>
            <wp:positionV relativeFrom="paragraph">
              <wp:posOffset>3808730</wp:posOffset>
            </wp:positionV>
            <wp:extent cx="5844540" cy="1825625"/>
            <wp:effectExtent l="0" t="0" r="3810" b="3175"/>
            <wp:wrapTopAndBottom/>
            <wp:docPr id="47" name="Imagen 2">
              <a:extLst xmlns:a="http://schemas.openxmlformats.org/drawingml/2006/main">
                <a:ext uri="{FF2B5EF4-FFF2-40B4-BE49-F238E27FC236}">
                  <a16:creationId xmlns:a16="http://schemas.microsoft.com/office/drawing/2014/main" id="{9C0A8C14-2032-4864-A15F-0763818177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C0A8C14-2032-4864-A15F-07638181772B}"/>
                        </a:ext>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44540" cy="1825625"/>
                    </a:xfrm>
                    <a:prstGeom prst="rect">
                      <a:avLst/>
                    </a:prstGeom>
                    <a:noFill/>
                  </pic:spPr>
                </pic:pic>
              </a:graphicData>
            </a:graphic>
            <wp14:sizeRelH relativeFrom="margin">
              <wp14:pctWidth>0</wp14:pctWidth>
            </wp14:sizeRelH>
            <wp14:sizeRelV relativeFrom="margin">
              <wp14:pctHeight>0</wp14:pctHeight>
            </wp14:sizeRelV>
          </wp:anchor>
        </w:drawing>
      </w:r>
      <w:r w:rsidR="00A81D80">
        <w:t>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identificar los datos de interés, este se encarga de extraer facciones que producen información relevante de carácter cuantitativo otorgando rasgos básicos para la selección de clases u objetos. El reconocimiento y la interpretación es la etapa epilogo; este proceso brinda etiqueta y significado a un objeto mediante la información resultante de los determinadores de objetos.</w:t>
      </w:r>
      <w:sdt>
        <w:sdtPr>
          <w:id w:val="-1169785317"/>
          <w:citation/>
        </w:sdtPr>
        <w:sdtEndPr/>
        <w:sdtContent>
          <w:r w:rsidR="00A81D80">
            <w:fldChar w:fldCharType="begin"/>
          </w:r>
          <w:r w:rsidR="00A81D80">
            <w:rPr>
              <w:lang w:val="es-MX"/>
            </w:rPr>
            <w:instrText xml:space="preserve"> CITATION Gru06 \l 2058 </w:instrText>
          </w:r>
          <w:r w:rsidR="00A81D80">
            <w:fldChar w:fldCharType="separate"/>
          </w:r>
          <w:r w:rsidR="00A81D80">
            <w:rPr>
              <w:lang w:val="es-MX"/>
            </w:rPr>
            <w:t xml:space="preserve"> (EDMANS, 2006)</w:t>
          </w:r>
          <w:r w:rsidR="00A81D80">
            <w:fldChar w:fldCharType="end"/>
          </w:r>
        </w:sdtContent>
      </w:sdt>
      <w:r w:rsidR="00A81D80">
        <w:t>.</w:t>
      </w:r>
    </w:p>
    <w:p w14:paraId="147B1811" w14:textId="0688C700" w:rsidR="000F23F0" w:rsidRDefault="000F23F0" w:rsidP="00A81D80">
      <w:pPr>
        <w:ind w:firstLine="360"/>
      </w:pPr>
    </w:p>
    <w:p w14:paraId="044C27E8" w14:textId="09EF136A" w:rsidR="00A81D80" w:rsidRPr="00D0049F" w:rsidRDefault="00A81D80" w:rsidP="002D618B">
      <w:pPr>
        <w:pStyle w:val="Ttulo2"/>
        <w:numPr>
          <w:ilvl w:val="1"/>
          <w:numId w:val="46"/>
        </w:numPr>
      </w:pPr>
      <w:bookmarkStart w:id="66" w:name="_Toc91849735"/>
      <w:r w:rsidRPr="00432CE4">
        <w:t>Etapa 1: Captura.</w:t>
      </w:r>
      <w:bookmarkEnd w:id="66"/>
    </w:p>
    <w:p w14:paraId="78A3A441" w14:textId="01B85552" w:rsidR="00A81D80" w:rsidRDefault="00D81744" w:rsidP="00D81744">
      <w:pPr>
        <w:pStyle w:val="Ttulo3"/>
      </w:pPr>
      <w:bookmarkStart w:id="67" w:name="_Toc91849736"/>
      <w:r>
        <w:t>5.1.1.</w:t>
      </w:r>
      <w:r w:rsidR="00A81D80">
        <w:t xml:space="preserve"> Adquisición de imagen</w:t>
      </w:r>
      <w:bookmarkEnd w:id="67"/>
    </w:p>
    <w:p w14:paraId="018BC44B" w14:textId="77777777" w:rsidR="00312A47" w:rsidRDefault="00312A47" w:rsidP="00E91995"/>
    <w:p w14:paraId="38E13B90" w14:textId="1BDCD2B2" w:rsidR="00A81D80" w:rsidRDefault="00A81D80" w:rsidP="00E91995">
      <w:r>
        <w:lastRenderedPageBreak/>
        <w:t>La visión artificial se compone de sensor de imagen, iluminación, proceso de comunicaciones y procesamiento digital de imagen. Para la adquisición de imágenes se resalta el factor de iluminación que permite destacar las características del objetivo, la cámara captura la imagen y transforma la luz en señal digital que luego se podrá procesar mediante algoritmos que revisa la imagen.</w:t>
      </w:r>
    </w:p>
    <w:p w14:paraId="33B6D729" w14:textId="386155D4" w:rsidR="00A81D80" w:rsidRDefault="00A81D80" w:rsidP="00E91995">
      <w:r>
        <w:t>Los componentes físicos (hardware) son productos comerciales de fácil adquisición, es decir, Los sistemas de procesamiento de imágenes se pueden construir a partir de estos productos, creando un solo módulo integrado de visión artificial.</w:t>
      </w:r>
      <w:sdt>
        <w:sdtPr>
          <w:id w:val="-188841074"/>
          <w:citation/>
        </w:sdtPr>
        <w:sdtEndPr/>
        <w:sdtContent>
          <w:r>
            <w:fldChar w:fldCharType="begin"/>
          </w:r>
          <w:r>
            <w:rPr>
              <w:lang w:val="es-ES"/>
            </w:rPr>
            <w:instrText xml:space="preserve"> CITATION Cor16 \l 3082 </w:instrText>
          </w:r>
          <w:r>
            <w:fldChar w:fldCharType="separate"/>
          </w:r>
          <w:r>
            <w:rPr>
              <w:lang w:val="es-ES"/>
            </w:rPr>
            <w:t xml:space="preserve"> (Cognex, 2016)</w:t>
          </w:r>
          <w:r>
            <w:fldChar w:fldCharType="end"/>
          </w:r>
        </w:sdtContent>
      </w:sdt>
      <w:r w:rsidR="00E96569">
        <w:t>.</w:t>
      </w:r>
    </w:p>
    <w:p w14:paraId="0868FD31" w14:textId="77777777" w:rsidR="00A81D80" w:rsidRDefault="00A81D80" w:rsidP="00A81D80">
      <w:pPr>
        <w:pStyle w:val="Prrafodelista"/>
        <w:keepNext/>
        <w:ind w:left="0"/>
        <w:jc w:val="center"/>
      </w:pPr>
      <w:r>
        <w:drawing>
          <wp:inline distT="0" distB="0" distL="0" distR="0" wp14:anchorId="2ECCDCBB" wp14:editId="043CC2DC">
            <wp:extent cx="4972050" cy="1776516"/>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82733" cy="1780333"/>
                    </a:xfrm>
                    <a:prstGeom prst="rect">
                      <a:avLst/>
                    </a:prstGeom>
                  </pic:spPr>
                </pic:pic>
              </a:graphicData>
            </a:graphic>
          </wp:inline>
        </w:drawing>
      </w:r>
    </w:p>
    <w:p w14:paraId="3EC5E43E" w14:textId="6D421A1B" w:rsidR="00A81D80" w:rsidRPr="00E96569" w:rsidRDefault="00A81D80" w:rsidP="00A81D80">
      <w:pPr>
        <w:pStyle w:val="Descripcin"/>
        <w:jc w:val="center"/>
        <w:rPr>
          <w:bCs w:val="0"/>
          <w:color w:val="808080" w:themeColor="background1" w:themeShade="80"/>
          <w:sz w:val="18"/>
          <w:szCs w:val="14"/>
        </w:rPr>
      </w:pPr>
      <w:r w:rsidRPr="00E96569">
        <w:rPr>
          <w:bCs w:val="0"/>
          <w:color w:val="808080" w:themeColor="background1" w:themeShade="80"/>
          <w:sz w:val="18"/>
          <w:szCs w:val="14"/>
        </w:rPr>
        <w:t xml:space="preserve">Ilustración </w:t>
      </w:r>
      <w:r w:rsidR="00E96569">
        <w:rPr>
          <w:bCs w:val="0"/>
          <w:color w:val="808080" w:themeColor="background1" w:themeShade="80"/>
          <w:sz w:val="18"/>
          <w:szCs w:val="14"/>
        </w:rPr>
        <w:t>32.</w:t>
      </w:r>
      <w:r w:rsidRPr="00E96569">
        <w:rPr>
          <w:bCs w:val="0"/>
          <w:color w:val="808080" w:themeColor="background1" w:themeShade="80"/>
          <w:sz w:val="18"/>
          <w:szCs w:val="14"/>
        </w:rPr>
        <w:t xml:space="preserve"> Ejemplo de sistema integrado de visión artificial. Fuente: </w:t>
      </w:r>
      <w:sdt>
        <w:sdtPr>
          <w:rPr>
            <w:bCs w:val="0"/>
            <w:color w:val="808080" w:themeColor="background1" w:themeShade="80"/>
            <w:sz w:val="18"/>
            <w:szCs w:val="14"/>
          </w:rPr>
          <w:id w:val="80499721"/>
          <w:citation/>
        </w:sdtPr>
        <w:sdtEndPr/>
        <w:sdtContent>
          <w:r w:rsidRPr="00E96569">
            <w:rPr>
              <w:bCs w:val="0"/>
              <w:color w:val="808080" w:themeColor="background1" w:themeShade="80"/>
              <w:sz w:val="18"/>
              <w:szCs w:val="14"/>
            </w:rPr>
            <w:fldChar w:fldCharType="begin"/>
          </w:r>
          <w:r w:rsidRPr="00E96569">
            <w:rPr>
              <w:bCs w:val="0"/>
              <w:color w:val="808080" w:themeColor="background1" w:themeShade="80"/>
              <w:sz w:val="18"/>
              <w:szCs w:val="14"/>
            </w:rPr>
            <w:instrText xml:space="preserve"> CITATION Cor16 \l 3082 </w:instrText>
          </w:r>
          <w:r w:rsidRPr="00E96569">
            <w:rPr>
              <w:bCs w:val="0"/>
              <w:color w:val="808080" w:themeColor="background1" w:themeShade="80"/>
              <w:sz w:val="18"/>
              <w:szCs w:val="14"/>
            </w:rPr>
            <w:fldChar w:fldCharType="separate"/>
          </w:r>
          <w:r w:rsidRPr="00E96569">
            <w:rPr>
              <w:bCs w:val="0"/>
              <w:color w:val="808080" w:themeColor="background1" w:themeShade="80"/>
              <w:sz w:val="18"/>
              <w:szCs w:val="14"/>
            </w:rPr>
            <w:t xml:space="preserve"> (Cognex, 2016)</w:t>
          </w:r>
          <w:r w:rsidRPr="00E96569">
            <w:rPr>
              <w:bCs w:val="0"/>
              <w:color w:val="808080" w:themeColor="background1" w:themeShade="80"/>
              <w:sz w:val="18"/>
              <w:szCs w:val="14"/>
            </w:rPr>
            <w:fldChar w:fldCharType="end"/>
          </w:r>
        </w:sdtContent>
      </w:sdt>
      <w:r w:rsidR="000F6D15" w:rsidRPr="00E96569">
        <w:rPr>
          <w:bCs w:val="0"/>
          <w:color w:val="808080" w:themeColor="background1" w:themeShade="80"/>
          <w:sz w:val="18"/>
          <w:szCs w:val="14"/>
        </w:rPr>
        <w:t>.</w:t>
      </w:r>
    </w:p>
    <w:p w14:paraId="394CFF67" w14:textId="77777777" w:rsidR="000F6D15" w:rsidRPr="000F6D15" w:rsidRDefault="000F6D15" w:rsidP="000F6D15"/>
    <w:p w14:paraId="39B63F05" w14:textId="731A6B6E" w:rsidR="00A81D80" w:rsidRDefault="00A81D80" w:rsidP="002D618B">
      <w:pPr>
        <w:pStyle w:val="Ttulo2"/>
        <w:numPr>
          <w:ilvl w:val="1"/>
          <w:numId w:val="46"/>
        </w:numPr>
      </w:pPr>
      <w:bookmarkStart w:id="68" w:name="_Toc91849737"/>
      <w:r w:rsidRPr="00432CE4">
        <w:t>Etapa 2: Pre – Procesamiento</w:t>
      </w:r>
      <w:bookmarkEnd w:id="68"/>
    </w:p>
    <w:p w14:paraId="1F9C6D99" w14:textId="14A67CBD" w:rsidR="00A81D80" w:rsidRDefault="000F6D15" w:rsidP="000F6D15">
      <w:pPr>
        <w:pStyle w:val="Ttulo3"/>
      </w:pPr>
      <w:bookmarkStart w:id="69" w:name="_Toc91849738"/>
      <w:r>
        <w:t xml:space="preserve">5.2.1 </w:t>
      </w:r>
      <w:r w:rsidR="00A81D80" w:rsidRPr="009564A4">
        <w:t>Filtro promediador.</w:t>
      </w:r>
      <w:bookmarkEnd w:id="69"/>
    </w:p>
    <w:p w14:paraId="4F2544B2" w14:textId="0479650E" w:rsidR="00A81D80" w:rsidRDefault="00A81D80" w:rsidP="00E91995">
      <w:pPr>
        <w:rPr>
          <w:rFonts w:eastAsiaTheme="minorEastAsia"/>
        </w:rPr>
      </w:pPr>
      <w:r>
        <w:t xml:space="preserve">Perteneciendo a la categoría de los filtros espaciales lineales. El filtro de la media o promediador determinado por </w:t>
      </w:r>
      <w:r w:rsidRPr="00506628">
        <w:t>la ecuación 1</w:t>
      </w:r>
      <w:r w:rsidR="00506628" w:rsidRPr="00506628">
        <w:t>0</w:t>
      </w:r>
      <w:r>
        <w:t xml:space="preserve">. Construye del cálculo de la media aritmética de los pixeles que están en una máscara en un punto determinado de la imagen. En dicha máscara de tamaño </w:t>
      </w:r>
      <m:oMath>
        <m:r>
          <w:rPr>
            <w:rFonts w:ascii="Cambria Math" w:hAnsi="Cambria Math"/>
          </w:rPr>
          <m:t>n*n</m:t>
        </m:r>
      </m:oMath>
      <w:r>
        <w:rPr>
          <w:rFonts w:eastAsiaTheme="minorEastAsia"/>
        </w:rPr>
        <w:t xml:space="preserve"> con centro 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El filtro sustituye el valor d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por el promedio de la máscara.</w:t>
      </w:r>
    </w:p>
    <w:p w14:paraId="3D2BF220" w14:textId="70829409"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Pr="00506628">
        <w:rPr>
          <w:bCs w:val="0"/>
          <w:color w:val="808080" w:themeColor="background1" w:themeShade="80"/>
          <w:sz w:val="18"/>
          <w:szCs w:val="14"/>
        </w:rPr>
        <w:fldChar w:fldCharType="begin"/>
      </w:r>
      <w:r w:rsidRPr="00506628">
        <w:rPr>
          <w:bCs w:val="0"/>
          <w:color w:val="808080" w:themeColor="background1" w:themeShade="80"/>
          <w:sz w:val="18"/>
          <w:szCs w:val="14"/>
        </w:rPr>
        <w:instrText xml:space="preserve"> SEQ Ecuación \* ARABIC </w:instrText>
      </w:r>
      <w:r w:rsidRPr="00506628">
        <w:rPr>
          <w:bCs w:val="0"/>
          <w:color w:val="808080" w:themeColor="background1" w:themeShade="80"/>
          <w:sz w:val="18"/>
          <w:szCs w:val="14"/>
        </w:rPr>
        <w:fldChar w:fldCharType="separate"/>
      </w:r>
      <w:r w:rsidRPr="00506628">
        <w:rPr>
          <w:bCs w:val="0"/>
          <w:color w:val="808080" w:themeColor="background1" w:themeShade="80"/>
          <w:sz w:val="18"/>
          <w:szCs w:val="14"/>
        </w:rPr>
        <w:t>1</w:t>
      </w:r>
      <w:r w:rsidRPr="00506628">
        <w:rPr>
          <w:bCs w:val="0"/>
          <w:color w:val="808080" w:themeColor="background1" w:themeShade="80"/>
          <w:sz w:val="18"/>
          <w:szCs w:val="14"/>
        </w:rPr>
        <w:fldChar w:fldCharType="end"/>
      </w:r>
      <w:r w:rsidR="00506628" w:rsidRPr="00506628">
        <w:rPr>
          <w:bCs w:val="0"/>
          <w:color w:val="808080" w:themeColor="background1" w:themeShade="80"/>
          <w:sz w:val="18"/>
          <w:szCs w:val="14"/>
        </w:rPr>
        <w:t>0</w:t>
      </w:r>
      <w:r w:rsidR="00506628">
        <w:rPr>
          <w:bCs w:val="0"/>
          <w:color w:val="808080" w:themeColor="background1" w:themeShade="80"/>
          <w:sz w:val="18"/>
          <w:szCs w:val="14"/>
        </w:rPr>
        <w:t>.</w:t>
      </w:r>
      <w:r w:rsidRPr="00506628">
        <w:rPr>
          <w:bCs w:val="0"/>
          <w:color w:val="808080" w:themeColor="background1" w:themeShade="80"/>
          <w:sz w:val="18"/>
          <w:szCs w:val="14"/>
        </w:rPr>
        <w:t xml:space="preserve"> Filtro promediador</w:t>
      </w:r>
      <w:r w:rsidR="00506628">
        <w:rPr>
          <w:bCs w:val="0"/>
          <w:color w:val="808080" w:themeColor="background1" w:themeShade="80"/>
          <w:sz w:val="18"/>
          <w:szCs w:val="14"/>
        </w:rPr>
        <w:t>.</w:t>
      </w:r>
    </w:p>
    <w:p w14:paraId="59F492AF" w14:textId="77777777" w:rsidR="00A81D80" w:rsidRPr="0090696A" w:rsidRDefault="00380B78"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P</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V</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nary>
        </m:oMath>
      </m:oMathPara>
    </w:p>
    <w:p w14:paraId="16AC3458" w14:textId="252946C8" w:rsidR="00A81D80" w:rsidRDefault="00E91995" w:rsidP="00E91995">
      <w:pPr>
        <w:pStyle w:val="Ttulo3"/>
      </w:pPr>
      <w:bookmarkStart w:id="70" w:name="_Toc91849739"/>
      <w:r>
        <w:lastRenderedPageBreak/>
        <w:t xml:space="preserve">5.2.2 </w:t>
      </w:r>
      <w:r w:rsidR="00A81D80" w:rsidRPr="009564A4">
        <w:t xml:space="preserve">Filtro </w:t>
      </w:r>
      <w:r w:rsidR="00A81D80">
        <w:t>Gaussiano</w:t>
      </w:r>
      <w:r w:rsidR="00A81D80" w:rsidRPr="009564A4">
        <w:t>.</w:t>
      </w:r>
      <w:bookmarkEnd w:id="70"/>
    </w:p>
    <w:p w14:paraId="6760D59B" w14:textId="38B5053D" w:rsidR="00A81D80" w:rsidRDefault="00A81D80" w:rsidP="00E91995">
      <w:pPr>
        <w:rPr>
          <w:rFonts w:eastAsiaTheme="minorEastAsia"/>
        </w:rPr>
      </w:pPr>
      <w:r>
        <w:t xml:space="preserve">Es un operador 2D implementado para eliminar ruido y suavizar bordes, similar al filtro de la media, pero su representación es a través de una campana de gauss. La idea es utilizar la distribución gaussiana bidimensional como función de una desviación puntual. El grado de suavizado se establece, según se define en la </w:t>
      </w:r>
      <w:r w:rsidRPr="00506628">
        <w:t xml:space="preserve">ecuación </w:t>
      </w:r>
      <w:r w:rsidR="00506628" w:rsidRPr="00506628">
        <w:t>11</w:t>
      </w:r>
      <w:r>
        <w:t xml:space="preserve">, mediante la desviación estándar </w:t>
      </w:r>
      <m:oMath>
        <m:r>
          <w:rPr>
            <w:rFonts w:ascii="Cambria Math" w:hAnsi="Cambria Math"/>
          </w:rPr>
          <m:t>σ</m:t>
        </m:r>
      </m:oMath>
      <w:r>
        <w:rPr>
          <w:rFonts w:eastAsiaTheme="minorEastAsia"/>
        </w:rPr>
        <w:t>(sigma) en proporción directa al suavizado de la imagen, es decir, a mayor valor de la desviación estándar, mayor suavizado de la imagen.</w:t>
      </w:r>
    </w:p>
    <w:p w14:paraId="08EF79A6" w14:textId="77777777" w:rsidR="00A81D80" w:rsidRDefault="00A81D80" w:rsidP="00E91995">
      <w:pPr>
        <w:rPr>
          <w:rFonts w:eastAsiaTheme="minorEastAsia"/>
        </w:rPr>
      </w:pPr>
      <w:r>
        <w:rPr>
          <w:rFonts w:eastAsiaTheme="minorEastAsia"/>
        </w:rPr>
        <w:t>La diferencia con el filtro de la media radica en los pesos que tienen los pixeles centrales y adyacentes. El promediador les otorga igual peso a todos los pixeles, en cambio, la salida del filtro gaussiano pondera con más peso al pixel central.</w:t>
      </w:r>
      <w:sdt>
        <w:sdtPr>
          <w:rPr>
            <w:rFonts w:eastAsiaTheme="minorEastAsia"/>
          </w:rPr>
          <w:id w:val="1041327282"/>
          <w:citation/>
        </w:sdtPr>
        <w:sdtEndPr/>
        <w:sdtContent>
          <w:r>
            <w:rPr>
              <w:rFonts w:eastAsiaTheme="minorEastAsia"/>
            </w:rPr>
            <w:fldChar w:fldCharType="begin"/>
          </w:r>
          <w:r>
            <w:rPr>
              <w:lang w:val="es-MX"/>
            </w:rPr>
            <w:instrText xml:space="preserve"> CITATION Agu13 \l 2058 </w:instrText>
          </w:r>
          <w:r>
            <w:rPr>
              <w:rFonts w:eastAsiaTheme="minorEastAsia"/>
            </w:rPr>
            <w:fldChar w:fldCharType="separate"/>
          </w:r>
          <w:r>
            <w:rPr>
              <w:lang w:val="es-MX"/>
            </w:rPr>
            <w:t xml:space="preserve"> (Aguirre Dobernack, 2013)</w:t>
          </w:r>
          <w:r>
            <w:rPr>
              <w:rFonts w:eastAsiaTheme="minorEastAsia"/>
            </w:rPr>
            <w:fldChar w:fldCharType="end"/>
          </w:r>
        </w:sdtContent>
      </w:sdt>
    </w:p>
    <w:p w14:paraId="661A7CB7" w14:textId="6B954E64"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00506628" w:rsidRPr="00506628">
        <w:rPr>
          <w:bCs w:val="0"/>
          <w:color w:val="808080" w:themeColor="background1" w:themeShade="80"/>
          <w:sz w:val="18"/>
          <w:szCs w:val="14"/>
        </w:rPr>
        <w:t>11</w:t>
      </w:r>
      <w:r w:rsidR="00506628">
        <w:rPr>
          <w:bCs w:val="0"/>
          <w:color w:val="808080" w:themeColor="background1" w:themeShade="80"/>
          <w:sz w:val="18"/>
          <w:szCs w:val="14"/>
        </w:rPr>
        <w:t>.</w:t>
      </w:r>
      <w:r w:rsidRPr="00506628">
        <w:rPr>
          <w:bCs w:val="0"/>
          <w:color w:val="808080" w:themeColor="background1" w:themeShade="80"/>
          <w:sz w:val="18"/>
          <w:szCs w:val="14"/>
        </w:rPr>
        <w:t xml:space="preserve"> Filtro Gaussiano.</w:t>
      </w:r>
    </w:p>
    <w:p w14:paraId="212F6727" w14:textId="77777777" w:rsidR="00A81D80" w:rsidRPr="00D90BEC" w:rsidRDefault="00A81D80" w:rsidP="00A81D80">
      <w:pPr>
        <w:pStyle w:val="Prrafodelista"/>
        <w:ind w:left="0"/>
        <w:rPr>
          <w:rFonts w:eastAsiaTheme="minorEastAsia"/>
          <w:i/>
        </w:rPr>
      </w:pPr>
      <m:oMathPara>
        <m:oMath>
          <m:r>
            <w:rPr>
              <w:rFonts w:ascii="Cambria Math" w:hAnsi="Cambria Math"/>
            </w:rPr>
            <m:t>g</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den>
          </m:f>
          <m:sSup>
            <m:sSupPr>
              <m:ctrlPr>
                <w:rPr>
                  <w:rFonts w:ascii="Cambria Math" w:hAnsi="Cambria Math"/>
                  <w:i/>
                </w:rPr>
              </m:ctrlPr>
            </m:sSupPr>
            <m:e>
              <m:r>
                <w:rPr>
                  <w:rFonts w:ascii="Cambria Math" w:hAnsi="Cambria Math"/>
                </w:rPr>
                <m:t>e</m:t>
              </m:r>
            </m:e>
            <m:sup>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oMath>
      </m:oMathPara>
    </w:p>
    <w:p w14:paraId="3ADEFF92" w14:textId="4960EBDD" w:rsidR="00A81D80" w:rsidRDefault="00E91995" w:rsidP="00E91995">
      <w:pPr>
        <w:pStyle w:val="Ttulo3"/>
        <w:rPr>
          <w:b w:val="0"/>
          <w:bCs/>
        </w:rPr>
      </w:pPr>
      <w:bookmarkStart w:id="71" w:name="_Toc91849740"/>
      <w:r>
        <w:t xml:space="preserve">5.2.3 </w:t>
      </w:r>
      <w:r w:rsidR="00A81D80" w:rsidRPr="00E91995">
        <w:t>Filtro de mediana.</w:t>
      </w:r>
      <w:bookmarkEnd w:id="71"/>
    </w:p>
    <w:p w14:paraId="17FF623A" w14:textId="6902FC5B" w:rsidR="00A81D80" w:rsidRDefault="00A81D80" w:rsidP="00E91995">
      <w:r w:rsidRPr="00D90BEC">
        <w:t xml:space="preserve">Hace parte de la categoría de los filtros no lineales. En este caso, no opera los valores que están en la máscara con un promedio ponderado. El filtro de mediana es el filtro no lineal más conocido, este operador crea nuevos pixeles a partir de calcular la mediana del conjunto </w:t>
      </w:r>
      <w:r>
        <w:t xml:space="preserve">de pixeles que constituyen la máscara tal como se expresa en la </w:t>
      </w:r>
      <w:r w:rsidRPr="00506628">
        <w:t xml:space="preserve">ecuación </w:t>
      </w:r>
      <w:r w:rsidR="00506628" w:rsidRPr="00506628">
        <w:t>12</w:t>
      </w:r>
      <w:r w:rsidRPr="00506628">
        <w:t>.</w:t>
      </w:r>
    </w:p>
    <w:p w14:paraId="3B680AE9" w14:textId="3B412EE1"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00506628" w:rsidRPr="00506628">
        <w:rPr>
          <w:bCs w:val="0"/>
          <w:color w:val="808080" w:themeColor="background1" w:themeShade="80"/>
          <w:sz w:val="18"/>
          <w:szCs w:val="14"/>
        </w:rPr>
        <w:t>12.</w:t>
      </w:r>
      <w:r w:rsidRPr="00506628">
        <w:rPr>
          <w:bCs w:val="0"/>
          <w:color w:val="808080" w:themeColor="background1" w:themeShade="80"/>
          <w:sz w:val="18"/>
          <w:szCs w:val="14"/>
        </w:rPr>
        <w:t xml:space="preserve"> Filtro de mediana.</w:t>
      </w:r>
    </w:p>
    <w:p w14:paraId="21775D32" w14:textId="77777777" w:rsidR="00A81D80" w:rsidRPr="00506628" w:rsidRDefault="00380B78" w:rsidP="00A81D80">
      <w:pPr>
        <w:ind w:left="862" w:firstLine="504"/>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ediana</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oMath>
      </m:oMathPara>
    </w:p>
    <w:p w14:paraId="7B3F04C0" w14:textId="41E5CCB4" w:rsidR="00A81D80" w:rsidRDefault="00A81D80" w:rsidP="00E91995">
      <w:r>
        <w:t xml:space="preserve">Dond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el valor del filtro de mediana recorriendo la imagen </w:t>
      </w:r>
      <m:oMath>
        <m:r>
          <w:rPr>
            <w:rFonts w:ascii="Cambria Math" w:hAnsi="Cambria Math"/>
          </w:rPr>
          <m:t>i</m:t>
        </m:r>
      </m:oMath>
      <w:r>
        <w:t xml:space="preserve"> pixel a pixel calculado con los pixeles vecinos. En la </w:t>
      </w:r>
      <w:r w:rsidRPr="008B32CF">
        <w:t>ilustración 3</w:t>
      </w:r>
      <w:r w:rsidR="008B32CF" w:rsidRPr="008B32CF">
        <w:t>3</w:t>
      </w:r>
      <w:r>
        <w:t xml:space="preserve"> se representa un ejemplo de este filtro en una ventada de 3x3.</w:t>
      </w:r>
    </w:p>
    <w:p w14:paraId="3BA645CB" w14:textId="77777777" w:rsidR="00A81D80" w:rsidRDefault="00A81D80" w:rsidP="00A81D80">
      <w:pPr>
        <w:keepNext/>
        <w:ind w:left="862" w:firstLine="504"/>
        <w:jc w:val="center"/>
      </w:pPr>
      <w:r>
        <w:lastRenderedPageBreak/>
        <w:drawing>
          <wp:inline distT="0" distB="0" distL="0" distR="0" wp14:anchorId="2A0C2BFE" wp14:editId="30008059">
            <wp:extent cx="4010025" cy="1212057"/>
            <wp:effectExtent l="0" t="0" r="0" b="7620"/>
            <wp:docPr id="49" name="Imagen 12">
              <a:extLst xmlns:a="http://schemas.openxmlformats.org/drawingml/2006/main">
                <a:ext uri="{FF2B5EF4-FFF2-40B4-BE49-F238E27FC236}">
                  <a16:creationId xmlns:a16="http://schemas.microsoft.com/office/drawing/2014/main" id="{CDCCA196-3B30-44EF-AAE8-8248BC8A48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CDCCA196-3B30-44EF-AAE8-8248BC8A486F}"/>
                        </a:ext>
                      </a:extLst>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10025" cy="121205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4D042F3" w14:textId="7682DA94" w:rsidR="00A81D80" w:rsidRPr="008C5737" w:rsidRDefault="00A81D80" w:rsidP="008C5737">
      <w:pPr>
        <w:pStyle w:val="Descripcin"/>
        <w:jc w:val="center"/>
        <w:rPr>
          <w:bCs w:val="0"/>
          <w:color w:val="808080" w:themeColor="background1" w:themeShade="80"/>
          <w:sz w:val="18"/>
          <w:szCs w:val="14"/>
        </w:rPr>
      </w:pPr>
      <w:r w:rsidRPr="008C5737">
        <w:rPr>
          <w:bCs w:val="0"/>
          <w:color w:val="808080" w:themeColor="background1" w:themeShade="80"/>
          <w:sz w:val="18"/>
          <w:szCs w:val="14"/>
        </w:rPr>
        <w:t xml:space="preserve">Ilustración </w:t>
      </w:r>
      <w:r w:rsidR="008C5737">
        <w:rPr>
          <w:bCs w:val="0"/>
          <w:color w:val="808080" w:themeColor="background1" w:themeShade="80"/>
          <w:sz w:val="18"/>
          <w:szCs w:val="14"/>
        </w:rPr>
        <w:t>33.</w:t>
      </w:r>
      <w:r w:rsidRPr="008C5737">
        <w:rPr>
          <w:bCs w:val="0"/>
          <w:color w:val="808080" w:themeColor="background1" w:themeShade="80"/>
          <w:sz w:val="18"/>
          <w:szCs w:val="14"/>
        </w:rPr>
        <w:t xml:space="preserve"> Ejemplo de filtro mediana en una ventana 3x3. (Fuente propia)</w:t>
      </w:r>
      <w:r w:rsidR="00E91995" w:rsidRPr="008C5737">
        <w:rPr>
          <w:bCs w:val="0"/>
          <w:color w:val="808080" w:themeColor="background1" w:themeShade="80"/>
          <w:sz w:val="18"/>
          <w:szCs w:val="14"/>
        </w:rPr>
        <w:t>.</w:t>
      </w:r>
    </w:p>
    <w:p w14:paraId="69671D1C" w14:textId="150847B2" w:rsidR="00E91995" w:rsidRDefault="00E91995" w:rsidP="00E91995"/>
    <w:p w14:paraId="79B328BD" w14:textId="692ED9E3" w:rsidR="008C5737" w:rsidRDefault="008C5737" w:rsidP="00E91995"/>
    <w:p w14:paraId="4569C3CA" w14:textId="0588EC8F" w:rsidR="008C5737" w:rsidRDefault="008C5737" w:rsidP="00E91995"/>
    <w:p w14:paraId="70E7EB0F" w14:textId="77777777" w:rsidR="008C5737" w:rsidRPr="00E91995" w:rsidRDefault="008C5737" w:rsidP="00E91995"/>
    <w:p w14:paraId="092EE74C" w14:textId="33D4B8FA" w:rsidR="00A81D80" w:rsidRDefault="00E91995" w:rsidP="00E91995">
      <w:pPr>
        <w:pStyle w:val="Ttulo3"/>
        <w:rPr>
          <w:b w:val="0"/>
          <w:bCs/>
        </w:rPr>
      </w:pPr>
      <w:bookmarkStart w:id="72" w:name="_Toc91849741"/>
      <w:r>
        <w:t xml:space="preserve">5.2.4 </w:t>
      </w:r>
      <w:r w:rsidR="00A81D80" w:rsidRPr="00E91995">
        <w:t>Filtro Bilateral.</w:t>
      </w:r>
      <w:bookmarkEnd w:id="72"/>
    </w:p>
    <w:p w14:paraId="676C077A" w14:textId="77777777" w:rsidR="00A81D80" w:rsidRDefault="00A81D80" w:rsidP="00E91995">
      <w:r>
        <w:t>Es un filtro que suaviza la imagen conservando los bodes según la combinación no lineal de lo pixeles adyacentes. Tiene en cuanta los criterios geométricos y fotoeléctricos, es decir, utiliza las distancias espaciales y sus diferentes intensidades.</w:t>
      </w:r>
    </w:p>
    <w:p w14:paraId="3667CE5A" w14:textId="77777777" w:rsidR="00A81D80" w:rsidRDefault="00A81D80" w:rsidP="00A81D80">
      <w:pPr>
        <w:ind w:left="862" w:firstLine="504"/>
        <w:rPr>
          <w:rFonts w:eastAsiaTheme="minorEastAsia"/>
        </w:rPr>
      </w:pPr>
    </w:p>
    <w:p w14:paraId="47643646" w14:textId="2DC361F3"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Pr>
          <w:bCs w:val="0"/>
          <w:color w:val="808080" w:themeColor="background1" w:themeShade="80"/>
          <w:sz w:val="18"/>
          <w:szCs w:val="14"/>
        </w:rPr>
        <w:t>13.</w:t>
      </w:r>
      <w:r w:rsidRPr="008B32CF">
        <w:rPr>
          <w:bCs w:val="0"/>
          <w:color w:val="808080" w:themeColor="background1" w:themeShade="80"/>
          <w:sz w:val="18"/>
          <w:szCs w:val="14"/>
        </w:rPr>
        <w:t xml:space="preserve"> Determinación de filtro bilateral.</w:t>
      </w:r>
    </w:p>
    <w:p w14:paraId="6A8304A0" w14:textId="77777777" w:rsidR="00A81D80" w:rsidRDefault="00380B78"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iltrada(x)</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den>
          </m:f>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V</m:t>
              </m:r>
            </m:sub>
            <m:sup/>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nary>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x</m:t>
              </m:r>
            </m:e>
          </m:d>
          <m:r>
            <w:rPr>
              <w:rFonts w:ascii="Cambria Math" w:eastAsiaTheme="minorEastAsia" w:hAnsi="Cambria Math"/>
            </w:rPr>
            <m:t>)</m:t>
          </m:r>
        </m:oMath>
      </m:oMathPara>
    </w:p>
    <w:p w14:paraId="3F556F3A" w14:textId="7E17BB5C"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4.</w:t>
      </w:r>
      <w:r w:rsidRPr="008B32CF">
        <w:rPr>
          <w:bCs w:val="0"/>
          <w:color w:val="808080" w:themeColor="background1" w:themeShade="80"/>
          <w:sz w:val="18"/>
          <w:szCs w:val="14"/>
        </w:rPr>
        <w:t xml:space="preserve"> Asignación de peso Wp.</w:t>
      </w:r>
    </w:p>
    <w:p w14:paraId="4B98DCA3" w14:textId="77777777" w:rsidR="00A81D80" w:rsidRPr="00CE1A84" w:rsidRDefault="00380B78"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V</m:t>
              </m:r>
            </m:sub>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x</m:t>
                  </m:r>
                </m:e>
              </m:d>
              <m:r>
                <w:rPr>
                  <w:rFonts w:ascii="Cambria Math" w:eastAsiaTheme="minorEastAsia" w:hAnsi="Cambria Math"/>
                </w:rPr>
                <m:t>)</m:t>
              </m:r>
            </m:e>
          </m:nary>
          <m:r>
            <w:rPr>
              <w:rFonts w:ascii="Cambria Math" w:eastAsiaTheme="minorEastAsia" w:hAnsi="Cambria Math"/>
            </w:rPr>
            <m:t xml:space="preserve"> </m:t>
          </m:r>
        </m:oMath>
      </m:oMathPara>
    </w:p>
    <w:p w14:paraId="42552784" w14:textId="558583A2"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5.</w:t>
      </w:r>
      <w:r w:rsidRPr="008B32CF">
        <w:rPr>
          <w:bCs w:val="0"/>
          <w:color w:val="808080" w:themeColor="background1" w:themeShade="80"/>
          <w:sz w:val="18"/>
          <w:szCs w:val="14"/>
        </w:rPr>
        <w:t xml:space="preserve"> El coeficiente de peso w (i, j, k, l).</w:t>
      </w:r>
    </w:p>
    <w:p w14:paraId="57D9C5AC" w14:textId="77777777" w:rsidR="00A81D80" w:rsidRPr="00E862A5" w:rsidRDefault="00A81D80" w:rsidP="00A81D80">
      <w:pPr>
        <w:ind w:left="862" w:firstLine="504"/>
        <w:rPr>
          <w:rFonts w:eastAsiaTheme="minorEastAsia"/>
        </w:rPr>
      </w:pPr>
      <m:oMathPara>
        <m:oMath>
          <m:r>
            <w:rPr>
              <w:rFonts w:ascii="Cambria Math" w:eastAsiaTheme="minorEastAsia" w:hAnsi="Cambria Math"/>
            </w:rPr>
            <m:t>ω</m:t>
          </m:r>
          <m:d>
            <m:dPr>
              <m:ctrlPr>
                <w:rPr>
                  <w:rFonts w:ascii="Cambria Math" w:eastAsiaTheme="minorEastAsia" w:hAnsi="Cambria Math"/>
                  <w:i/>
                </w:rPr>
              </m:ctrlPr>
            </m:dPr>
            <m:e>
              <m:r>
                <w:rPr>
                  <w:rFonts w:ascii="Cambria Math" w:eastAsiaTheme="minorEastAsia" w:hAnsi="Cambria Math"/>
                </w:rPr>
                <m:t>i, j, k, l</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i-k</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j-l</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j</m:t>
                              </m:r>
                            </m:e>
                          </m:d>
                          <m:r>
                            <w:rPr>
                              <w:rFonts w:ascii="Cambria Math" w:hAnsi="Cambria Math"/>
                            </w:rPr>
                            <m:t>-f(k,l)</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den>
              </m:f>
              <m:r>
                <w:rPr>
                  <w:rFonts w:ascii="Cambria Math" w:hAnsi="Cambria Math"/>
                </w:rPr>
                <m:t>)</m:t>
              </m:r>
            </m:sup>
          </m:sSup>
        </m:oMath>
      </m:oMathPara>
    </w:p>
    <w:p w14:paraId="725BEBA5" w14:textId="605C71C5"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6.</w:t>
      </w:r>
      <w:r w:rsidRPr="008B32CF">
        <w:rPr>
          <w:bCs w:val="0"/>
          <w:color w:val="808080" w:themeColor="background1" w:themeShade="80"/>
          <w:sz w:val="18"/>
          <w:szCs w:val="14"/>
        </w:rPr>
        <w:t xml:space="preserve"> Filtro bilateral normalizado después de calcular los pesos.</w:t>
      </w:r>
    </w:p>
    <w:p w14:paraId="4B6C104D" w14:textId="77777777" w:rsidR="00A81D80" w:rsidRPr="00E862A5" w:rsidRDefault="00380B78"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sub>
          </m:sSub>
          <m:r>
            <w:rPr>
              <w:rFonts w:ascii="Cambria Math" w:eastAsiaTheme="minorEastAsia" w:hAnsi="Cambria Math"/>
            </w:rPr>
            <m:t>=</m:t>
          </m:r>
          <m:f>
            <m:fPr>
              <m:ctrlPr>
                <w:rPr>
                  <w:rFonts w:ascii="Cambria Math" w:eastAsiaTheme="minorEastAsia" w:hAnsi="Cambria Math"/>
                  <w:i/>
                </w:rPr>
              </m:ctrlPr>
            </m:fPr>
            <m:num>
              <m:nary>
                <m:naryPr>
                  <m:chr m:val="∑"/>
                  <m:limLoc m:val="subSup"/>
                  <m:supHide m:val="1"/>
                  <m:ctrlPr>
                    <w:rPr>
                      <w:rFonts w:ascii="Cambria Math" w:eastAsiaTheme="minorEastAsia" w:hAnsi="Cambria Math"/>
                      <w:i/>
                    </w:rPr>
                  </m:ctrlPr>
                </m:naryPr>
                <m:sub>
                  <m:r>
                    <w:rPr>
                      <w:rFonts w:ascii="Cambria Math" w:eastAsiaTheme="minorEastAsia" w:hAnsi="Cambria Math"/>
                    </w:rPr>
                    <m:t>k,l</m:t>
                  </m:r>
                </m:sub>
                <m:sup/>
                <m:e>
                  <m:r>
                    <w:rPr>
                      <w:rFonts w:ascii="Cambria Math" w:eastAsiaTheme="minorEastAsia" w:hAnsi="Cambria Math"/>
                    </w:rPr>
                    <m:t>I(k,l)ω</m:t>
                  </m:r>
                  <m:d>
                    <m:dPr>
                      <m:ctrlPr>
                        <w:rPr>
                          <w:rFonts w:ascii="Cambria Math" w:eastAsiaTheme="minorEastAsia" w:hAnsi="Cambria Math"/>
                          <w:i/>
                        </w:rPr>
                      </m:ctrlPr>
                    </m:dPr>
                    <m:e>
                      <m:r>
                        <w:rPr>
                          <w:rFonts w:ascii="Cambria Math" w:eastAsiaTheme="minorEastAsia" w:hAnsi="Cambria Math"/>
                        </w:rPr>
                        <m:t>i, j, k, l</m:t>
                      </m:r>
                    </m:e>
                  </m:d>
                </m:e>
              </m:nary>
            </m:num>
            <m:den>
              <m:nary>
                <m:naryPr>
                  <m:chr m:val="∑"/>
                  <m:limLoc m:val="subSup"/>
                  <m:supHide m:val="1"/>
                  <m:ctrlPr>
                    <w:rPr>
                      <w:rFonts w:ascii="Cambria Math" w:eastAsiaTheme="minorEastAsia" w:hAnsi="Cambria Math"/>
                      <w:i/>
                    </w:rPr>
                  </m:ctrlPr>
                </m:naryPr>
                <m:sub>
                  <m:r>
                    <w:rPr>
                      <w:rFonts w:ascii="Cambria Math" w:eastAsiaTheme="minorEastAsia" w:hAnsi="Cambria Math"/>
                    </w:rPr>
                    <m:t>k,l</m:t>
                  </m:r>
                </m:sub>
                <m:sup/>
                <m:e>
                  <m:r>
                    <w:rPr>
                      <w:rFonts w:ascii="Cambria Math" w:eastAsiaTheme="minorEastAsia" w:hAnsi="Cambria Math"/>
                    </w:rPr>
                    <m:t>ω</m:t>
                  </m:r>
                  <m:d>
                    <m:dPr>
                      <m:ctrlPr>
                        <w:rPr>
                          <w:rFonts w:ascii="Cambria Math" w:eastAsiaTheme="minorEastAsia" w:hAnsi="Cambria Math"/>
                          <w:i/>
                        </w:rPr>
                      </m:ctrlPr>
                    </m:dPr>
                    <m:e>
                      <m:r>
                        <w:rPr>
                          <w:rFonts w:ascii="Cambria Math" w:eastAsiaTheme="minorEastAsia" w:hAnsi="Cambria Math"/>
                        </w:rPr>
                        <m:t>i, j, k, l</m:t>
                      </m:r>
                    </m:e>
                  </m:d>
                </m:e>
              </m:nary>
            </m:den>
          </m:f>
        </m:oMath>
      </m:oMathPara>
    </w:p>
    <w:p w14:paraId="036DACB3" w14:textId="640BFD9A" w:rsidR="00A81D80" w:rsidRPr="00531042" w:rsidRDefault="00A81D80" w:rsidP="00531042">
      <w:pPr>
        <w:pStyle w:val="Prrafodelista"/>
        <w:numPr>
          <w:ilvl w:val="1"/>
          <w:numId w:val="46"/>
        </w:numPr>
        <w:spacing w:after="160" w:line="259" w:lineRule="auto"/>
        <w:rPr>
          <w:b/>
          <w:bCs/>
        </w:rPr>
      </w:pPr>
      <w:bookmarkStart w:id="73" w:name="_Toc91849742"/>
      <w:r w:rsidRPr="00531042">
        <w:rPr>
          <w:rStyle w:val="Ttulo2Car"/>
        </w:rPr>
        <w:t>Etapa 3: Segmentación</w:t>
      </w:r>
      <w:bookmarkEnd w:id="73"/>
      <w:r w:rsidRPr="00531042">
        <w:rPr>
          <w:b/>
          <w:bCs/>
        </w:rPr>
        <w:t>.</w:t>
      </w:r>
    </w:p>
    <w:p w14:paraId="76DE3D89" w14:textId="6B459C3C" w:rsidR="00A81D80" w:rsidRPr="000D2FDF" w:rsidRDefault="00531042" w:rsidP="00531042">
      <w:pPr>
        <w:pStyle w:val="Ttulo3"/>
      </w:pPr>
      <w:bookmarkStart w:id="74" w:name="_Toc91849743"/>
      <w:r>
        <w:lastRenderedPageBreak/>
        <w:t xml:space="preserve">5.3.1 </w:t>
      </w:r>
      <w:r w:rsidR="00A81D80" w:rsidRPr="000D2FDF">
        <w:t>Filtro laplaciano.</w:t>
      </w:r>
      <w:bookmarkEnd w:id="74"/>
    </w:p>
    <w:p w14:paraId="46EBB3AB" w14:textId="5E975267" w:rsidR="00A81D80" w:rsidRDefault="00A81D80" w:rsidP="00531042">
      <w:r>
        <w:t xml:space="preserve">Este operador laplaciano se construye en la segunda derivada de la función </w:t>
      </w:r>
      <m:oMath>
        <m:r>
          <w:rPr>
            <w:rFonts w:ascii="Cambria Math" w:hAnsi="Cambria Math"/>
          </w:rPr>
          <m:t>I</m:t>
        </m:r>
        <m:d>
          <m:dPr>
            <m:ctrlPr>
              <w:rPr>
                <w:rFonts w:ascii="Cambria Math" w:hAnsi="Cambria Math"/>
                <w:i/>
              </w:rPr>
            </m:ctrlPr>
          </m:dPr>
          <m:e>
            <m:r>
              <w:rPr>
                <w:rFonts w:ascii="Cambria Math" w:hAnsi="Cambria Math"/>
              </w:rPr>
              <m:t>x,y</m:t>
            </m:r>
          </m:e>
        </m:d>
      </m:oMath>
      <w:r>
        <w:t>. Cuando en la primera derivada el valor es un máximo, su resultado es cero.</w:t>
      </w:r>
      <w:sdt>
        <w:sdtPr>
          <w:id w:val="-942452794"/>
          <w:citation/>
        </w:sdtPr>
        <w:sdtEndPr/>
        <w:sdtContent>
          <w:r>
            <w:fldChar w:fldCharType="begin"/>
          </w:r>
          <w:r>
            <w:rPr>
              <w:lang w:val="es-ES"/>
            </w:rPr>
            <w:instrText xml:space="preserve"> CITATION JVé03 \l 3082 </w:instrText>
          </w:r>
          <w:r>
            <w:fldChar w:fldCharType="separate"/>
          </w:r>
          <w:r>
            <w:rPr>
              <w:lang w:val="es-ES"/>
            </w:rPr>
            <w:t xml:space="preserve"> (Serrano, 2003)</w:t>
          </w:r>
          <w:r>
            <w:fldChar w:fldCharType="end"/>
          </w:r>
        </w:sdtContent>
      </w:sdt>
      <w:r>
        <w:t xml:space="preserve"> Su representación matemática se ilustra en la </w:t>
      </w:r>
      <w:r w:rsidRPr="00531042">
        <w:t xml:space="preserve">ecuación </w:t>
      </w:r>
      <w:r w:rsidR="00C33F25">
        <w:t>17</w:t>
      </w:r>
      <w:r w:rsidRPr="00531042">
        <w:t>.</w:t>
      </w:r>
      <w:r>
        <w:t xml:space="preserve"> </w:t>
      </w:r>
    </w:p>
    <w:p w14:paraId="5B588D8C" w14:textId="45E46167" w:rsidR="00A81D80" w:rsidRPr="00C33F25" w:rsidRDefault="00A81D80" w:rsidP="00C33F25">
      <w:pPr>
        <w:pStyle w:val="Descripcin"/>
        <w:jc w:val="center"/>
        <w:rPr>
          <w:bCs w:val="0"/>
          <w:color w:val="808080" w:themeColor="background1" w:themeShade="80"/>
          <w:sz w:val="18"/>
          <w:szCs w:val="14"/>
        </w:rPr>
      </w:pPr>
      <w:r w:rsidRPr="00C33F25">
        <w:rPr>
          <w:bCs w:val="0"/>
          <w:color w:val="808080" w:themeColor="background1" w:themeShade="80"/>
          <w:sz w:val="18"/>
          <w:szCs w:val="14"/>
        </w:rPr>
        <w:t xml:space="preserve">Ecuación </w:t>
      </w:r>
      <w:r w:rsidR="00C33F25" w:rsidRPr="00C33F25">
        <w:rPr>
          <w:bCs w:val="0"/>
          <w:color w:val="808080" w:themeColor="background1" w:themeShade="80"/>
          <w:sz w:val="18"/>
          <w:szCs w:val="14"/>
        </w:rPr>
        <w:t>17.</w:t>
      </w:r>
      <w:r w:rsidRPr="00C33F25">
        <w:rPr>
          <w:bCs w:val="0"/>
          <w:color w:val="808080" w:themeColor="background1" w:themeShade="80"/>
          <w:sz w:val="18"/>
          <w:szCs w:val="14"/>
        </w:rPr>
        <w:t xml:space="preserve"> </w:t>
      </w:r>
      <w:r w:rsidR="00C33F25" w:rsidRPr="00C33F25">
        <w:rPr>
          <w:bCs w:val="0"/>
          <w:color w:val="808080" w:themeColor="background1" w:themeShade="80"/>
          <w:sz w:val="18"/>
          <w:szCs w:val="14"/>
        </w:rPr>
        <w:t>F</w:t>
      </w:r>
      <w:r w:rsidRPr="00C33F25">
        <w:rPr>
          <w:bCs w:val="0"/>
          <w:color w:val="808080" w:themeColor="background1" w:themeShade="80"/>
          <w:sz w:val="18"/>
          <w:szCs w:val="14"/>
        </w:rPr>
        <w:t>iltro laplaciano.</w:t>
      </w:r>
    </w:p>
    <w:p w14:paraId="6F3B194F" w14:textId="77777777" w:rsidR="00A81D80" w:rsidRPr="00DE063F" w:rsidRDefault="00A81D80" w:rsidP="00A81D80">
      <w:pPr>
        <w:ind w:left="862" w:firstLine="504"/>
        <w:jc w:val="center"/>
        <w:rPr>
          <w:rFonts w:eastAsiaTheme="minorEastAsia"/>
        </w:rPr>
      </w:pPr>
      <m:oMathPara>
        <m:oMath>
          <m:r>
            <w:rPr>
              <w:rFonts w:ascii="Cambria Math" w:hAnsi="Cambria Math"/>
            </w:rPr>
            <m:t>∆</m:t>
          </m:r>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x,y</m:t>
                  </m:r>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x</m:t>
                  </m:r>
                </m:sub>
              </m:sSub>
            </m:e>
          </m:acc>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y</m:t>
                  </m:r>
                </m:sub>
              </m:sSub>
            </m:e>
          </m:acc>
        </m:oMath>
      </m:oMathPara>
    </w:p>
    <w:p w14:paraId="4946E9A7" w14:textId="77777777" w:rsidR="00A81D80" w:rsidRDefault="00A81D80" w:rsidP="00531042">
      <w:r>
        <w:t>Si se toma una celda de 3 x 3, se aplica la primera derivada a cada píxel:</w:t>
      </w:r>
    </w:p>
    <w:p w14:paraId="407E928B" w14:textId="77777777" w:rsidR="00A81D80" w:rsidRPr="00B6706B" w:rsidRDefault="00380B78" w:rsidP="00A81D80">
      <w:pPr>
        <w:ind w:left="862" w:firstLine="504"/>
        <w:rPr>
          <w:rFonts w:eastAsiaTheme="minorEastAsia"/>
        </w:rPr>
      </w:pPr>
      <m:oMathPara>
        <m:oMath>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e>
                    <m:sSub>
                      <m:sSubPr>
                        <m:ctrlPr>
                          <w:rPr>
                            <w:rFonts w:ascii="Cambria Math" w:hAnsi="Cambria Math"/>
                            <w:i/>
                          </w:rPr>
                        </m:ctrlPr>
                      </m:sSubPr>
                      <m:e>
                        <m:r>
                          <w:rPr>
                            <w:rFonts w:ascii="Cambria Math" w:hAnsi="Cambria Math"/>
                          </w:rPr>
                          <m:t>Z</m:t>
                        </m:r>
                      </m:e>
                      <m:sub>
                        <m:r>
                          <w:rPr>
                            <w:rFonts w:ascii="Cambria Math" w:hAnsi="Cambria Math"/>
                          </w:rPr>
                          <m:t>2</m:t>
                        </m:r>
                      </m:sub>
                    </m:sSub>
                  </m:e>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e>
                    <m:sSub>
                      <m:sSubPr>
                        <m:ctrlPr>
                          <w:rPr>
                            <w:rFonts w:ascii="Cambria Math" w:hAnsi="Cambria Math"/>
                            <w:i/>
                          </w:rPr>
                        </m:ctrlPr>
                      </m:sSubPr>
                      <m:e>
                        <m:r>
                          <w:rPr>
                            <w:rFonts w:ascii="Cambria Math" w:hAnsi="Cambria Math"/>
                          </w:rPr>
                          <m:t>Z</m:t>
                        </m:r>
                      </m:e>
                      <m:sub>
                        <m:r>
                          <w:rPr>
                            <w:rFonts w:ascii="Cambria Math" w:hAnsi="Cambria Math"/>
                          </w:rPr>
                          <m:t>5</m:t>
                        </m:r>
                      </m:sub>
                    </m:sSub>
                  </m:e>
                  <m:e>
                    <m:sSub>
                      <m:sSubPr>
                        <m:ctrlPr>
                          <w:rPr>
                            <w:rFonts w:ascii="Cambria Math" w:hAnsi="Cambria Math"/>
                            <w:i/>
                          </w:rPr>
                        </m:ctrlPr>
                      </m:sSubPr>
                      <m:e>
                        <m:r>
                          <w:rPr>
                            <w:rFonts w:ascii="Cambria Math" w:hAnsi="Cambria Math"/>
                          </w:rPr>
                          <m:t>Z</m:t>
                        </m:r>
                      </m:e>
                      <m:sub>
                        <m:r>
                          <w:rPr>
                            <w:rFonts w:ascii="Cambria Math" w:hAnsi="Cambria Math"/>
                          </w:rPr>
                          <m:t>6</m:t>
                        </m:r>
                      </m:sub>
                    </m:sSub>
                  </m:e>
                </m:mr>
                <m:mr>
                  <m:e>
                    <m:sSub>
                      <m:sSubPr>
                        <m:ctrlPr>
                          <w:rPr>
                            <w:rFonts w:ascii="Cambria Math" w:hAnsi="Cambria Math"/>
                            <w:i/>
                          </w:rPr>
                        </m:ctrlPr>
                      </m:sSubPr>
                      <m:e>
                        <m:r>
                          <w:rPr>
                            <w:rFonts w:ascii="Cambria Math" w:hAnsi="Cambria Math"/>
                          </w:rPr>
                          <m:t>Z</m:t>
                        </m:r>
                      </m:e>
                      <m:sub>
                        <m:r>
                          <w:rPr>
                            <w:rFonts w:ascii="Cambria Math" w:hAnsi="Cambria Math"/>
                          </w:rPr>
                          <m:t>7</m:t>
                        </m:r>
                      </m:sub>
                    </m:sSub>
                  </m:e>
                  <m:e>
                    <m:sSub>
                      <m:sSubPr>
                        <m:ctrlPr>
                          <w:rPr>
                            <w:rFonts w:ascii="Cambria Math" w:hAnsi="Cambria Math"/>
                            <w:i/>
                          </w:rPr>
                        </m:ctrlPr>
                      </m:sSubPr>
                      <m:e>
                        <m:r>
                          <w:rPr>
                            <w:rFonts w:ascii="Cambria Math" w:hAnsi="Cambria Math"/>
                          </w:rPr>
                          <m:t>Z</m:t>
                        </m:r>
                      </m:e>
                      <m:sub>
                        <m:r>
                          <w:rPr>
                            <w:rFonts w:ascii="Cambria Math" w:hAnsi="Cambria Math"/>
                          </w:rPr>
                          <m:t>8</m:t>
                        </m:r>
                      </m:sub>
                    </m:sSub>
                  </m:e>
                  <m:e>
                    <m:sSub>
                      <m:sSubPr>
                        <m:ctrlPr>
                          <w:rPr>
                            <w:rFonts w:ascii="Cambria Math" w:hAnsi="Cambria Math"/>
                            <w:i/>
                          </w:rPr>
                        </m:ctrlPr>
                      </m:sSubPr>
                      <m:e>
                        <m:r>
                          <w:rPr>
                            <w:rFonts w:ascii="Cambria Math" w:hAnsi="Cambria Math"/>
                          </w:rPr>
                          <m:t>Z</m:t>
                        </m:r>
                      </m:e>
                      <m:sub>
                        <m:r>
                          <w:rPr>
                            <w:rFonts w:ascii="Cambria Math" w:hAnsi="Cambria Math"/>
                          </w:rPr>
                          <m:t>9</m:t>
                        </m:r>
                      </m:sub>
                    </m:sSub>
                  </m:e>
                </m:mr>
              </m:m>
            </m:e>
          </m:d>
          <m:r>
            <w:rPr>
              <w:rFonts w:ascii="Cambria Math" w:eastAsiaTheme="minorEastAsia"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3</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4</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5</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6</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7</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8</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9</m:t>
                        </m:r>
                      </m:sub>
                      <m:sup>
                        <m:r>
                          <w:rPr>
                            <w:rFonts w:ascii="Cambria Math" w:hAnsi="Cambria Math"/>
                          </w:rPr>
                          <m:t>'</m:t>
                        </m:r>
                      </m:sup>
                    </m:sSubSup>
                  </m:e>
                </m:mr>
              </m:m>
            </m:e>
          </m:d>
        </m:oMath>
      </m:oMathPara>
    </w:p>
    <w:p w14:paraId="52C8C765" w14:textId="77777777" w:rsidR="00A81D80" w:rsidRDefault="00A81D80" w:rsidP="00531042">
      <w:pPr>
        <w:rPr>
          <w:rFonts w:eastAsiaTheme="minorEastAsia"/>
        </w:rPr>
      </w:pPr>
      <w:r>
        <w:t xml:space="preserve">Se observa qu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eastAsiaTheme="minorEastAsia"/>
        </w:rPr>
        <w:t xml:space="preserve"> y qu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m:t>
            </m:r>
          </m:sup>
        </m:sSubSup>
      </m:oMath>
      <w:r>
        <w:rPr>
          <w:rFonts w:eastAsiaTheme="minorEastAsia"/>
        </w:rPr>
        <w:t xml:space="preserve"> entonces: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oMath>
      <w:r>
        <w:rPr>
          <w:rFonts w:eastAsiaTheme="minorEastAsia"/>
        </w:rPr>
        <w:t>. Se obtiene el operador laplaciano resalta en cambio de intensidad en la celda.</w:t>
      </w:r>
    </w:p>
    <w:p w14:paraId="7B9652EB" w14:textId="77777777" w:rsidR="00A81D80" w:rsidRDefault="00A81D80" w:rsidP="00A81D80">
      <w:pPr>
        <w:keepNext/>
        <w:ind w:firstLine="567"/>
        <w:jc w:val="center"/>
      </w:pPr>
      <w:r>
        <w:drawing>
          <wp:inline distT="0" distB="0" distL="0" distR="0" wp14:anchorId="1E489E57" wp14:editId="62EF386F">
            <wp:extent cx="4643562" cy="1964892"/>
            <wp:effectExtent l="0" t="0" r="508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59286" cy="1971546"/>
                    </a:xfrm>
                    <a:prstGeom prst="rect">
                      <a:avLst/>
                    </a:prstGeom>
                  </pic:spPr>
                </pic:pic>
              </a:graphicData>
            </a:graphic>
          </wp:inline>
        </w:drawing>
      </w:r>
    </w:p>
    <w:p w14:paraId="50F7EA6B" w14:textId="5843F40C" w:rsidR="00A81D80" w:rsidRDefault="00A81D80" w:rsidP="00A81D80">
      <w:pPr>
        <w:pStyle w:val="Descripcin"/>
        <w:jc w:val="center"/>
      </w:pPr>
      <w:r w:rsidRPr="005B6676">
        <w:rPr>
          <w:bCs w:val="0"/>
          <w:color w:val="808080" w:themeColor="background1" w:themeShade="80"/>
          <w:sz w:val="18"/>
          <w:szCs w:val="14"/>
        </w:rPr>
        <w:t xml:space="preserve">Ilustración </w:t>
      </w:r>
      <w:r w:rsidR="005B6676" w:rsidRPr="005B6676">
        <w:rPr>
          <w:bCs w:val="0"/>
          <w:color w:val="808080" w:themeColor="background1" w:themeShade="80"/>
          <w:sz w:val="18"/>
          <w:szCs w:val="14"/>
        </w:rPr>
        <w:t>34.</w:t>
      </w:r>
      <w:r w:rsidRPr="005B6676">
        <w:rPr>
          <w:bCs w:val="0"/>
          <w:color w:val="808080" w:themeColor="background1" w:themeShade="80"/>
          <w:sz w:val="18"/>
          <w:szCs w:val="14"/>
        </w:rPr>
        <w:t xml:space="preserve"> En la izquierda, la foto origina. A la derecha, laplaciano de la imagen. Fuente: </w:t>
      </w:r>
      <w:sdt>
        <w:sdtPr>
          <w:rPr>
            <w:bCs w:val="0"/>
            <w:color w:val="808080" w:themeColor="background1" w:themeShade="80"/>
            <w:sz w:val="18"/>
            <w:szCs w:val="14"/>
          </w:rPr>
          <w:id w:val="84434975"/>
          <w:citation/>
        </w:sdtPr>
        <w:sdtEndPr/>
        <w:sdtContent>
          <w:r w:rsidRPr="005B6676">
            <w:rPr>
              <w:bCs w:val="0"/>
              <w:color w:val="808080" w:themeColor="background1" w:themeShade="80"/>
              <w:sz w:val="18"/>
              <w:szCs w:val="14"/>
            </w:rPr>
            <w:fldChar w:fldCharType="begin"/>
          </w:r>
          <w:r w:rsidRPr="005B6676">
            <w:rPr>
              <w:bCs w:val="0"/>
              <w:color w:val="808080" w:themeColor="background1" w:themeShade="80"/>
              <w:sz w:val="18"/>
              <w:szCs w:val="14"/>
            </w:rPr>
            <w:instrText xml:space="preserve"> CITATION JVé03 \l 3082 </w:instrText>
          </w:r>
          <w:r w:rsidRPr="005B6676">
            <w:rPr>
              <w:bCs w:val="0"/>
              <w:color w:val="808080" w:themeColor="background1" w:themeShade="80"/>
              <w:sz w:val="18"/>
              <w:szCs w:val="14"/>
            </w:rPr>
            <w:fldChar w:fldCharType="separate"/>
          </w:r>
          <w:r w:rsidRPr="005B6676">
            <w:rPr>
              <w:bCs w:val="0"/>
              <w:color w:val="808080" w:themeColor="background1" w:themeShade="80"/>
              <w:sz w:val="18"/>
              <w:szCs w:val="14"/>
            </w:rPr>
            <w:t xml:space="preserve"> (Serrano, 2003)</w:t>
          </w:r>
          <w:r w:rsidRPr="005B6676">
            <w:rPr>
              <w:bCs w:val="0"/>
              <w:color w:val="808080" w:themeColor="background1" w:themeShade="80"/>
              <w:sz w:val="18"/>
              <w:szCs w:val="14"/>
            </w:rPr>
            <w:fldChar w:fldCharType="end"/>
          </w:r>
        </w:sdtContent>
      </w:sdt>
      <w:r w:rsidR="00CE0F1D" w:rsidRPr="005B6676">
        <w:rPr>
          <w:bCs w:val="0"/>
          <w:color w:val="808080" w:themeColor="background1" w:themeShade="80"/>
          <w:sz w:val="18"/>
          <w:szCs w:val="14"/>
        </w:rPr>
        <w:t>.</w:t>
      </w:r>
    </w:p>
    <w:p w14:paraId="20BC520E" w14:textId="2EB05AF1" w:rsidR="00CE0F1D" w:rsidRDefault="00CE0F1D" w:rsidP="00CE0F1D"/>
    <w:p w14:paraId="51E8FE2F" w14:textId="77777777" w:rsidR="00A81D80" w:rsidRPr="000150EC" w:rsidRDefault="00A81D80" w:rsidP="00A81D80">
      <w:pPr>
        <w:pStyle w:val="Prrafodelista"/>
        <w:numPr>
          <w:ilvl w:val="0"/>
          <w:numId w:val="44"/>
        </w:numPr>
        <w:spacing w:after="160" w:line="259" w:lineRule="auto"/>
        <w:rPr>
          <w:b/>
          <w:bCs/>
          <w:vanish/>
        </w:rPr>
      </w:pPr>
    </w:p>
    <w:p w14:paraId="726C3FD1" w14:textId="77777777" w:rsidR="00A81D80" w:rsidRPr="000150EC" w:rsidRDefault="00A81D80" w:rsidP="00A81D80">
      <w:pPr>
        <w:pStyle w:val="Prrafodelista"/>
        <w:numPr>
          <w:ilvl w:val="1"/>
          <w:numId w:val="44"/>
        </w:numPr>
        <w:spacing w:after="160" w:line="259" w:lineRule="auto"/>
        <w:rPr>
          <w:b/>
          <w:bCs/>
          <w:vanish/>
        </w:rPr>
      </w:pPr>
    </w:p>
    <w:p w14:paraId="3DD92099" w14:textId="77777777" w:rsidR="00A81D80" w:rsidRPr="000150EC" w:rsidRDefault="00A81D80" w:rsidP="00A81D80">
      <w:pPr>
        <w:pStyle w:val="Prrafodelista"/>
        <w:numPr>
          <w:ilvl w:val="1"/>
          <w:numId w:val="44"/>
        </w:numPr>
        <w:spacing w:after="160" w:line="259" w:lineRule="auto"/>
        <w:rPr>
          <w:b/>
          <w:bCs/>
          <w:vanish/>
        </w:rPr>
      </w:pPr>
    </w:p>
    <w:p w14:paraId="4DC4682B" w14:textId="77777777" w:rsidR="00A81D80" w:rsidRPr="000150EC" w:rsidRDefault="00A81D80" w:rsidP="00A81D80">
      <w:pPr>
        <w:pStyle w:val="Prrafodelista"/>
        <w:numPr>
          <w:ilvl w:val="1"/>
          <w:numId w:val="44"/>
        </w:numPr>
        <w:spacing w:after="160" w:line="259" w:lineRule="auto"/>
        <w:rPr>
          <w:b/>
          <w:bCs/>
          <w:vanish/>
        </w:rPr>
      </w:pPr>
    </w:p>
    <w:p w14:paraId="02DD2A9E" w14:textId="77777777" w:rsidR="00A81D80" w:rsidRPr="000150EC" w:rsidRDefault="00A81D80" w:rsidP="00A81D80">
      <w:pPr>
        <w:pStyle w:val="Prrafodelista"/>
        <w:numPr>
          <w:ilvl w:val="2"/>
          <w:numId w:val="44"/>
        </w:numPr>
        <w:spacing w:after="160" w:line="259" w:lineRule="auto"/>
        <w:rPr>
          <w:b/>
          <w:bCs/>
          <w:vanish/>
        </w:rPr>
      </w:pPr>
    </w:p>
    <w:p w14:paraId="79B89F93" w14:textId="2C4A8E39" w:rsidR="00A81D80" w:rsidRPr="00314203" w:rsidRDefault="00CE0F1D" w:rsidP="002D618B">
      <w:pPr>
        <w:pStyle w:val="Ttulo2"/>
      </w:pPr>
      <w:bookmarkStart w:id="75" w:name="_Toc91849744"/>
      <w:r>
        <w:t xml:space="preserve">5.3.2 </w:t>
      </w:r>
      <w:r w:rsidR="00A81D80">
        <w:t>Detector de bordes: Canny.</w:t>
      </w:r>
      <w:bookmarkEnd w:id="75"/>
    </w:p>
    <w:p w14:paraId="3ACEC2BD" w14:textId="77777777" w:rsidR="00A81D80" w:rsidRDefault="00A81D80" w:rsidP="00CE0F1D">
      <w:r>
        <w:t>El algoritmo detector de bordes Canny se basa en 3 aspectos; detección que no elimina bordes importantes y suprime falsos bordes, la distancia entre la localización de posición real y la localización del borde es mínima y la respuesta que integra múltiples resultados a un solo borde.</w:t>
      </w:r>
    </w:p>
    <w:p w14:paraId="2911B2A4" w14:textId="6C6D9BB0" w:rsidR="00A81D80" w:rsidRDefault="00A81D80" w:rsidP="00CE0F1D">
      <w:r>
        <w:t>Los detectores de bordes que usan la primera derivada como el algoritmo de Canny, ilustrada en la ecuación</w:t>
      </w:r>
      <w:r w:rsidR="00C33F25">
        <w:t xml:space="preserve"> 18</w:t>
      </w:r>
      <w:r>
        <w:t>, establecen valores en ceros a las regiones que no varían en intensidad y, cuando hay transición de intensidad, sufre una gran variación en la primera derivada.</w:t>
      </w:r>
      <w:r w:rsidRPr="00D258E2">
        <w:rPr>
          <w:rFonts w:eastAsiaTheme="minorEastAsia"/>
          <w:iCs/>
        </w:rPr>
        <w:t xml:space="preserve"> </w:t>
      </w:r>
      <w:sdt>
        <w:sdtPr>
          <w:rPr>
            <w:rFonts w:eastAsiaTheme="minorEastAsia"/>
            <w:iCs/>
          </w:rPr>
          <w:id w:val="-1409843450"/>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r w:rsidR="00CE0F1D">
        <w:rPr>
          <w:rFonts w:eastAsiaTheme="minorEastAsia"/>
          <w:iCs/>
        </w:rPr>
        <w:t>.</w:t>
      </w:r>
    </w:p>
    <w:p w14:paraId="26FEF939" w14:textId="3F3A0279"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C33F25" w:rsidRPr="00F20FD0">
        <w:rPr>
          <w:bCs w:val="0"/>
          <w:color w:val="808080" w:themeColor="background1" w:themeShade="80"/>
          <w:sz w:val="18"/>
          <w:szCs w:val="14"/>
        </w:rPr>
        <w:t>18.</w:t>
      </w:r>
      <w:r w:rsidRPr="00F20FD0">
        <w:rPr>
          <w:bCs w:val="0"/>
          <w:color w:val="808080" w:themeColor="background1" w:themeShade="80"/>
          <w:sz w:val="18"/>
          <w:szCs w:val="14"/>
        </w:rPr>
        <w:t xml:space="preserve"> definición del vector bidimensional mediante la primera derivada.</w:t>
      </w:r>
    </w:p>
    <w:p w14:paraId="1EABC9AA" w14:textId="77777777" w:rsidR="00A81D80" w:rsidRPr="00CE0F1D" w:rsidRDefault="00A81D80" w:rsidP="00A81D80">
      <w:pPr>
        <w:ind w:left="862" w:firstLine="504"/>
      </w:pPr>
      <m:oMathPara>
        <m:oMathParaPr>
          <m:jc m:val="center"/>
        </m:oMathParaPr>
        <m:oMath>
          <m:r>
            <w:rPr>
              <w:rFonts w:ascii="Cambria Math" w:hAnsi="Cambria Math"/>
            </w:rPr>
            <m:t>G</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x,y</m:t>
                  </m:r>
                </m:e>
              </m:d>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m:t>
                        </m:r>
                      </m:e>
                      <m:sub>
                        <m:r>
                          <w:rPr>
                            <w:rFonts w:ascii="Cambria Math" w:hAnsi="Cambria Math"/>
                          </w:rPr>
                          <m:t>x</m:t>
                        </m:r>
                      </m:sub>
                    </m:sSub>
                  </m:e>
                </m:mr>
                <m:mr>
                  <m:e>
                    <m:sSub>
                      <m:sSubPr>
                        <m:ctrlPr>
                          <w:rPr>
                            <w:rFonts w:ascii="Cambria Math" w:hAnsi="Cambria Math"/>
                            <w:i/>
                          </w:rPr>
                        </m:ctrlPr>
                      </m:sSubPr>
                      <m:e>
                        <m:r>
                          <w:rPr>
                            <w:rFonts w:ascii="Cambria Math" w:hAnsi="Cambria Math"/>
                          </w:rPr>
                          <m:t>G</m:t>
                        </m:r>
                      </m:e>
                      <m:sub>
                        <m:r>
                          <w:rPr>
                            <w:rFonts w:ascii="Cambria Math" w:hAnsi="Cambria Math"/>
                          </w:rPr>
                          <m:t>y</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d</m:t>
                        </m:r>
                      </m:num>
                      <m:den>
                        <m:r>
                          <w:rPr>
                            <w:rFonts w:ascii="Cambria Math" w:hAnsi="Cambria Math"/>
                          </w:rPr>
                          <m:t>dx</m:t>
                        </m:r>
                      </m:den>
                    </m:f>
                    <m:r>
                      <w:rPr>
                        <w:rFonts w:ascii="Cambria Math" w:hAnsi="Cambria Math"/>
                      </w:rPr>
                      <m:t>f(x,y)</m:t>
                    </m:r>
                  </m:e>
                </m:mr>
                <m:mr>
                  <m:e>
                    <m:f>
                      <m:fPr>
                        <m:ctrlPr>
                          <w:rPr>
                            <w:rFonts w:ascii="Cambria Math" w:hAnsi="Cambria Math"/>
                            <w:i/>
                          </w:rPr>
                        </m:ctrlPr>
                      </m:fPr>
                      <m:num>
                        <m:r>
                          <w:rPr>
                            <w:rFonts w:ascii="Cambria Math" w:hAnsi="Cambria Math"/>
                          </w:rPr>
                          <m:t>d</m:t>
                        </m:r>
                      </m:num>
                      <m:den>
                        <m:r>
                          <w:rPr>
                            <w:rFonts w:ascii="Cambria Math" w:hAnsi="Cambria Math"/>
                          </w:rPr>
                          <m:t>dy</m:t>
                        </m:r>
                      </m:den>
                    </m:f>
                    <m:r>
                      <w:rPr>
                        <w:rFonts w:ascii="Cambria Math" w:hAnsi="Cambria Math"/>
                      </w:rPr>
                      <m:t>f(x,y)</m:t>
                    </m:r>
                  </m:e>
                </m:mr>
              </m:m>
            </m:e>
          </m:d>
        </m:oMath>
      </m:oMathPara>
    </w:p>
    <w:p w14:paraId="3F643CF3" w14:textId="77777777" w:rsidR="00A81D80" w:rsidRDefault="00A81D80" w:rsidP="00CE0F1D">
      <w:r>
        <w:t>Para emplear el algoritmo detector de bordes de Canny, se deben seguir 3 pasos; obtener el gradiente que se define como magnitud y dirección, supresión no máxima para lograr un borde de un pixel de ancho e histéresis de umbral para reducir la aparición de contornos falsos.</w:t>
      </w:r>
      <w:r w:rsidRPr="00D258E2">
        <w:rPr>
          <w:rFonts w:eastAsiaTheme="minorEastAsia"/>
          <w:iCs/>
        </w:rPr>
        <w:t xml:space="preserve"> </w:t>
      </w:r>
      <w:sdt>
        <w:sdtPr>
          <w:rPr>
            <w:rFonts w:eastAsiaTheme="minorEastAsia"/>
            <w:iCs/>
          </w:rPr>
          <w:id w:val="-1810930160"/>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p>
    <w:p w14:paraId="038306FB" w14:textId="090B39DF" w:rsidR="00A81D80" w:rsidRDefault="00A81D80" w:rsidP="00CE0F1D">
      <w:pPr>
        <w:rPr>
          <w:rFonts w:eastAsiaTheme="minorEastAsia"/>
        </w:rPr>
      </w:pPr>
      <w:r>
        <w:t>El gradiente está definido por las ecuaciones 1</w:t>
      </w:r>
      <w:r w:rsidR="00F20FD0">
        <w:t>9</w:t>
      </w:r>
      <w:r>
        <w:t xml:space="preserve"> y </w:t>
      </w:r>
      <w:r w:rsidR="00F20FD0">
        <w:t>20</w:t>
      </w:r>
      <w:r>
        <w:t xml:space="preserve">. Donde el valor absoluto de </w:t>
      </w:r>
      <m:oMath>
        <m:r>
          <w:rPr>
            <w:rFonts w:ascii="Cambria Math" w:hAnsi="Cambria Math"/>
          </w:rPr>
          <m:t>G</m:t>
        </m:r>
      </m:oMath>
      <w:r>
        <w:rPr>
          <w:rFonts w:eastAsiaTheme="minorEastAsia"/>
        </w:rPr>
        <w:t xml:space="preserve"> es la magnitud y </w:t>
      </w:r>
      <m:oMath>
        <m:r>
          <w:rPr>
            <w:rFonts w:ascii="Cambria Math" w:hAnsi="Cambria Math"/>
          </w:rPr>
          <m:t>f</m:t>
        </m:r>
        <m:d>
          <m:dPr>
            <m:ctrlPr>
              <w:rPr>
                <w:rFonts w:ascii="Cambria Math" w:hAnsi="Cambria Math"/>
                <w:i/>
              </w:rPr>
            </m:ctrlPr>
          </m:dPr>
          <m:e>
            <m:r>
              <w:rPr>
                <w:rFonts w:ascii="Cambria Math" w:hAnsi="Cambria Math"/>
              </w:rPr>
              <m:t>x,y</m:t>
            </m:r>
          </m:e>
        </m:d>
        <m:r>
          <w:rPr>
            <w:rFonts w:ascii="Cambria Math" w:hAnsi="Cambria Math"/>
          </w:rPr>
          <m:t xml:space="preserve"> </m:t>
        </m:r>
      </m:oMath>
      <w:r>
        <w:rPr>
          <w:rFonts w:eastAsiaTheme="minorEastAsia"/>
        </w:rPr>
        <w:t>indica la variación de la dirección:</w:t>
      </w:r>
    </w:p>
    <w:p w14:paraId="54AF7059" w14:textId="7CDD75F8"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F20FD0">
        <w:rPr>
          <w:bCs w:val="0"/>
          <w:color w:val="808080" w:themeColor="background1" w:themeShade="80"/>
          <w:sz w:val="18"/>
          <w:szCs w:val="14"/>
        </w:rPr>
        <w:t>19.</w:t>
      </w:r>
      <w:r w:rsidRPr="00F20FD0">
        <w:rPr>
          <w:bCs w:val="0"/>
          <w:color w:val="808080" w:themeColor="background1" w:themeShade="80"/>
          <w:sz w:val="18"/>
          <w:szCs w:val="14"/>
        </w:rPr>
        <w:t xml:space="preserve"> </w:t>
      </w:r>
      <w:r w:rsidR="00F20FD0">
        <w:rPr>
          <w:bCs w:val="0"/>
          <w:color w:val="808080" w:themeColor="background1" w:themeShade="80"/>
          <w:sz w:val="18"/>
          <w:szCs w:val="14"/>
        </w:rPr>
        <w:t>M</w:t>
      </w:r>
      <w:r w:rsidRPr="00F20FD0">
        <w:rPr>
          <w:bCs w:val="0"/>
          <w:color w:val="808080" w:themeColor="background1" w:themeShade="80"/>
          <w:sz w:val="18"/>
          <w:szCs w:val="14"/>
        </w:rPr>
        <w:t>agnitud del vector bidimensional G</w:t>
      </w:r>
    </w:p>
    <w:p w14:paraId="6975E3C4" w14:textId="77777777" w:rsidR="00A81D80" w:rsidRDefault="00380B78" w:rsidP="00A81D80">
      <w:pPr>
        <w:ind w:left="862" w:firstLine="504"/>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y</m:t>
                  </m:r>
                </m:sub>
                <m:sup>
                  <m:r>
                    <w:rPr>
                      <w:rFonts w:ascii="Cambria Math" w:eastAsiaTheme="minorEastAsia" w:hAnsi="Cambria Math"/>
                    </w:rPr>
                    <m:t>2</m:t>
                  </m:r>
                </m:sup>
              </m:sSubSup>
            </m:e>
          </m:ra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e>
          </m:d>
        </m:oMath>
      </m:oMathPara>
    </w:p>
    <w:p w14:paraId="6AAFC372" w14:textId="602F164E"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F20FD0">
        <w:rPr>
          <w:bCs w:val="0"/>
          <w:color w:val="808080" w:themeColor="background1" w:themeShade="80"/>
          <w:sz w:val="18"/>
          <w:szCs w:val="14"/>
        </w:rPr>
        <w:t>20.</w:t>
      </w:r>
      <w:r w:rsidRPr="00F20FD0">
        <w:rPr>
          <w:bCs w:val="0"/>
          <w:color w:val="808080" w:themeColor="background1" w:themeShade="80"/>
          <w:sz w:val="18"/>
          <w:szCs w:val="14"/>
        </w:rPr>
        <w:fldChar w:fldCharType="begin"/>
      </w:r>
      <w:r w:rsidRPr="00F20FD0">
        <w:rPr>
          <w:bCs w:val="0"/>
          <w:color w:val="808080" w:themeColor="background1" w:themeShade="80"/>
          <w:sz w:val="18"/>
          <w:szCs w:val="14"/>
        </w:rPr>
        <w:instrText xml:space="preserve"> SEQ Ecuación \* ARABIC </w:instrText>
      </w:r>
      <w:r w:rsidR="00380B78">
        <w:rPr>
          <w:bCs w:val="0"/>
          <w:color w:val="808080" w:themeColor="background1" w:themeShade="80"/>
          <w:sz w:val="18"/>
          <w:szCs w:val="14"/>
        </w:rPr>
        <w:fldChar w:fldCharType="separate"/>
      </w:r>
      <w:r w:rsidRPr="00F20FD0">
        <w:rPr>
          <w:bCs w:val="0"/>
          <w:color w:val="808080" w:themeColor="background1" w:themeShade="80"/>
          <w:sz w:val="18"/>
          <w:szCs w:val="14"/>
        </w:rPr>
        <w:fldChar w:fldCharType="end"/>
      </w:r>
      <w:r w:rsidRPr="00F20FD0">
        <w:rPr>
          <w:bCs w:val="0"/>
          <w:color w:val="808080" w:themeColor="background1" w:themeShade="80"/>
          <w:sz w:val="18"/>
          <w:szCs w:val="14"/>
        </w:rPr>
        <w:t xml:space="preserve"> </w:t>
      </w:r>
      <w:r w:rsidR="00F20FD0">
        <w:rPr>
          <w:bCs w:val="0"/>
          <w:color w:val="808080" w:themeColor="background1" w:themeShade="80"/>
          <w:sz w:val="18"/>
          <w:szCs w:val="14"/>
        </w:rPr>
        <w:t>D</w:t>
      </w:r>
      <w:r w:rsidRPr="00F20FD0">
        <w:rPr>
          <w:bCs w:val="0"/>
          <w:color w:val="808080" w:themeColor="background1" w:themeShade="80"/>
          <w:sz w:val="18"/>
          <w:szCs w:val="14"/>
        </w:rPr>
        <w:t>irección del vector bidimensional G</w:t>
      </w:r>
    </w:p>
    <w:p w14:paraId="73E9E62B" w14:textId="77777777" w:rsidR="00A81D80" w:rsidRPr="0065708E" w:rsidRDefault="00A81D80" w:rsidP="00A81D80">
      <w:pPr>
        <w:ind w:left="862" w:firstLine="504"/>
      </w:pPr>
      <m:oMathPara>
        <m:oMath>
          <m:r>
            <w:rPr>
              <w:rFonts w:ascii="Cambria Math" w:hAnsi="Cambria Math"/>
            </w:rPr>
            <m:t>φ</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y</m:t>
                      </m:r>
                    </m:sub>
                  </m:sSub>
                </m:num>
                <m:den>
                  <m:sSub>
                    <m:sSubPr>
                      <m:ctrlPr>
                        <w:rPr>
                          <w:rFonts w:ascii="Cambria Math" w:hAnsi="Cambria Math"/>
                          <w:i/>
                        </w:rPr>
                      </m:ctrlPr>
                    </m:sSubPr>
                    <m:e>
                      <m:r>
                        <w:rPr>
                          <w:rFonts w:ascii="Cambria Math" w:hAnsi="Cambria Math"/>
                        </w:rPr>
                        <m:t>G</m:t>
                      </m:r>
                    </m:e>
                    <m:sub>
                      <m:r>
                        <w:rPr>
                          <w:rFonts w:ascii="Cambria Math" w:hAnsi="Cambria Math"/>
                        </w:rPr>
                        <m:t>x</m:t>
                      </m:r>
                    </m:sub>
                  </m:sSub>
                </m:den>
              </m:f>
            </m:e>
          </m:func>
        </m:oMath>
      </m:oMathPara>
    </w:p>
    <w:p w14:paraId="6F300631" w14:textId="77777777" w:rsidR="00A81D80" w:rsidRDefault="00A81D80" w:rsidP="00CE0F1D">
      <w:pPr>
        <w:rPr>
          <w:rFonts w:eastAsiaTheme="minorEastAsia"/>
          <w:iCs/>
        </w:rPr>
      </w:pPr>
      <w:r w:rsidRPr="00F73589">
        <w:t>La supresi</w:t>
      </w:r>
      <w:r>
        <w:t xml:space="preserve">ón no máxima toma los valores de salida de magnitud y dirección del gradiente en el vector </w:t>
      </w:r>
      <m:oMath>
        <m:r>
          <w:rPr>
            <w:rFonts w:ascii="Cambria Math" w:hAnsi="Cambria Math"/>
          </w:rPr>
          <m:t>G</m:t>
        </m:r>
      </m:oMath>
      <w:r w:rsidRPr="00127D75">
        <w:t xml:space="preserve"> </w:t>
      </w:r>
      <w:r>
        <w:t>considerando</w:t>
      </w:r>
      <w:r w:rsidRPr="00127D75">
        <w:t xml:space="preserve"> 4 direcciones en el eje </w:t>
      </w:r>
      <m:oMath>
        <m:r>
          <w:rPr>
            <w:rFonts w:ascii="Cambria Math" w:hAnsi="Cambria Math"/>
          </w:rPr>
          <m:t>x</m:t>
        </m:r>
      </m:oMath>
      <w:r>
        <w:rPr>
          <w:rFonts w:eastAsiaTheme="minorEastAsia"/>
          <w:iCs/>
        </w:rPr>
        <w:t xml:space="preserve"> </w:t>
      </w:r>
      <w:r w:rsidRPr="00127D75">
        <w:t>(</w:t>
      </w:r>
      <m:oMath>
        <m:r>
          <m:rPr>
            <m:sty m:val="p"/>
          </m:rPr>
          <w:rPr>
            <w:rFonts w:ascii="Cambria Math" w:hAnsi="Cambria Math"/>
          </w:rPr>
          <m:t xml:space="preserve">0°, 45°, 90° </m:t>
        </m:r>
        <m:r>
          <w:rPr>
            <w:rFonts w:ascii="Cambria Math" w:hAnsi="Cambria Math"/>
          </w:rPr>
          <m:t>y</m:t>
        </m:r>
        <m:r>
          <m:rPr>
            <m:sty m:val="p"/>
          </m:rPr>
          <w:rPr>
            <w:rFonts w:ascii="Cambria Math" w:hAnsi="Cambria Math"/>
          </w:rPr>
          <m:t xml:space="preserve"> 135°)</m:t>
        </m:r>
      </m:oMath>
      <w:r>
        <w:rPr>
          <w:rFonts w:eastAsiaTheme="minorEastAsia"/>
        </w:rPr>
        <w:t xml:space="preserve">. Localiza la dirección </w:t>
      </w:r>
      <w:r>
        <w:rPr>
          <w:rFonts w:eastAsiaTheme="minorEastAsia"/>
        </w:rPr>
        <w:lastRenderedPageBreak/>
        <w:t xml:space="preserve">que más se le aproxima al gradiente del vector </w:t>
      </w:r>
      <m:oMath>
        <m:r>
          <w:rPr>
            <w:rFonts w:ascii="Cambria Math" w:hAnsi="Cambria Math"/>
          </w:rPr>
          <m:t>G</m:t>
        </m:r>
      </m:oMath>
      <w:r>
        <w:rPr>
          <w:rFonts w:eastAsiaTheme="minorEastAsia"/>
          <w:iCs/>
        </w:rPr>
        <w:t xml:space="preserve"> que resulta perpendicular al borde. Si la magnitud del </w:t>
      </w:r>
      <w:r>
        <w:t xml:space="preserve">vector </w:t>
      </w:r>
      <m:oMath>
        <m:r>
          <w:rPr>
            <w:rFonts w:ascii="Cambria Math" w:hAnsi="Cambria Math"/>
          </w:rPr>
          <m:t>G</m:t>
        </m:r>
      </m:oMath>
      <w:r>
        <w:rPr>
          <w:rFonts w:eastAsiaTheme="minorEastAsia"/>
          <w:iCs/>
        </w:rPr>
        <w:t>es más pequeño que al menos uno de sus vecinos, se asigna el valor de cero a ese pixel.</w:t>
      </w:r>
    </w:p>
    <w:p w14:paraId="206A6855" w14:textId="6D50129B" w:rsidR="00A81D80" w:rsidRDefault="00A81D80" w:rsidP="00CE0F1D">
      <w:pPr>
        <w:rPr>
          <w:rFonts w:eastAsiaTheme="minorEastAsia"/>
          <w:iCs/>
        </w:rPr>
      </w:pPr>
      <w:r>
        <w:rPr>
          <w:rFonts w:eastAsiaTheme="minorEastAsia"/>
          <w:iCs/>
        </w:rPr>
        <w:t xml:space="preserve">La histéresis de umbra toma la imagen obtenida por la supresión no máxima que suele tener máximos locales por ruido. Se puede determinar un umbra para eliminar los pixeles por debajo de determinado intervalo; dond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l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oMath>
      <w:r>
        <w:rPr>
          <w:rFonts w:eastAsiaTheme="minorEastAsia"/>
          <w:iCs/>
        </w:rPr>
        <w:t xml:space="preserve"> La imagen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oMath>
      <w:r>
        <w:rPr>
          <w:rFonts w:eastAsiaTheme="minorEastAsia"/>
          <w:iCs/>
        </w:rPr>
        <w:t xml:space="preserve"> se explora en todos los puntos siguiendo un orden, tal que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d>
          <m:dPr>
            <m:ctrlPr>
              <w:rPr>
                <w:rFonts w:ascii="Cambria Math" w:eastAsiaTheme="minorEastAsia" w:hAnsi="Cambria Math"/>
                <w:i/>
                <w:iCs/>
              </w:rPr>
            </m:ctrlPr>
          </m:dPr>
          <m:e>
            <m:r>
              <w:rPr>
                <w:rFonts w:ascii="Cambria Math" w:eastAsiaTheme="minorEastAsia" w:hAnsi="Cambria Math"/>
              </w:rPr>
              <m:t>t,j</m:t>
            </m:r>
          </m:e>
        </m:d>
        <m:r>
          <w:rPr>
            <w:rFonts w:ascii="Cambria Math" w:eastAsiaTheme="minorEastAsia" w:hAnsi="Cambria Math"/>
          </w:rPr>
          <m:t>&g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2</m:t>
            </m:r>
          </m:sub>
        </m:sSub>
      </m:oMath>
      <w:r>
        <w:rPr>
          <w:rFonts w:eastAsiaTheme="minorEastAsia"/>
          <w:iCs/>
        </w:rPr>
        <w:t xml:space="preserve">, este criterio sigue una cadena de máximos perpendicular al borde y enlista los puntos que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g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1</m:t>
            </m:r>
          </m:sub>
        </m:sSub>
      </m:oMath>
      <w:r>
        <w:rPr>
          <w:rFonts w:eastAsiaTheme="minorEastAsia"/>
          <w:iCs/>
        </w:rPr>
        <w:t>. Este procedimiento minimiza el obtener contornos falsos.</w:t>
      </w:r>
      <w:sdt>
        <w:sdtPr>
          <w:rPr>
            <w:rFonts w:eastAsiaTheme="minorEastAsia"/>
            <w:iCs/>
          </w:rPr>
          <w:id w:val="-231621803"/>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r w:rsidR="00CE0F1D">
        <w:rPr>
          <w:rFonts w:eastAsiaTheme="minorEastAsia"/>
          <w:iCs/>
        </w:rPr>
        <w:t>.</w:t>
      </w:r>
    </w:p>
    <w:p w14:paraId="2D315953" w14:textId="21774812" w:rsidR="00A81D80" w:rsidRPr="00CE0F1D" w:rsidRDefault="00CE0F1D" w:rsidP="002D618B">
      <w:pPr>
        <w:pStyle w:val="Ttulo2"/>
      </w:pPr>
      <w:bookmarkStart w:id="76" w:name="_Toc91849745"/>
      <w:r>
        <w:t xml:space="preserve">5.3.3 </w:t>
      </w:r>
      <w:r w:rsidR="00A81D80" w:rsidRPr="00CE0F1D">
        <w:t>Transformada de Hough.</w:t>
      </w:r>
      <w:bookmarkEnd w:id="76"/>
    </w:p>
    <w:p w14:paraId="593C93D3" w14:textId="77777777" w:rsidR="00A81D80" w:rsidRDefault="00A81D80" w:rsidP="00CE0F1D">
      <w:r w:rsidRPr="00DC37AD">
        <w:t xml:space="preserve">Esta herramienta permite detectar linear y curvas en una imagen. La transformadas de </w:t>
      </w:r>
      <w:r>
        <w:t>H</w:t>
      </w:r>
      <w:r w:rsidRPr="00DC37AD">
        <w:t xml:space="preserve">ough es fuerte al ruido. </w:t>
      </w:r>
      <w:r>
        <w:t>Para esta técnica se obtiene la imagen binaria el los pixeles que conforman la frontera. El objetivo de esta herramienta es detectar los puntos pertenecientes a una recta que existan en la imagen.</w:t>
      </w:r>
    </w:p>
    <w:p w14:paraId="03FFFB38" w14:textId="12369698" w:rsidR="00A81D80" w:rsidRPr="00B542DD" w:rsidRDefault="00A81D80" w:rsidP="00B542DD">
      <w:pPr>
        <w:pStyle w:val="Descripcin"/>
        <w:jc w:val="center"/>
        <w:rPr>
          <w:bCs w:val="0"/>
          <w:color w:val="808080" w:themeColor="background1" w:themeShade="80"/>
          <w:sz w:val="18"/>
          <w:szCs w:val="14"/>
        </w:rPr>
      </w:pPr>
      <w:r w:rsidRPr="00B542DD">
        <w:rPr>
          <w:bCs w:val="0"/>
          <w:color w:val="808080" w:themeColor="background1" w:themeShade="80"/>
          <w:sz w:val="18"/>
          <w:szCs w:val="14"/>
        </w:rPr>
        <w:t xml:space="preserve">Ecuación </w:t>
      </w:r>
      <w:r w:rsidR="00B542DD">
        <w:rPr>
          <w:bCs w:val="0"/>
          <w:color w:val="808080" w:themeColor="background1" w:themeShade="80"/>
          <w:sz w:val="18"/>
          <w:szCs w:val="14"/>
        </w:rPr>
        <w:t>21.</w:t>
      </w:r>
      <w:r w:rsidRPr="00B542DD">
        <w:rPr>
          <w:bCs w:val="0"/>
          <w:color w:val="808080" w:themeColor="background1" w:themeShade="80"/>
          <w:sz w:val="18"/>
          <w:szCs w:val="14"/>
        </w:rPr>
        <w:t xml:space="preserve"> Ecuación de la recta polar.</w:t>
      </w:r>
    </w:p>
    <w:p w14:paraId="0E554699" w14:textId="77777777" w:rsidR="00A81D80" w:rsidRPr="00DB6430" w:rsidRDefault="00A81D80" w:rsidP="00A81D80">
      <w:pPr>
        <w:ind w:left="862" w:firstLine="504"/>
        <w:rPr>
          <w:rFonts w:eastAsiaTheme="minorEastAsia"/>
        </w:rPr>
      </w:pPr>
      <m:oMathPara>
        <m:oMath>
          <m:r>
            <w:rPr>
              <w:rFonts w:ascii="Cambria Math" w:hAnsi="Cambria Math"/>
            </w:rPr>
            <m:t>ρ=x</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m:oMathPara>
    </w:p>
    <w:p w14:paraId="31ECF416" w14:textId="77777777" w:rsidR="00A81D80" w:rsidRDefault="00A81D80" w:rsidP="00CE0F1D">
      <w:pPr>
        <w:rPr>
          <w:rFonts w:eastAsiaTheme="minorEastAsia"/>
        </w:rPr>
      </w:pPr>
      <w:r>
        <w:t xml:space="preserve">En la </w:t>
      </w:r>
      <w:r w:rsidRPr="00CE0F1D">
        <w:t>ecuación 12,</w:t>
      </w:r>
      <w:r>
        <w:t xml:space="preserve"> se define la ecuación de la recta polar que realiza la transformación de coordenadas </w:t>
      </w:r>
      <m:oMath>
        <m:r>
          <w:rPr>
            <w:rFonts w:ascii="Cambria Math" w:hAnsi="Cambria Math"/>
          </w:rPr>
          <m:t>(x, y)</m:t>
        </m:r>
      </m:oMath>
      <w:r>
        <w:rPr>
          <w:rFonts w:eastAsiaTheme="minorEastAsia"/>
        </w:rPr>
        <w:t xml:space="preserve"> en puntos de referencia en el plano polar </w:t>
      </w:r>
      <m:oMath>
        <m:d>
          <m:dPr>
            <m:ctrlPr>
              <w:rPr>
                <w:rFonts w:ascii="Cambria Math" w:eastAsiaTheme="minorEastAsia" w:hAnsi="Cambria Math"/>
                <w:i/>
              </w:rPr>
            </m:ctrlPr>
          </m:dPr>
          <m:e>
            <m:r>
              <w:rPr>
                <w:rFonts w:ascii="Cambria Math" w:eastAsiaTheme="minorEastAsia" w:hAnsi="Cambria Math"/>
              </w:rPr>
              <m:t>ρ, θ</m:t>
            </m:r>
          </m:e>
        </m:d>
        <m:r>
          <w:rPr>
            <w:rFonts w:ascii="Cambria Math" w:eastAsiaTheme="minorEastAsia" w:hAnsi="Cambria Math"/>
          </w:rPr>
          <m:t>.</m:t>
        </m:r>
      </m:oMath>
      <w:r>
        <w:t xml:space="preserve">  También se debe crear una serie de celdas acumuladas identificadas como </w:t>
      </w:r>
      <m:oMath>
        <m:r>
          <w:rPr>
            <w:rFonts w:ascii="Cambria Math" w:hAnsi="Cambria Math"/>
          </w:rPr>
          <m:t>∆ρ</m:t>
        </m:r>
      </m:oMath>
      <w:r>
        <w:rPr>
          <w:rFonts w:eastAsiaTheme="minorEastAsia"/>
        </w:rPr>
        <w:t xml:space="preserve"> y </w:t>
      </w:r>
      <m:oMath>
        <m:r>
          <w:rPr>
            <w:rFonts w:ascii="Cambria Math" w:eastAsiaTheme="minorEastAsia" w:hAnsi="Cambria Math"/>
          </w:rPr>
          <m:t>∆θ</m:t>
        </m:r>
      </m:oMath>
      <w:r>
        <w:rPr>
          <w:rFonts w:eastAsiaTheme="minorEastAsia"/>
        </w:rPr>
        <w:t xml:space="preserve">, representado en la ilustración 5. Posteriormente, se evalúa la ecuación de la recta por cada uno de los puntos en la imagen </w:t>
      </w:r>
      <m:oMath>
        <m:r>
          <w:rPr>
            <w:rFonts w:ascii="Cambria Math" w:eastAsiaTheme="minorEastAsia" w:hAnsi="Cambria Math"/>
          </w:rPr>
          <m:t>I</m:t>
        </m:r>
        <m:r>
          <w:rPr>
            <w:rFonts w:ascii="Cambria Math" w:hAnsi="Cambria Math"/>
          </w:rPr>
          <m:t>(x, y)</m:t>
        </m:r>
      </m:oMath>
      <w:r>
        <w:rPr>
          <w:rFonts w:eastAsiaTheme="minorEastAsia"/>
        </w:rPr>
        <w:t>, donde el un número alto de intercepciones en las celdas acumuladas indican que dicho punto pertenece a una recta.</w:t>
      </w:r>
      <w:sdt>
        <w:sdtPr>
          <w:rPr>
            <w:rFonts w:eastAsiaTheme="minorEastAsia"/>
          </w:rPr>
          <w:id w:val="-535350158"/>
          <w:citation/>
        </w:sdtPr>
        <w:sdtEndPr/>
        <w:sdtContent>
          <w:r>
            <w:rPr>
              <w:rFonts w:eastAsiaTheme="minorEastAsia"/>
            </w:rPr>
            <w:fldChar w:fldCharType="begin"/>
          </w:r>
          <w:r>
            <w:rPr>
              <w:rFonts w:eastAsiaTheme="minorEastAsia"/>
              <w:lang w:val="es-MX"/>
            </w:rPr>
            <w:instrText xml:space="preserve"> CITATION Góm16 \l 2058 </w:instrText>
          </w:r>
          <w:r>
            <w:rPr>
              <w:rFonts w:eastAsiaTheme="minorEastAsia"/>
            </w:rPr>
            <w:fldChar w:fldCharType="separate"/>
          </w:r>
          <w:r>
            <w:rPr>
              <w:rFonts w:eastAsiaTheme="minorEastAsia"/>
              <w:lang w:val="es-MX"/>
            </w:rPr>
            <w:t xml:space="preserve"> </w:t>
          </w:r>
          <w:r w:rsidRPr="004E6316">
            <w:rPr>
              <w:rFonts w:eastAsiaTheme="minorEastAsia"/>
              <w:lang w:val="es-MX"/>
            </w:rPr>
            <w:t>(Gómez Trejos &amp; Guerrero Guzmán, 2016)</w:t>
          </w:r>
          <w:r>
            <w:rPr>
              <w:rFonts w:eastAsiaTheme="minorEastAsia"/>
            </w:rPr>
            <w:fldChar w:fldCharType="end"/>
          </w:r>
        </w:sdtContent>
      </w:sdt>
    </w:p>
    <w:p w14:paraId="6A5CBD3E" w14:textId="77777777" w:rsidR="00A81D80" w:rsidRDefault="00A81D80" w:rsidP="00A81D80">
      <w:pPr>
        <w:keepNext/>
        <w:ind w:left="862" w:firstLine="504"/>
        <w:jc w:val="center"/>
      </w:pPr>
      <w:r>
        <w:lastRenderedPageBreak/>
        <w:drawing>
          <wp:inline distT="0" distB="0" distL="0" distR="0" wp14:anchorId="0E54E972" wp14:editId="6A8C7C33">
            <wp:extent cx="2317296" cy="1838325"/>
            <wp:effectExtent l="0" t="0" r="0" b="0"/>
            <wp:docPr id="51" name="Imagen 11">
              <a:extLst xmlns:a="http://schemas.openxmlformats.org/drawingml/2006/main">
                <a:ext uri="{FF2B5EF4-FFF2-40B4-BE49-F238E27FC236}">
                  <a16:creationId xmlns:a16="http://schemas.microsoft.com/office/drawing/2014/main" id="{AA5D84E9-867D-4374-8AD6-2EDAE6ED15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a:extLst>
                        <a:ext uri="{FF2B5EF4-FFF2-40B4-BE49-F238E27FC236}">
                          <a16:creationId xmlns:a16="http://schemas.microsoft.com/office/drawing/2014/main" id="{AA5D84E9-867D-4374-8AD6-2EDAE6ED1542}"/>
                        </a:ext>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17296" cy="1838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2D4D7C8" w14:textId="1511B6D5" w:rsidR="00A81D80" w:rsidRPr="00BD0F0C" w:rsidRDefault="00A81D80" w:rsidP="00A81D80">
      <w:pPr>
        <w:pStyle w:val="Descripcin"/>
        <w:jc w:val="center"/>
        <w:rPr>
          <w:bCs w:val="0"/>
          <w:color w:val="808080" w:themeColor="background1" w:themeShade="80"/>
          <w:sz w:val="18"/>
          <w:szCs w:val="14"/>
        </w:rPr>
      </w:pPr>
      <w:r w:rsidRPr="00BD0F0C">
        <w:rPr>
          <w:bCs w:val="0"/>
          <w:color w:val="808080" w:themeColor="background1" w:themeShade="80"/>
          <w:sz w:val="18"/>
          <w:szCs w:val="14"/>
        </w:rPr>
        <w:t xml:space="preserve">Ilustración </w:t>
      </w:r>
      <w:r w:rsidR="00BD0F0C">
        <w:rPr>
          <w:bCs w:val="0"/>
          <w:color w:val="808080" w:themeColor="background1" w:themeShade="80"/>
          <w:sz w:val="18"/>
          <w:szCs w:val="14"/>
        </w:rPr>
        <w:t>35.</w:t>
      </w:r>
      <w:r w:rsidRPr="00BD0F0C">
        <w:rPr>
          <w:bCs w:val="0"/>
          <w:color w:val="808080" w:themeColor="background1" w:themeShade="80"/>
          <w:sz w:val="18"/>
          <w:szCs w:val="14"/>
        </w:rPr>
        <w:t xml:space="preserve"> Representación el plano polar de las celdas acumuladas. Fuente: propia.</w:t>
      </w:r>
    </w:p>
    <w:p w14:paraId="3A66C87B" w14:textId="77777777" w:rsidR="00A81D80" w:rsidRDefault="00A81D80" w:rsidP="00A81D80">
      <w:pPr>
        <w:pStyle w:val="Prrafodelista"/>
        <w:ind w:left="792"/>
        <w:rPr>
          <w:b/>
          <w:bCs/>
        </w:rPr>
      </w:pPr>
    </w:p>
    <w:p w14:paraId="1425F2B3" w14:textId="471BB717" w:rsidR="00A81D80" w:rsidRPr="00CE0F1D" w:rsidRDefault="00CE0F1D" w:rsidP="002D618B">
      <w:pPr>
        <w:pStyle w:val="Ttulo2"/>
      </w:pPr>
      <w:bookmarkStart w:id="77" w:name="_Toc91849746"/>
      <w:r>
        <w:t xml:space="preserve">5.4 </w:t>
      </w:r>
      <w:r w:rsidR="00A81D80" w:rsidRPr="00CE0F1D">
        <w:t>Etapa 4: Identificación de objetos.</w:t>
      </w:r>
      <w:bookmarkEnd w:id="77"/>
    </w:p>
    <w:p w14:paraId="0EDC899B" w14:textId="0E46A360" w:rsidR="00A81D80" w:rsidRDefault="00A81D80" w:rsidP="00CE0F1D">
      <w:pPr>
        <w:pStyle w:val="Ttulo3"/>
      </w:pPr>
      <w:r>
        <w:t xml:space="preserve"> </w:t>
      </w:r>
      <w:bookmarkStart w:id="78" w:name="_Toc91849747"/>
      <w:r w:rsidR="00CE0F1D">
        <w:t>5.</w:t>
      </w:r>
      <w:r w:rsidR="002F7A7A">
        <w:t>4</w:t>
      </w:r>
      <w:r w:rsidR="00CE0F1D">
        <w:t xml:space="preserve">.1 </w:t>
      </w:r>
      <w:r>
        <w:t>HOG (Histograma orientado a gradientes).</w:t>
      </w:r>
      <w:bookmarkEnd w:id="78"/>
    </w:p>
    <w:p w14:paraId="3D97CB36" w14:textId="77777777" w:rsidR="00A81D80" w:rsidRDefault="00A81D80" w:rsidP="00CE0F1D">
      <w:r>
        <w:t>El HOG, es un descriptor que detecta la distribución de gradientes alojados en una imagen. Plantea que la apariencia y forma de un objeto se pueden describir usando un histograma construido por las direcciones de los bordes del objeto.</w:t>
      </w:r>
    </w:p>
    <w:p w14:paraId="035BB089" w14:textId="77777777" w:rsidR="00A81D80" w:rsidRDefault="00A81D80" w:rsidP="00CE0F1D">
      <w:r>
        <w:t>Para desarrollar el descriptor es necesario hallar en primera instancia el gradiente. En la práctica, el gradiente es el cambio de dirección en la intensidad de una imagen que consta de magnitud y dirección. Este vector se calcula mediante la diferencia de intensidades de un píxel con sus vecinos en horizontal y vertical, se desarrolla en las siguientes ecuaciones:</w:t>
      </w:r>
    </w:p>
    <w:p w14:paraId="6F902A0B" w14:textId="7FED1AD8"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2. C</w:t>
      </w:r>
      <w:r w:rsidRPr="00E02438">
        <w:rPr>
          <w:bCs w:val="0"/>
          <w:color w:val="808080" w:themeColor="background1" w:themeShade="80"/>
          <w:sz w:val="18"/>
          <w:szCs w:val="14"/>
        </w:rPr>
        <w:t>álculo del gradiente.</w:t>
      </w:r>
    </w:p>
    <w:p w14:paraId="08A9E3A2" w14:textId="77777777" w:rsidR="00A81D80" w:rsidRPr="00BB40BE" w:rsidRDefault="00A81D80" w:rsidP="00A81D80">
      <w:pPr>
        <w:ind w:left="862" w:firstLine="504"/>
        <w:rPr>
          <w:rFonts w:eastAsiaTheme="minorEastAsia"/>
        </w:rPr>
      </w:pPr>
      <m:oMathPara>
        <m:oMath>
          <m:r>
            <w:rPr>
              <w:rFonts w:ascii="Cambria Math" w:hAnsi="Cambria Math"/>
            </w:rPr>
            <m:t>dx=I</m:t>
          </m:r>
          <m:d>
            <m:dPr>
              <m:ctrlPr>
                <w:rPr>
                  <w:rFonts w:ascii="Cambria Math" w:hAnsi="Cambria Math"/>
                  <w:i/>
                </w:rPr>
              </m:ctrlPr>
            </m:dPr>
            <m:e>
              <m:r>
                <w:rPr>
                  <w:rFonts w:ascii="Cambria Math" w:hAnsi="Cambria Math"/>
                </w:rPr>
                <m:t>x+1, y</m:t>
              </m:r>
            </m:e>
          </m:d>
          <m:r>
            <w:rPr>
              <w:rFonts w:ascii="Cambria Math" w:hAnsi="Cambria Math"/>
            </w:rPr>
            <m:t>-I</m:t>
          </m:r>
          <m:d>
            <m:dPr>
              <m:ctrlPr>
                <w:rPr>
                  <w:rFonts w:ascii="Cambria Math" w:hAnsi="Cambria Math"/>
                  <w:i/>
                </w:rPr>
              </m:ctrlPr>
            </m:dPr>
            <m:e>
              <m:r>
                <w:rPr>
                  <w:rFonts w:ascii="Cambria Math" w:hAnsi="Cambria Math"/>
                </w:rPr>
                <m:t>x+1, y</m:t>
              </m:r>
            </m:e>
          </m:d>
        </m:oMath>
      </m:oMathPara>
    </w:p>
    <w:p w14:paraId="788E663C" w14:textId="77777777" w:rsidR="00A81D80" w:rsidRPr="00BB40BE" w:rsidRDefault="00A81D80" w:rsidP="00A81D80">
      <w:pPr>
        <w:ind w:left="862" w:firstLine="504"/>
        <w:rPr>
          <w:rFonts w:eastAsiaTheme="minorEastAsia"/>
        </w:rPr>
      </w:pPr>
      <m:oMathPara>
        <m:oMath>
          <m:r>
            <w:rPr>
              <w:rFonts w:ascii="Cambria Math" w:hAnsi="Cambria Math"/>
            </w:rPr>
            <m:t>dy=I</m:t>
          </m:r>
          <m:d>
            <m:dPr>
              <m:ctrlPr>
                <w:rPr>
                  <w:rFonts w:ascii="Cambria Math" w:hAnsi="Cambria Math"/>
                  <w:i/>
                </w:rPr>
              </m:ctrlPr>
            </m:dPr>
            <m:e>
              <m:r>
                <w:rPr>
                  <w:rFonts w:ascii="Cambria Math" w:hAnsi="Cambria Math"/>
                </w:rPr>
                <m:t>x,y+1</m:t>
              </m:r>
            </m:e>
          </m:d>
          <m:r>
            <w:rPr>
              <w:rFonts w:ascii="Cambria Math" w:hAnsi="Cambria Math"/>
            </w:rPr>
            <m:t>-I</m:t>
          </m:r>
          <m:d>
            <m:dPr>
              <m:ctrlPr>
                <w:rPr>
                  <w:rFonts w:ascii="Cambria Math" w:hAnsi="Cambria Math"/>
                  <w:i/>
                </w:rPr>
              </m:ctrlPr>
            </m:dPr>
            <m:e>
              <m:r>
                <w:rPr>
                  <w:rFonts w:ascii="Cambria Math" w:hAnsi="Cambria Math"/>
                </w:rPr>
                <m:t>x,y+1</m:t>
              </m:r>
            </m:e>
          </m:d>
        </m:oMath>
      </m:oMathPara>
    </w:p>
    <w:p w14:paraId="09F50855" w14:textId="77777777" w:rsidR="00A81D80" w:rsidRDefault="00A81D80" w:rsidP="002F7A7A">
      <w:r>
        <w:t xml:space="preserve">En la construcción del histograma es necesario definir celdas en la imagen. Las celdas son divisiones cuadradas fijas entre 6 y 8 pixeles que se despliegan por toda imagen. También se debe seleccionar el intervalo de las orientaciones, usualmente, se consideran 8 intervalos de 0° a 180°. </w:t>
      </w:r>
      <w:r>
        <w:lastRenderedPageBreak/>
        <w:t>Normalmente no se toma el rango de 0° a 360° porque se emplea el gradiente sin signo.</w:t>
      </w:r>
      <w:sdt>
        <w:sdtPr>
          <w:id w:val="982355592"/>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p>
    <w:p w14:paraId="184D5429" w14:textId="77777777" w:rsidR="00A81D80" w:rsidRDefault="00A81D80" w:rsidP="002F7A7A">
      <w:r>
        <w:t>El cálculo de determinador se hace mediante bloques de celdas normalizados. Los bloques son agrupación de celdas generados para combatir la invarianza de aspectos de la imagen. La normalización se obtiene del vector que contiene los histogramas encadenados de un bloque, a esto se desarrolla tal vector dividiéndolo sobre una norma expresado en la ecuación 14.</w:t>
      </w:r>
      <w:r w:rsidRPr="0084243A">
        <w:t xml:space="preserve"> </w:t>
      </w:r>
      <w:sdt>
        <w:sdtPr>
          <w:id w:val="-2139489874"/>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p>
    <w:p w14:paraId="69A273F8" w14:textId="47837132"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 xml:space="preserve">23. </w:t>
      </w:r>
      <w:r w:rsidRPr="00E02438">
        <w:rPr>
          <w:bCs w:val="0"/>
          <w:color w:val="808080" w:themeColor="background1" w:themeShade="80"/>
          <w:sz w:val="18"/>
          <w:szCs w:val="14"/>
        </w:rPr>
        <w:t>Normalización del vector de la imagen.</w:t>
      </w:r>
    </w:p>
    <w:p w14:paraId="1847F173"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2-norm: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m:t>
              </m:r>
            </m:num>
            <m:den>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ε</m:t>
                  </m:r>
                </m:e>
              </m:rad>
            </m:den>
          </m:f>
        </m:oMath>
      </m:oMathPara>
    </w:p>
    <w:p w14:paraId="1B068206"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1-norm: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m:t>
              </m:r>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1</m:t>
                      </m:r>
                    </m:sub>
                  </m:sSub>
                  <m:r>
                    <w:rPr>
                      <w:rFonts w:ascii="Cambria Math" w:eastAsiaTheme="minorEastAsia" w:hAnsi="Cambria Math"/>
                    </w:rPr>
                    <m:t>+ε</m:t>
                  </m:r>
                </m:e>
              </m:rad>
            </m:den>
          </m:f>
        </m:oMath>
      </m:oMathPara>
    </w:p>
    <w:p w14:paraId="63B6F153"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1-sqrt: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1</m:t>
                      </m:r>
                    </m:sub>
                  </m:sSub>
                  <m:r>
                    <w:rPr>
                      <w:rFonts w:ascii="Cambria Math" w:eastAsiaTheme="minorEastAsia" w:hAnsi="Cambria Math"/>
                    </w:rPr>
                    <m:t>+ε</m:t>
                  </m:r>
                </m:den>
              </m:f>
            </m:e>
          </m:rad>
        </m:oMath>
      </m:oMathPara>
    </w:p>
    <w:p w14:paraId="7C54F27D" w14:textId="4C644058" w:rsidR="00A81D80" w:rsidRDefault="00A81D80" w:rsidP="002F7A7A">
      <w:r>
        <w:t xml:space="preserve">En </w:t>
      </w:r>
      <m:oMath>
        <m:d>
          <m:dPr>
            <m:begChr m:val="‖"/>
            <m:endChr m:val="‖"/>
            <m:ctrlPr>
              <w:rPr>
                <w:rFonts w:ascii="Cambria Math" w:hAnsi="Cambria Math"/>
                <w:i/>
              </w:rPr>
            </m:ctrlPr>
          </m:dPr>
          <m:e>
            <m:r>
              <w:rPr>
                <w:rFonts w:ascii="Cambria Math" w:hAnsi="Cambria Math"/>
              </w:rPr>
              <m:t>v</m:t>
            </m:r>
          </m:e>
        </m:d>
        <m:r>
          <w:rPr>
            <w:rFonts w:ascii="Cambria Math" w:hAnsi="Cambria Math"/>
          </w:rPr>
          <m:t>k</m:t>
        </m:r>
      </m:oMath>
      <w:r>
        <w:t xml:space="preserve">, donde k es la norma y </w:t>
      </w:r>
      <m:oMath>
        <m:r>
          <w:rPr>
            <w:rFonts w:ascii="Cambria Math" w:hAnsi="Cambria Math"/>
          </w:rPr>
          <m:t>ε</m:t>
        </m:r>
      </m:oMath>
      <w:r>
        <w:t xml:space="preserve"> es una constante que interviene para que el gradiente no sea igual a cero. La norma del vector </w:t>
      </w:r>
      <m:oMath>
        <m:d>
          <m:dPr>
            <m:begChr m:val="‖"/>
            <m:endChr m:val="‖"/>
            <m:ctrlPr>
              <w:rPr>
                <w:rFonts w:ascii="Cambria Math" w:hAnsi="Cambria Math"/>
                <w:i/>
              </w:rPr>
            </m:ctrlPr>
          </m:dPr>
          <m:e>
            <m:r>
              <w:rPr>
                <w:rFonts w:ascii="Cambria Math" w:hAnsi="Cambria Math"/>
              </w:rPr>
              <m:t>v</m:t>
            </m:r>
          </m:e>
        </m:d>
      </m:oMath>
      <w:r>
        <w:t xml:space="preserve"> se encuentra con la siguiente ecuación:</w:t>
      </w:r>
      <w:r w:rsidRPr="0084243A">
        <w:t xml:space="preserve"> </w:t>
      </w:r>
      <w:sdt>
        <w:sdtPr>
          <w:id w:val="1250619841"/>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r w:rsidR="002F7A7A">
        <w:t>.</w:t>
      </w:r>
    </w:p>
    <w:p w14:paraId="61E7907B" w14:textId="24EBF7B0"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4.</w:t>
      </w:r>
      <w:r w:rsidRPr="00E02438">
        <w:rPr>
          <w:bCs w:val="0"/>
          <w:color w:val="808080" w:themeColor="background1" w:themeShade="80"/>
          <w:sz w:val="18"/>
          <w:szCs w:val="14"/>
        </w:rPr>
        <w:t xml:space="preserve"> Norma del vector</w:t>
      </w:r>
      <w:r w:rsidR="00E02438">
        <w:rPr>
          <w:bCs w:val="0"/>
          <w:color w:val="808080" w:themeColor="background1" w:themeShade="80"/>
          <w:sz w:val="18"/>
          <w:szCs w:val="14"/>
        </w:rPr>
        <w:t>.</w:t>
      </w:r>
    </w:p>
    <w:p w14:paraId="0B9EAE41" w14:textId="77777777" w:rsidR="00A81D80" w:rsidRPr="00432CE4" w:rsidRDefault="00380B78" w:rsidP="00A81D80">
      <w:pPr>
        <w:ind w:left="862" w:firstLine="504"/>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m:t>
          </m:r>
          <m:rad>
            <m:radPr>
              <m:degHide m:val="1"/>
              <m:ctrlPr>
                <w:rPr>
                  <w:rFonts w:ascii="Cambria Math" w:eastAsiaTheme="minorEastAsia" w:hAnsi="Cambria Math"/>
                  <w:i/>
                </w:rPr>
              </m:ctrlPr>
            </m:radPr>
            <m:deg/>
            <m:e>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2</m:t>
                      </m:r>
                    </m:sup>
                  </m:sSubSup>
                </m:e>
              </m:nary>
            </m:e>
          </m:rad>
        </m:oMath>
      </m:oMathPara>
    </w:p>
    <w:p w14:paraId="61B33060" w14:textId="227FCAB2" w:rsidR="00A81D80" w:rsidRDefault="002F7A7A" w:rsidP="002F7A7A">
      <w:pPr>
        <w:pStyle w:val="Ttulo3"/>
      </w:pPr>
      <w:bookmarkStart w:id="79" w:name="_Toc91849748"/>
      <w:r>
        <w:t>5.4.2</w:t>
      </w:r>
      <w:r w:rsidR="00A81D80">
        <w:t xml:space="preserve"> SIFT (</w:t>
      </w:r>
      <w:r w:rsidR="00A81D80" w:rsidRPr="000C0DAC">
        <w:t>Scale Invariant Feature Transform)</w:t>
      </w:r>
      <w:r w:rsidR="00A81D80">
        <w:t>.</w:t>
      </w:r>
      <w:bookmarkEnd w:id="79"/>
    </w:p>
    <w:p w14:paraId="5220B71B" w14:textId="534720B1" w:rsidR="00A81D80" w:rsidRDefault="00A81D80" w:rsidP="002F7A7A">
      <w:r>
        <w:tab/>
        <w:t xml:space="preserve">La función de transformación de escala invariable (SIFT), presentada por David Lowe en 1999, es un método de detección de puntos característicos de una imagen que seguido se describen utilizando HOG. El método presenta en la localización y descripción una invarianza con respecto a la orientación, posición y escala. SIFT fue determinado para imágenes en escala de </w:t>
      </w:r>
      <w:r>
        <w:lastRenderedPageBreak/>
        <w:t>grises, por lo tanto, es definido mediante su vector de 128 elementos, obteniendo su posición en coordenadas, escala y orientación dominante de la imagen y la región alrededor de dicho punto.</w:t>
      </w:r>
    </w:p>
    <w:p w14:paraId="1D5C7A20" w14:textId="173D6990" w:rsidR="00A81D80" w:rsidRDefault="00A81D80" w:rsidP="002F7A7A">
      <w:r>
        <w:t>Para emplear descriptores SIFT en una imagen se debe obtener los puntos característicos, posteriormente, es necesario calcular el vector descriptor para cada punto de interés a partir de la información de los píxeles que lo rodean. En consecuencia, el algoritmo consta de obtención de los puntos característicos y descripción de la región que rodea cada punto de interés.</w:t>
      </w:r>
    </w:p>
    <w:p w14:paraId="7FC5EE18" w14:textId="2A076DFD" w:rsidR="00A81D80" w:rsidRDefault="00A81D80" w:rsidP="002F7A7A">
      <w:r>
        <w:t xml:space="preserve">La obtención de los puntos característicos consiste en detectar las regiones con diferencias de gradiente significativas en ambos lados del punto de interés. Para ello se estudia y compara la diferencia gaussiana como posible método para obtener los puntos característicos (Ilustración 2). Finalmente se buscan pequeñas regiones con un nivel de intensidad estable y alrededor de las cuales se producen una variación significativa del gradiente en más de una dirección. </w:t>
      </w:r>
      <w:sdt>
        <w:sdtPr>
          <w:id w:val="454674698"/>
          <w:citation/>
        </w:sdtPr>
        <w:sdtEndPr/>
        <w:sdtContent>
          <w:r>
            <w:fldChar w:fldCharType="begin"/>
          </w:r>
          <w:r>
            <w:rPr>
              <w:lang w:val="es-MX"/>
            </w:rPr>
            <w:instrText xml:space="preserve"> CITATION Ale16 \l 2058 </w:instrText>
          </w:r>
          <w:r>
            <w:fldChar w:fldCharType="separate"/>
          </w:r>
          <w:r>
            <w:rPr>
              <w:lang w:val="es-MX"/>
            </w:rPr>
            <w:t xml:space="preserve"> (Alegre Gutierrez, 2016)</w:t>
          </w:r>
          <w:r>
            <w:fldChar w:fldCharType="end"/>
          </w:r>
        </w:sdtContent>
      </w:sdt>
    </w:p>
    <w:p w14:paraId="674C1211" w14:textId="77777777" w:rsidR="00A81D80" w:rsidRDefault="00A81D80" w:rsidP="00A81D80">
      <w:pPr>
        <w:pStyle w:val="Default"/>
      </w:pPr>
      <w:r>
        <w:tab/>
      </w:r>
    </w:p>
    <w:p w14:paraId="6C5E000C" w14:textId="77777777" w:rsidR="00A81D80" w:rsidRDefault="00A81D80" w:rsidP="00A81D80">
      <w:pPr>
        <w:pStyle w:val="Prrafodelista"/>
        <w:keepNext/>
        <w:ind w:left="0"/>
        <w:jc w:val="center"/>
      </w:pPr>
      <w:r>
        <w:drawing>
          <wp:inline distT="0" distB="0" distL="0" distR="0" wp14:anchorId="2A859CCD" wp14:editId="62DD2A01">
            <wp:extent cx="4680000" cy="1293430"/>
            <wp:effectExtent l="0" t="0" r="6350" b="254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80000" cy="1293430"/>
                    </a:xfrm>
                    <a:prstGeom prst="rect">
                      <a:avLst/>
                    </a:prstGeom>
                  </pic:spPr>
                </pic:pic>
              </a:graphicData>
            </a:graphic>
          </wp:inline>
        </w:drawing>
      </w:r>
    </w:p>
    <w:p w14:paraId="6D34BF72" w14:textId="615DA3EA"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6.</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380B78">
        <w:rPr>
          <w:bCs w:val="0"/>
          <w:color w:val="808080" w:themeColor="background1" w:themeShade="80"/>
          <w:sz w:val="18"/>
          <w:szCs w:val="14"/>
        </w:rPr>
        <w:fldChar w:fldCharType="separate"/>
      </w:r>
      <w:r w:rsidR="00C8451D">
        <w:rPr>
          <w:bCs w:val="0"/>
          <w:color w:val="808080" w:themeColor="background1" w:themeShade="80"/>
          <w:sz w:val="18"/>
          <w:szCs w:val="14"/>
        </w:rPr>
        <w:t>13</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Empleo de diferencia gaussiana para obtener puntos de interés. Fuente: </w:t>
      </w:r>
      <w:bookmarkStart w:id="80" w:name="_Hlk90586076"/>
      <w:sdt>
        <w:sdtPr>
          <w:rPr>
            <w:bCs w:val="0"/>
            <w:color w:val="808080" w:themeColor="background1" w:themeShade="80"/>
            <w:sz w:val="18"/>
            <w:szCs w:val="14"/>
          </w:rPr>
          <w:id w:val="-1147279154"/>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bookmarkEnd w:id="80"/>
      <w:r w:rsidR="00336AF0" w:rsidRPr="00F12971">
        <w:rPr>
          <w:bCs w:val="0"/>
          <w:color w:val="808080" w:themeColor="background1" w:themeShade="80"/>
          <w:sz w:val="18"/>
          <w:szCs w:val="14"/>
        </w:rPr>
        <w:t>.</w:t>
      </w:r>
    </w:p>
    <w:p w14:paraId="1E6A2275" w14:textId="77777777" w:rsidR="00336AF0" w:rsidRPr="00336AF0" w:rsidRDefault="00336AF0" w:rsidP="00336AF0"/>
    <w:p w14:paraId="1C9D1726" w14:textId="2579C1D3" w:rsidR="00A81D80" w:rsidRDefault="00A81D80" w:rsidP="00336AF0">
      <w:r w:rsidRPr="00336AF0">
        <w:t>Para obtener el descriptor de la región que rodea cada punto de interés, es imperante calcular un histograma de direcciones del gradiente local. Por lo tanto, se obtiene un descriptor invariante a la escala al estabilizar el tamaño de los píxeles que rodena el punto de interés. También es invariante a la rotación porque se extrae la</w:t>
      </w:r>
      <w:r>
        <w:t xml:space="preserve"> orientación dominante del gradiente en el vecindario del punto característico lo que da la orientación de la rejilla para calcular el histograma.</w:t>
      </w:r>
    </w:p>
    <w:p w14:paraId="47107094" w14:textId="00C78799" w:rsidR="00A81D80" w:rsidRDefault="00A81D80" w:rsidP="00336AF0">
      <w:r>
        <w:lastRenderedPageBreak/>
        <w:t xml:space="preserve">El espacio escala en SIFT de cada imagen se construye mediante convolución con diferentes Gaussianas, se crean varios espacios suavizando el tamaño de la imagen original. Estos espacios toman el nombre de </w:t>
      </w:r>
      <w:r>
        <w:rPr>
          <w:b/>
          <w:bCs/>
        </w:rPr>
        <w:t xml:space="preserve">octava </w:t>
      </w:r>
      <w:r>
        <w:t>y se obtienen eliminando una de cada 2 filas y columnas sobre la imagen con respecto a la octava anterior, de esta forma se reduce las dimensiones a la mitad. El proceso tiene como nombre; obtención de puntos característicos a partir de los extremos del espacio escala, generados de la diferencia gaussiana dentro de una pirámide de diferencia gaussiana.</w:t>
      </w:r>
      <w:r w:rsidRPr="00293E11">
        <w:t xml:space="preserve"> </w:t>
      </w:r>
      <w:sdt>
        <w:sdtPr>
          <w:id w:val="-2039496775"/>
          <w:citation/>
        </w:sdtPr>
        <w:sdtEndPr/>
        <w:sdtContent>
          <w:r>
            <w:fldChar w:fldCharType="begin"/>
          </w:r>
          <w:r>
            <w:rPr>
              <w:lang w:val="es-MX"/>
            </w:rPr>
            <w:instrText xml:space="preserve"> CITATION Ale16 \l 2058 </w:instrText>
          </w:r>
          <w:r>
            <w:fldChar w:fldCharType="separate"/>
          </w:r>
          <w:r>
            <w:rPr>
              <w:lang w:val="es-MX"/>
            </w:rPr>
            <w:t xml:space="preserve"> (Alegre Gutierrez, 2016)</w:t>
          </w:r>
          <w:r>
            <w:fldChar w:fldCharType="end"/>
          </w:r>
        </w:sdtContent>
      </w:sdt>
      <w:r w:rsidR="00336AF0">
        <w:t>.</w:t>
      </w:r>
    </w:p>
    <w:p w14:paraId="6756F4CF" w14:textId="60B62CB8" w:rsidR="00336AF0" w:rsidRDefault="00A81D80" w:rsidP="00336AF0">
      <w:pPr>
        <w:pStyle w:val="Prrafodelista"/>
        <w:keepNext/>
        <w:ind w:left="0"/>
        <w:jc w:val="center"/>
      </w:pPr>
      <w:r>
        <w:drawing>
          <wp:inline distT="0" distB="0" distL="0" distR="0" wp14:anchorId="59A157C8" wp14:editId="1DB17152">
            <wp:extent cx="4073857" cy="2573736"/>
            <wp:effectExtent l="0" t="0" r="317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86892" cy="2581971"/>
                    </a:xfrm>
                    <a:prstGeom prst="rect">
                      <a:avLst/>
                    </a:prstGeom>
                  </pic:spPr>
                </pic:pic>
              </a:graphicData>
            </a:graphic>
          </wp:inline>
        </w:drawing>
      </w:r>
    </w:p>
    <w:p w14:paraId="26717EA6" w14:textId="7A5FB1CB"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7.</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380B78">
        <w:rPr>
          <w:bCs w:val="0"/>
          <w:color w:val="808080" w:themeColor="background1" w:themeShade="80"/>
          <w:sz w:val="18"/>
          <w:szCs w:val="14"/>
        </w:rPr>
        <w:fldChar w:fldCharType="separate"/>
      </w:r>
      <w:r w:rsidR="00C8451D">
        <w:rPr>
          <w:bCs w:val="0"/>
          <w:color w:val="808080" w:themeColor="background1" w:themeShade="80"/>
          <w:sz w:val="18"/>
          <w:szCs w:val="14"/>
        </w:rPr>
        <w:t>14</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Diagrama ilustrativo de la pirámide de las diferencias gaussianas compuestas de espacios - escalas. Fuente: </w:t>
      </w:r>
      <w:sdt>
        <w:sdtPr>
          <w:rPr>
            <w:bCs w:val="0"/>
            <w:color w:val="808080" w:themeColor="background1" w:themeShade="80"/>
            <w:sz w:val="18"/>
            <w:szCs w:val="14"/>
          </w:rPr>
          <w:id w:val="-1348859054"/>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Ale16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 xml:space="preserve"> (Alegre Gutierrez, 2016)</w:t>
          </w:r>
          <w:r w:rsidRPr="00F12971">
            <w:rPr>
              <w:bCs w:val="0"/>
              <w:color w:val="808080" w:themeColor="background1" w:themeShade="80"/>
              <w:sz w:val="18"/>
              <w:szCs w:val="14"/>
            </w:rPr>
            <w:fldChar w:fldCharType="end"/>
          </w:r>
        </w:sdtContent>
      </w:sdt>
      <w:r w:rsidRPr="00F12971">
        <w:rPr>
          <w:bCs w:val="0"/>
          <w:color w:val="808080" w:themeColor="background1" w:themeShade="80"/>
          <w:sz w:val="18"/>
          <w:szCs w:val="14"/>
        </w:rPr>
        <w:t>.</w:t>
      </w:r>
    </w:p>
    <w:p w14:paraId="3DFD89BC" w14:textId="77777777" w:rsidR="00336AF0" w:rsidRPr="00336AF0" w:rsidRDefault="00336AF0" w:rsidP="00336AF0"/>
    <w:p w14:paraId="0A7C9486" w14:textId="5BCAE947" w:rsidR="00A81D80" w:rsidRDefault="00487FF0" w:rsidP="00487FF0">
      <w:pPr>
        <w:pStyle w:val="Ttulo3"/>
      </w:pPr>
      <w:bookmarkStart w:id="81" w:name="_Toc91849749"/>
      <w:r>
        <w:t xml:space="preserve">5.4.3 </w:t>
      </w:r>
      <w:r w:rsidR="00A81D80">
        <w:t xml:space="preserve">SURF </w:t>
      </w:r>
      <w:r w:rsidR="00A81D80" w:rsidRPr="00C107B6">
        <w:t>(Speeded Up Robust Features)</w:t>
      </w:r>
      <w:r w:rsidR="00A81D80">
        <w:t>.</w:t>
      </w:r>
      <w:bookmarkEnd w:id="81"/>
    </w:p>
    <w:p w14:paraId="2CAB6695" w14:textId="77777777" w:rsidR="00487FF0" w:rsidRDefault="00A81D80" w:rsidP="00487FF0">
      <w:r>
        <w:t xml:space="preserve">El SURF, es otro detector y descriptor de puntos característicos muy popular en la visión artificial. El algoritmo tiene alto rendimiento en los puntos de interés, tomando como base el SIFT, tiene en común la particularidad que son invariantes al escalado, orientación e iluminación de la imagen. La diferencia radica en que el SURF mejora la velocidad de procesamiento de su antecesor </w:t>
      </w:r>
      <w:r>
        <w:lastRenderedPageBreak/>
        <w:t>reduciendo la complejidad del cálculo y la dimensión de vectores utilizados.</w:t>
      </w:r>
      <w:sdt>
        <w:sdtPr>
          <w:id w:val="1055204895"/>
          <w:citation/>
        </w:sdtPr>
        <w:sdtEndPr/>
        <w:sdtContent>
          <w:r>
            <w:fldChar w:fldCharType="begin"/>
          </w:r>
          <w:r>
            <w:instrText xml:space="preserve"> CITATION Roo17 \l 9226 </w:instrText>
          </w:r>
          <w:r>
            <w:fldChar w:fldCharType="separate"/>
          </w:r>
          <w:r>
            <w:t xml:space="preserve"> (Roos Hoefgeest Toribio, 2017)</w:t>
          </w:r>
          <w:r>
            <w:fldChar w:fldCharType="end"/>
          </w:r>
        </w:sdtContent>
      </w:sdt>
      <w:r w:rsidR="00487FF0">
        <w:t>.</w:t>
      </w:r>
    </w:p>
    <w:p w14:paraId="194DF403" w14:textId="50E99950" w:rsidR="00A81D80" w:rsidRDefault="00A81D80" w:rsidP="00487FF0">
      <w:r>
        <w:t>La localización de los puntos de interés se realiza hallando el determinante de la matriz Hessiana la cual genera una aproximación para seleccionar la escala y la ubicación de los puntos.</w:t>
      </w:r>
    </w:p>
    <w:p w14:paraId="5E96C578" w14:textId="77777777" w:rsidR="00A81D80" w:rsidRDefault="00A81D80" w:rsidP="00A81D80">
      <w:pPr>
        <w:pStyle w:val="Prrafodelista"/>
        <w:ind w:left="934"/>
        <w:jc w:val="center"/>
      </w:pPr>
    </w:p>
    <w:p w14:paraId="59227724" w14:textId="1FBDE6EE"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Pr="00E02438">
        <w:rPr>
          <w:bCs w:val="0"/>
          <w:color w:val="808080" w:themeColor="background1" w:themeShade="80"/>
          <w:sz w:val="18"/>
          <w:szCs w:val="14"/>
        </w:rPr>
        <w:fldChar w:fldCharType="separate"/>
      </w:r>
      <w:r w:rsidR="00E02438">
        <w:rPr>
          <w:bCs w:val="0"/>
          <w:color w:val="808080" w:themeColor="background1" w:themeShade="80"/>
          <w:sz w:val="18"/>
          <w:szCs w:val="14"/>
        </w:rPr>
        <w:t>2</w:t>
      </w:r>
      <w:r w:rsidRPr="00E02438">
        <w:rPr>
          <w:bCs w:val="0"/>
          <w:color w:val="808080" w:themeColor="background1" w:themeShade="80"/>
          <w:sz w:val="18"/>
          <w:szCs w:val="14"/>
        </w:rPr>
        <w:fldChar w:fldCharType="end"/>
      </w:r>
      <w:r w:rsidR="00E02438">
        <w:rPr>
          <w:bCs w:val="0"/>
          <w:color w:val="808080" w:themeColor="background1" w:themeShade="80"/>
          <w:sz w:val="18"/>
          <w:szCs w:val="14"/>
        </w:rPr>
        <w:t>5.</w:t>
      </w:r>
      <w:r w:rsidRPr="00E02438">
        <w:rPr>
          <w:bCs w:val="0"/>
          <w:color w:val="808080" w:themeColor="background1" w:themeShade="80"/>
          <w:sz w:val="18"/>
          <w:szCs w:val="14"/>
        </w:rPr>
        <w:t xml:space="preserve"> Matriz Hessiana aplicado al punto </w:t>
      </w:r>
      <m:oMath>
        <m:r>
          <w:rPr>
            <w:rFonts w:ascii="Cambria Math" w:hAnsi="Cambria Math"/>
            <w:color w:val="808080" w:themeColor="background1" w:themeShade="80"/>
            <w:sz w:val="18"/>
            <w:szCs w:val="14"/>
          </w:rPr>
          <m:t>p</m:t>
        </m:r>
      </m:oMath>
      <w:r w:rsidRPr="00E02438">
        <w:rPr>
          <w:bCs w:val="0"/>
          <w:color w:val="808080" w:themeColor="background1" w:themeShade="80"/>
          <w:sz w:val="18"/>
          <w:szCs w:val="14"/>
        </w:rPr>
        <w:t xml:space="preserve"> y escala </w:t>
      </w:r>
      <m:oMath>
        <m:r>
          <w:rPr>
            <w:rFonts w:ascii="Cambria Math" w:hAnsi="Cambria Math"/>
            <w:color w:val="808080" w:themeColor="background1" w:themeShade="80"/>
            <w:sz w:val="18"/>
            <w:szCs w:val="14"/>
          </w:rPr>
          <m:t>σ</m:t>
        </m:r>
      </m:oMath>
      <w:r w:rsidRPr="00E02438">
        <w:rPr>
          <w:bCs w:val="0"/>
          <w:color w:val="808080" w:themeColor="background1" w:themeShade="80"/>
          <w:sz w:val="18"/>
          <w:szCs w:val="14"/>
        </w:rPr>
        <w:t xml:space="preserve"> de una imagen.</w:t>
      </w:r>
    </w:p>
    <w:p w14:paraId="1A418529" w14:textId="77777777" w:rsidR="00A81D80" w:rsidRPr="00901BF1" w:rsidRDefault="00A81D80" w:rsidP="00A81D80">
      <w:pPr>
        <w:pStyle w:val="Prrafodelista"/>
        <w:ind w:left="0"/>
        <w:rPr>
          <w:sz w:val="36"/>
          <w:szCs w:val="36"/>
        </w:rPr>
      </w:pPr>
      <m:oMathPara>
        <m:oMath>
          <m:r>
            <w:rPr>
              <w:rFonts w:ascii="Cambria Math" w:hAnsi="Cambria Math"/>
              <w:sz w:val="36"/>
              <w:szCs w:val="36"/>
            </w:rPr>
            <m:t>H</m:t>
          </m:r>
          <m:d>
            <m:dPr>
              <m:ctrlPr>
                <w:rPr>
                  <w:rFonts w:ascii="Cambria Math" w:hAnsi="Cambria Math"/>
                  <w:i/>
                  <w:sz w:val="36"/>
                  <w:szCs w:val="36"/>
                </w:rPr>
              </m:ctrlPr>
            </m:dPr>
            <m:e>
              <m:r>
                <w:rPr>
                  <w:rFonts w:ascii="Cambria Math" w:hAnsi="Cambria Math"/>
                  <w:sz w:val="36"/>
                  <w:szCs w:val="36"/>
                </w:rPr>
                <m:t>p,σ</m:t>
              </m:r>
            </m:e>
          </m:d>
          <m:r>
            <w:rPr>
              <w:rFonts w:ascii="Cambria Math" w:hAnsi="Cambria Math"/>
              <w:sz w:val="36"/>
              <w:szCs w:val="36"/>
            </w:rPr>
            <m:t xml:space="preserve">= </m:t>
          </m:r>
          <m:d>
            <m:dPr>
              <m:begChr m:val="["/>
              <m:endChr m:val="]"/>
              <m:ctrlPr>
                <w:rPr>
                  <w:rFonts w:ascii="Cambria Math" w:hAnsi="Cambria Math"/>
                  <w:i/>
                  <w:sz w:val="36"/>
                  <w:szCs w:val="36"/>
                </w:rPr>
              </m:ctrlPr>
            </m:dPr>
            <m:e>
              <m:m>
                <m:mPr>
                  <m:mcs>
                    <m:mc>
                      <m:mcPr>
                        <m:count m:val="2"/>
                        <m:mcJc m:val="center"/>
                      </m:mcPr>
                    </m:mc>
                  </m:mcs>
                  <m:ctrlPr>
                    <w:rPr>
                      <w:rFonts w:ascii="Cambria Math" w:hAnsi="Cambria Math"/>
                      <w:i/>
                      <w:sz w:val="36"/>
                      <w:szCs w:val="36"/>
                    </w:rPr>
                  </m:ctrlPr>
                </m:mPr>
                <m:mr>
                  <m:e>
                    <m:r>
                      <w:rPr>
                        <w:rFonts w:ascii="Cambria Math" w:eastAsiaTheme="minorEastAsia" w:hAnsi="Cambria Math"/>
                        <w:sz w:val="36"/>
                        <w:szCs w:val="36"/>
                      </w:rPr>
                      <m:t>Lxx</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e>
                    <m:r>
                      <w:rPr>
                        <w:rFonts w:ascii="Cambria Math" w:eastAsiaTheme="minorEastAsia" w:hAnsi="Cambria Math"/>
                        <w:sz w:val="36"/>
                        <w:szCs w:val="36"/>
                      </w:rPr>
                      <m:t>Lx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mr>
                <m:mr>
                  <m:e>
                    <m:r>
                      <w:rPr>
                        <w:rFonts w:ascii="Cambria Math" w:eastAsiaTheme="minorEastAsia" w:hAnsi="Cambria Math"/>
                        <w:sz w:val="36"/>
                        <w:szCs w:val="36"/>
                      </w:rPr>
                      <m:t>Lx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e>
                    <m:r>
                      <w:rPr>
                        <w:rFonts w:ascii="Cambria Math" w:eastAsiaTheme="minorEastAsia" w:hAnsi="Cambria Math"/>
                        <w:sz w:val="36"/>
                        <w:szCs w:val="36"/>
                      </w:rPr>
                      <m:t>Ly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mr>
              </m:m>
            </m:e>
          </m:d>
        </m:oMath>
      </m:oMathPara>
    </w:p>
    <w:p w14:paraId="5E9E2AA4" w14:textId="77777777" w:rsidR="00A81D80" w:rsidRDefault="00A81D80" w:rsidP="00A81D80">
      <w:pPr>
        <w:pStyle w:val="Prrafodelista"/>
        <w:ind w:left="934"/>
      </w:pPr>
    </w:p>
    <w:p w14:paraId="701C339A" w14:textId="3B25545C" w:rsidR="00A81D80" w:rsidRDefault="00A81D80" w:rsidP="00487FF0">
      <w:r>
        <w:t xml:space="preserve">En la ecuación 16, </w:t>
      </w:r>
      <m:oMath>
        <m:r>
          <w:rPr>
            <w:rFonts w:ascii="Cambria Math" w:hAnsi="Cambria Math"/>
          </w:rPr>
          <m:t>p</m:t>
        </m:r>
      </m:oMath>
      <w:r>
        <w:t xml:space="preserve"> es el punto </w:t>
      </w:r>
      <m:oMath>
        <m:d>
          <m:dPr>
            <m:ctrlPr>
              <w:rPr>
                <w:rFonts w:ascii="Cambria Math" w:hAnsi="Cambria Math"/>
                <w:i/>
              </w:rPr>
            </m:ctrlPr>
          </m:dPr>
          <m:e>
            <m:r>
              <w:rPr>
                <w:rFonts w:ascii="Cambria Math" w:hAnsi="Cambria Math"/>
              </w:rPr>
              <m:t>x,y</m:t>
            </m:r>
          </m:e>
        </m:d>
        <m:r>
          <w:rPr>
            <w:rFonts w:ascii="Cambria Math" w:hAnsi="Cambria Math"/>
          </w:rPr>
          <m:t xml:space="preserve"> </m:t>
        </m:r>
      </m:oMath>
      <w:r>
        <w:t xml:space="preserve">en una imagen y </w:t>
      </w:r>
      <m:oMath>
        <m:r>
          <w:rPr>
            <w:rFonts w:ascii="Cambria Math" w:hAnsi="Cambria Math"/>
          </w:rPr>
          <m:t>H(p,σ)</m:t>
        </m:r>
      </m:oMath>
      <w:r>
        <w:t xml:space="preserve"> es la matriz Hessiana entre </w:t>
      </w:r>
      <m:oMath>
        <m:r>
          <w:rPr>
            <w:rFonts w:ascii="Cambria Math" w:hAnsi="Cambria Math"/>
          </w:rPr>
          <m:t>p</m:t>
        </m:r>
      </m:oMath>
      <w:r>
        <w:t xml:space="preserve"> y la escala </w:t>
      </w:r>
      <m:oMath>
        <m:r>
          <w:rPr>
            <w:rFonts w:ascii="Cambria Math" w:hAnsi="Cambria Math"/>
          </w:rPr>
          <m:t>σ</m:t>
        </m:r>
      </m:oMath>
      <w:r>
        <w:t xml:space="preserve">. </w:t>
      </w:r>
      <m:oMath>
        <m:r>
          <w:rPr>
            <w:rFonts w:ascii="Cambria Math" w:hAnsi="Cambria Math"/>
          </w:rPr>
          <m:t>Lxx</m:t>
        </m:r>
        <m:d>
          <m:dPr>
            <m:ctrlPr>
              <w:rPr>
                <w:rFonts w:ascii="Cambria Math" w:hAnsi="Cambria Math"/>
                <w:i/>
              </w:rPr>
            </m:ctrlPr>
          </m:dPr>
          <m:e>
            <m:r>
              <w:rPr>
                <w:rFonts w:ascii="Cambria Math" w:hAnsi="Cambria Math"/>
              </w:rPr>
              <m:t>p, σ</m:t>
            </m:r>
          </m:e>
        </m:d>
      </m:oMath>
      <w:r>
        <w:t xml:space="preserve">, es filtro Gaussiano de segundo orden aplicado a dicha imagen en el punto </w:t>
      </w:r>
      <m:oMath>
        <m:r>
          <w:rPr>
            <w:rFonts w:ascii="Cambria Math" w:hAnsi="Cambria Math"/>
          </w:rPr>
          <m:t>p</m:t>
        </m:r>
      </m:oMath>
      <w:r>
        <w:t xml:space="preserve">. Esto se repite para </w:t>
      </w:r>
      <m:oMath>
        <m:r>
          <w:rPr>
            <w:rFonts w:ascii="Cambria Math" w:hAnsi="Cambria Math"/>
          </w:rPr>
          <m:t>Lxy</m:t>
        </m:r>
        <m:d>
          <m:dPr>
            <m:ctrlPr>
              <w:rPr>
                <w:rFonts w:ascii="Cambria Math" w:hAnsi="Cambria Math"/>
                <w:i/>
              </w:rPr>
            </m:ctrlPr>
          </m:dPr>
          <m:e>
            <m:r>
              <w:rPr>
                <w:rFonts w:ascii="Cambria Math" w:hAnsi="Cambria Math"/>
              </w:rPr>
              <m:t>p, σ</m:t>
            </m:r>
          </m:e>
        </m:d>
      </m:oMath>
      <w:r>
        <w:t xml:space="preserve">, </w:t>
      </w:r>
      <m:oMath>
        <m:r>
          <w:rPr>
            <w:rFonts w:ascii="Cambria Math" w:hAnsi="Cambria Math"/>
          </w:rPr>
          <m:t>Lyy</m:t>
        </m:r>
        <m:d>
          <m:dPr>
            <m:ctrlPr>
              <w:rPr>
                <w:rFonts w:ascii="Cambria Math" w:hAnsi="Cambria Math"/>
                <w:i/>
              </w:rPr>
            </m:ctrlPr>
          </m:dPr>
          <m:e>
            <m:r>
              <w:rPr>
                <w:rFonts w:ascii="Cambria Math" w:hAnsi="Cambria Math"/>
              </w:rPr>
              <m:t>p, σ</m:t>
            </m:r>
          </m:e>
        </m:d>
      </m:oMath>
      <w:r>
        <w:t xml:space="preserve">. El determinante de </w:t>
      </w:r>
      <m:oMath>
        <m:r>
          <w:rPr>
            <w:rFonts w:ascii="Cambria Math" w:hAnsi="Cambria Math"/>
          </w:rPr>
          <m:t>H</m:t>
        </m:r>
      </m:oMath>
      <w:r>
        <w:t xml:space="preserve"> define el cambio local alrededor del punto </w:t>
      </w:r>
      <m:oMath>
        <m:r>
          <w:rPr>
            <w:rFonts w:ascii="Cambria Math" w:hAnsi="Cambria Math"/>
          </w:rPr>
          <m:t>p</m:t>
        </m:r>
      </m:oMath>
      <w:r w:rsidR="00487FF0">
        <w:t>.</w:t>
      </w:r>
    </w:p>
    <w:p w14:paraId="04F4960E" w14:textId="77777777" w:rsidR="00A81D80" w:rsidRPr="00005BC9" w:rsidRDefault="00A81D80" w:rsidP="00487FF0">
      <w:r>
        <w:t xml:space="preserve">Es pueden implementar filtros Gaussianos de segundo orden con mejores resultados mediante el cálculo de imágenes integrales. Las integrales de una imagen se obtienen de la siguiente forma </w:t>
      </w:r>
      <w:sdt>
        <w:sdtPr>
          <w:id w:val="1294095153"/>
          <w:citation/>
        </w:sdtPr>
        <w:sdtEndPr/>
        <w:sdtContent>
          <w:r>
            <w:fldChar w:fldCharType="begin"/>
          </w:r>
          <w:r>
            <w:instrText xml:space="preserve"> CITATION Gar16 \l 9226 </w:instrText>
          </w:r>
          <w:r>
            <w:fldChar w:fldCharType="separate"/>
          </w:r>
          <w:r w:rsidRPr="00172444">
            <w:t>(García Merino, 2016)</w:t>
          </w:r>
          <w:r>
            <w:fldChar w:fldCharType="end"/>
          </w:r>
        </w:sdtContent>
      </w:sdt>
      <w:r>
        <w:t>:</w:t>
      </w:r>
    </w:p>
    <w:p w14:paraId="362D5B59" w14:textId="129B5405"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6. I</w:t>
      </w:r>
      <w:r w:rsidRPr="00E02438">
        <w:rPr>
          <w:bCs w:val="0"/>
          <w:color w:val="808080" w:themeColor="background1" w:themeShade="80"/>
          <w:sz w:val="18"/>
          <w:szCs w:val="14"/>
        </w:rPr>
        <w:t>magen integral.</w:t>
      </w:r>
    </w:p>
    <w:p w14:paraId="05162B05" w14:textId="77777777" w:rsidR="00A81D80" w:rsidRPr="006019D7" w:rsidRDefault="00380B78" w:rsidP="00A81D80">
      <w:pPr>
        <w:pStyle w:val="Prrafodelista"/>
        <w:ind w:left="0"/>
        <w:rPr>
          <w:rFonts w:eastAsiaTheme="minorEastAsia"/>
          <w:sz w:val="28"/>
          <w:szCs w:val="28"/>
        </w:rPr>
      </w:pPr>
      <m:oMathPara>
        <m:oMath>
          <m:sSub>
            <m:sSubPr>
              <m:ctrlPr>
                <w:rPr>
                  <w:rFonts w:ascii="Cambria Math" w:eastAsiaTheme="minorEastAsia" w:hAnsi="Cambria Math"/>
                  <w:i/>
                  <w:sz w:val="28"/>
                  <w:szCs w:val="28"/>
                </w:rPr>
              </m:ctrlPr>
            </m:sSubPr>
            <m:e>
              <m:r>
                <w:rPr>
                  <w:rFonts w:ascii="Cambria Math" w:eastAsiaTheme="minorEastAsia" w:hAnsi="Cambria Math"/>
                  <w:sz w:val="28"/>
                  <w:szCs w:val="28"/>
                </w:rPr>
                <m:t>I</m:t>
              </m:r>
            </m:e>
            <m:sub>
              <m:nary>
                <m:naryPr>
                  <m:chr m:val="∑"/>
                  <m:limLoc m:val="undOvr"/>
                  <m:subHide m:val="1"/>
                  <m:supHide m:val="1"/>
                  <m:ctrlPr>
                    <w:rPr>
                      <w:rFonts w:ascii="Cambria Math" w:eastAsiaTheme="minorEastAsia" w:hAnsi="Cambria Math"/>
                      <w:i/>
                      <w:sz w:val="28"/>
                      <w:szCs w:val="28"/>
                    </w:rPr>
                  </m:ctrlPr>
                </m:naryPr>
                <m:sub/>
                <m:sup/>
                <m:e>
                  <m:r>
                    <w:rPr>
                      <w:rFonts w:ascii="Cambria Math" w:eastAsiaTheme="minorEastAsia" w:hAnsi="Cambria Math"/>
                      <w:sz w:val="28"/>
                      <w:szCs w:val="28"/>
                    </w:rPr>
                    <m:t>(x)</m:t>
                  </m:r>
                </m:e>
              </m:nary>
            </m:sub>
          </m:sSub>
          <m:r>
            <w:rPr>
              <w:rFonts w:ascii="Cambria Math" w:eastAsiaTheme="minorEastAsia" w:hAnsi="Cambria Math"/>
              <w:sz w:val="28"/>
              <w:szCs w:val="28"/>
            </w:rPr>
            <m:t xml:space="preserve">= </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0</m:t>
              </m:r>
            </m:sub>
            <m:sup>
              <m:r>
                <w:rPr>
                  <w:rFonts w:ascii="Cambria Math" w:eastAsiaTheme="minorEastAsia" w:hAnsi="Cambria Math"/>
                  <w:sz w:val="28"/>
                  <w:szCs w:val="28"/>
                </w:rPr>
                <m:t>i≤x</m:t>
              </m:r>
            </m:sup>
            <m:e>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j=0</m:t>
                  </m:r>
                </m:sub>
                <m:sup>
                  <m:r>
                    <w:rPr>
                      <w:rFonts w:ascii="Cambria Math" w:eastAsiaTheme="minorEastAsia" w:hAnsi="Cambria Math"/>
                      <w:sz w:val="28"/>
                      <w:szCs w:val="28"/>
                    </w:rPr>
                    <m:t>j≤y</m:t>
                  </m:r>
                </m:sup>
                <m:e>
                  <m:r>
                    <w:rPr>
                      <w:rFonts w:ascii="Cambria Math" w:eastAsiaTheme="minorEastAsia" w:hAnsi="Cambria Math"/>
                      <w:sz w:val="28"/>
                      <w:szCs w:val="28"/>
                    </w:rPr>
                    <m:t>i(i,j)</m:t>
                  </m:r>
                </m:e>
              </m:nary>
            </m:e>
          </m:nary>
        </m:oMath>
      </m:oMathPara>
    </w:p>
    <w:p w14:paraId="3E7D0F72" w14:textId="77777777" w:rsidR="00A81D80" w:rsidRDefault="00A81D80" w:rsidP="00683A23"/>
    <w:p w14:paraId="7B0A90E9" w14:textId="11AC5DEB" w:rsidR="00A81D80" w:rsidRDefault="00A81D80" w:rsidP="00E02438">
      <w:pPr>
        <w:rPr>
          <w:rFonts w:eastAsiaTheme="minorEastAsia"/>
        </w:rPr>
      </w:pPr>
      <w:r w:rsidRPr="00A05145">
        <w:rPr>
          <w:rFonts w:eastAsiaTheme="minorEastAsia"/>
        </w:rPr>
        <w:t xml:space="preserve">Siendo la imagen </w:t>
      </w:r>
      <m:oMath>
        <m:r>
          <w:rPr>
            <w:rFonts w:ascii="Cambria Math" w:eastAsiaTheme="minorEastAsia" w:hAnsi="Cambria Math"/>
          </w:rPr>
          <m:t>I</m:t>
        </m:r>
      </m:oMath>
      <w:r>
        <w:rPr>
          <w:rFonts w:eastAsiaTheme="minorEastAsia"/>
        </w:rPr>
        <w:t>. Se requieren 4 puntos de evaluación para obtener la suma de la imagen original en un rectángulo T</w:t>
      </w:r>
      <w:r w:rsidR="00E02438">
        <w:rPr>
          <w:rFonts w:eastAsiaTheme="minorEastAsia"/>
        </w:rPr>
        <w:t>:</w:t>
      </w:r>
    </w:p>
    <w:p w14:paraId="5F66475C" w14:textId="77777777" w:rsidR="00A81D80" w:rsidRDefault="00A81D80" w:rsidP="00A81D80">
      <w:pPr>
        <w:pStyle w:val="Prrafodelista"/>
        <w:keepNext/>
        <w:ind w:left="0" w:firstLine="482"/>
        <w:jc w:val="center"/>
      </w:pPr>
      <w:r>
        <w:lastRenderedPageBreak/>
        <w:drawing>
          <wp:inline distT="0" distB="0" distL="0" distR="0" wp14:anchorId="3B550C37" wp14:editId="48C26103">
            <wp:extent cx="4118458" cy="1228682"/>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26429" cy="1231060"/>
                    </a:xfrm>
                    <a:prstGeom prst="rect">
                      <a:avLst/>
                    </a:prstGeom>
                  </pic:spPr>
                </pic:pic>
              </a:graphicData>
            </a:graphic>
          </wp:inline>
        </w:drawing>
      </w:r>
    </w:p>
    <w:p w14:paraId="71CC730E" w14:textId="2B77C5C5"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8.</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380B78">
        <w:rPr>
          <w:bCs w:val="0"/>
          <w:color w:val="808080" w:themeColor="background1" w:themeShade="80"/>
          <w:sz w:val="18"/>
          <w:szCs w:val="14"/>
        </w:rPr>
        <w:fldChar w:fldCharType="separate"/>
      </w:r>
      <w:r w:rsidR="00C8451D">
        <w:rPr>
          <w:bCs w:val="0"/>
          <w:color w:val="808080" w:themeColor="background1" w:themeShade="80"/>
          <w:sz w:val="18"/>
          <w:szCs w:val="14"/>
        </w:rPr>
        <w:t>15</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Ejemplo de uso de imagen integral. Fuente: </w:t>
      </w:r>
      <w:sdt>
        <w:sdtPr>
          <w:rPr>
            <w:bCs w:val="0"/>
            <w:color w:val="808080" w:themeColor="background1" w:themeShade="80"/>
            <w:sz w:val="18"/>
            <w:szCs w:val="14"/>
          </w:rPr>
          <w:id w:val="1632908821"/>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r w:rsidR="00683A23" w:rsidRPr="00F12971">
        <w:rPr>
          <w:bCs w:val="0"/>
          <w:color w:val="808080" w:themeColor="background1" w:themeShade="80"/>
          <w:sz w:val="18"/>
          <w:szCs w:val="14"/>
        </w:rPr>
        <w:t>.</w:t>
      </w:r>
    </w:p>
    <w:p w14:paraId="1070F93F" w14:textId="77777777" w:rsidR="00683A23" w:rsidRPr="00683A23" w:rsidRDefault="00683A23" w:rsidP="00683A23"/>
    <w:p w14:paraId="1DA287A1" w14:textId="5893CFB3" w:rsidR="00A81D80" w:rsidRDefault="00A81D80" w:rsidP="00683A23">
      <w:r>
        <w:t xml:space="preserve">Empleando los filtro Gaussianos de segundo orden y el concepto de imagen integral, se deja de lado el escalado de la imagen y los bucles de procesamiento a cada nivel de la piramide, como en SIFT, para analizar la imagen escalando el tamaño del filtro en la imagen original. El punto de inicio puede ser un filtro de 9 X 9 con escalado de 1.2 y, gradualmente, se aplican capas más grandes de filtro. Al subir una octava se duplica el tamaño del filtro. </w:t>
      </w:r>
      <w:sdt>
        <w:sdtPr>
          <w:id w:val="1438018108"/>
          <w:citation/>
        </w:sdtPr>
        <w:sdtEndPr/>
        <w:sdtContent>
          <w:r>
            <w:fldChar w:fldCharType="begin"/>
          </w:r>
          <w:r>
            <w:instrText xml:space="preserve"> CITATION Roo17 \l 9226 </w:instrText>
          </w:r>
          <w:r>
            <w:fldChar w:fldCharType="separate"/>
          </w:r>
          <w:r>
            <w:t xml:space="preserve"> (Roos Hoefgeest Toribio, 2017)</w:t>
          </w:r>
          <w:r>
            <w:fldChar w:fldCharType="end"/>
          </w:r>
        </w:sdtContent>
      </w:sdt>
      <w:r w:rsidR="00683A23">
        <w:t>.</w:t>
      </w:r>
    </w:p>
    <w:p w14:paraId="7F39F3CA" w14:textId="77777777" w:rsidR="00A81D80" w:rsidRDefault="00A81D80" w:rsidP="00A81D80">
      <w:pPr>
        <w:pStyle w:val="Prrafodelista"/>
        <w:keepNext/>
        <w:ind w:left="0" w:firstLine="426"/>
        <w:jc w:val="center"/>
      </w:pPr>
      <w:r>
        <w:drawing>
          <wp:inline distT="0" distB="0" distL="0" distR="0" wp14:anchorId="6410916B" wp14:editId="6AA7B433">
            <wp:extent cx="4798771" cy="1634720"/>
            <wp:effectExtent l="0" t="0" r="1905" b="381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21671" cy="1642521"/>
                    </a:xfrm>
                    <a:prstGeom prst="rect">
                      <a:avLst/>
                    </a:prstGeom>
                  </pic:spPr>
                </pic:pic>
              </a:graphicData>
            </a:graphic>
          </wp:inline>
        </w:drawing>
      </w:r>
    </w:p>
    <w:p w14:paraId="6D4A9773" w14:textId="14539AF6"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9.</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380B78">
        <w:rPr>
          <w:bCs w:val="0"/>
          <w:color w:val="808080" w:themeColor="background1" w:themeShade="80"/>
          <w:sz w:val="18"/>
          <w:szCs w:val="14"/>
        </w:rPr>
        <w:fldChar w:fldCharType="separate"/>
      </w:r>
      <w:r w:rsidR="00C8451D">
        <w:rPr>
          <w:bCs w:val="0"/>
          <w:color w:val="808080" w:themeColor="background1" w:themeShade="80"/>
          <w:sz w:val="18"/>
          <w:szCs w:val="14"/>
        </w:rPr>
        <w:t>16</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Comparación de escalado entre SIFT (derecha) y SURF (izquierda). Fuente: </w:t>
      </w:r>
      <w:sdt>
        <w:sdtPr>
          <w:rPr>
            <w:bCs w:val="0"/>
            <w:color w:val="808080" w:themeColor="background1" w:themeShade="80"/>
            <w:sz w:val="18"/>
            <w:szCs w:val="14"/>
          </w:rPr>
          <w:id w:val="-1751806938"/>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r w:rsidRPr="00F12971">
        <w:rPr>
          <w:bCs w:val="0"/>
          <w:color w:val="808080" w:themeColor="background1" w:themeShade="80"/>
          <w:sz w:val="18"/>
          <w:szCs w:val="14"/>
        </w:rPr>
        <w:t>.</w:t>
      </w:r>
    </w:p>
    <w:p w14:paraId="61A0F569" w14:textId="77777777" w:rsidR="00A81D80" w:rsidRDefault="00A81D80" w:rsidP="00A81D80">
      <w:pPr>
        <w:pStyle w:val="Prrafodelista"/>
        <w:ind w:left="934"/>
      </w:pPr>
    </w:p>
    <w:p w14:paraId="537E9F0D" w14:textId="58EDEE5B" w:rsidR="00A81D80" w:rsidRPr="003170BB" w:rsidRDefault="00683A23" w:rsidP="002D618B">
      <w:pPr>
        <w:pStyle w:val="Ttulo2"/>
      </w:pPr>
      <w:bookmarkStart w:id="82" w:name="_Toc91849750"/>
      <w:r>
        <w:t xml:space="preserve">5.5 </w:t>
      </w:r>
      <w:r w:rsidR="00A81D80" w:rsidRPr="00683A23">
        <w:t>Etapa 5: Reconocimiento.</w:t>
      </w:r>
      <w:bookmarkEnd w:id="82"/>
    </w:p>
    <w:p w14:paraId="4CC936C9" w14:textId="2024FE2D" w:rsidR="00A81D80" w:rsidRPr="00DE455B" w:rsidRDefault="00683A23" w:rsidP="00683A23">
      <w:pPr>
        <w:pStyle w:val="Ttulo3"/>
        <w:rPr>
          <w:b w:val="0"/>
          <w:bCs/>
        </w:rPr>
      </w:pPr>
      <w:bookmarkStart w:id="83" w:name="_Toc91849751"/>
      <w:r>
        <w:t xml:space="preserve">5.5.1 </w:t>
      </w:r>
      <w:r w:rsidR="00A81D80">
        <w:t>Clasificador Bayesiano.</w:t>
      </w:r>
      <w:bookmarkEnd w:id="83"/>
    </w:p>
    <w:p w14:paraId="5E479D13" w14:textId="77777777" w:rsidR="00A81D80" w:rsidRDefault="00A81D80" w:rsidP="00683A23">
      <w:r>
        <w:t>El clasificador bayesiano se fundamenta en el teorema de bayes, expresado en la ecuación 18,  sobre el calculo de la probabilidad posterior de la clase.</w:t>
      </w:r>
    </w:p>
    <w:p w14:paraId="7C61DCDB" w14:textId="335AF07B"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 xml:space="preserve">27. </w:t>
      </w:r>
      <w:r w:rsidRPr="00E02438">
        <w:rPr>
          <w:bCs w:val="0"/>
          <w:color w:val="808080" w:themeColor="background1" w:themeShade="80"/>
          <w:sz w:val="18"/>
          <w:szCs w:val="14"/>
        </w:rPr>
        <w:t>Teorema de Bayes.</w:t>
      </w:r>
    </w:p>
    <w:p w14:paraId="5162C088" w14:textId="77777777" w:rsidR="00A81D80" w:rsidRPr="003170BB" w:rsidRDefault="00A81D80" w:rsidP="00A81D80">
      <w:pPr>
        <w:pStyle w:val="Prrafodelista"/>
        <w:ind w:left="934" w:firstLine="482"/>
      </w:pPr>
      <m:oMathPara>
        <m:oMath>
          <m:r>
            <w:rPr>
              <w:rFonts w:ascii="Cambria Math" w:hAnsi="Cambria Math"/>
            </w:rPr>
            <w:lastRenderedPageBreak/>
            <m:t>P</m:t>
          </m:r>
          <m:d>
            <m:dPr>
              <m:ctrlPr>
                <w:rPr>
                  <w:rFonts w:ascii="Cambria Math" w:hAnsi="Cambria Math"/>
                  <w:i/>
                </w:rPr>
              </m:ctrlPr>
            </m:dPr>
            <m:e>
              <m:r>
                <w:rPr>
                  <w:rFonts w:ascii="Cambria Math" w:hAnsi="Cambria Math"/>
                </w:rPr>
                <m:t>C</m:t>
              </m:r>
            </m:e>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C)P(X|C)</m:t>
              </m:r>
            </m:num>
            <m:den>
              <m:r>
                <w:rPr>
                  <w:rFonts w:ascii="Cambria Math" w:hAnsi="Cambria Math"/>
                </w:rPr>
                <m:t>P(X)</m:t>
              </m:r>
            </m:den>
          </m:f>
        </m:oMath>
      </m:oMathPara>
    </w:p>
    <w:p w14:paraId="54810EBA" w14:textId="77777777" w:rsidR="00A81D80" w:rsidRPr="009C20AB" w:rsidRDefault="00A81D80" w:rsidP="007710D3">
      <w:r>
        <w:t xml:space="preserve">Dónde C es la clase y el conjunto de atributos se indica con </w:t>
      </w:r>
      <m:oMath>
        <m:r>
          <w:rPr>
            <w:rFonts w:ascii="Cambria Math" w:hAnsi="Cambria Math"/>
          </w:rPr>
          <m:t>X</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r>
          <m:rPr>
            <m:sty m:val="p"/>
          </m:rPr>
          <w:rPr>
            <w:rFonts w:ascii="Cambria Math" w:hAnsi="Cambria Math"/>
          </w:rPr>
          <m:t>.</m:t>
        </m:r>
      </m:oMath>
      <w:r w:rsidRPr="009C20AB">
        <w:t xml:space="preserve"> Entonces se puede escribir según la ecuación 19.</w:t>
      </w:r>
    </w:p>
    <w:p w14:paraId="761ECFEE" w14:textId="7DC0E022"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8.</w:t>
      </w:r>
      <w:r w:rsidRPr="00E02438">
        <w:rPr>
          <w:bCs w:val="0"/>
          <w:color w:val="808080" w:themeColor="background1" w:themeShade="80"/>
          <w:sz w:val="18"/>
          <w:szCs w:val="14"/>
        </w:rPr>
        <w:t>Teorema de Bayes indicando el número de atributos.</w:t>
      </w:r>
    </w:p>
    <w:p w14:paraId="171BDFEA" w14:textId="77777777" w:rsidR="00A81D80" w:rsidRPr="00534C9B" w:rsidRDefault="00A81D80" w:rsidP="00A81D80">
      <w:pPr>
        <w:pStyle w:val="Prrafodelista"/>
        <w:ind w:left="1224"/>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C</m:t>
              </m:r>
            </m:e>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m:t>
          </m:r>
          <m:f>
            <m:fPr>
              <m:ctrlPr>
                <w:rPr>
                  <w:rFonts w:ascii="Cambria Math" w:hAnsi="Cambria Math"/>
                  <w:i/>
                </w:rPr>
              </m:ctrlPr>
            </m:fPr>
            <m:num>
              <m:r>
                <w:rPr>
                  <w:rFonts w:ascii="Cambria Math" w:hAnsi="Cambria Math"/>
                </w:rPr>
                <m:t>P(C)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C)</m:t>
              </m:r>
            </m:num>
            <m:den>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p w14:paraId="2D7561F1" w14:textId="77777777" w:rsidR="00A81D80" w:rsidRDefault="00A81D80" w:rsidP="007710D3">
      <w:r>
        <w:t xml:space="preserve">Para aplicar la clasicación bayesiana, es necesaria las probabilidades; a priori dada por </w:t>
      </w:r>
      <m:oMath>
        <m:r>
          <w:rPr>
            <w:rFonts w:ascii="Cambria Math" w:hAnsi="Cambria Math"/>
          </w:rPr>
          <m:t>P(C)</m:t>
        </m:r>
      </m:oMath>
      <w:r>
        <w:t xml:space="preserve"> y la verosimilitud dada por </w:t>
      </w:r>
      <m:oMath>
        <m:r>
          <w:rPr>
            <w:rFonts w:ascii="Cambria Math" w:hAnsi="Cambria Math"/>
          </w:rPr>
          <m:t>P(X|C)</m:t>
        </m:r>
      </m:oMath>
      <w:r>
        <w:t xml:space="preserve">. Este conjunto de datos se debe estimar para que el clasificador aprenda los parametros de clasificación. Además, se considera a </w:t>
      </w:r>
      <m:oMath>
        <m:r>
          <w:rPr>
            <w:rFonts w:ascii="Cambria Math" w:hAnsi="Cambria Math"/>
          </w:rPr>
          <m:t>P(X)</m:t>
        </m:r>
      </m:oMath>
      <w:r>
        <w:t xml:space="preserve"> como invariante para las distintas clases con el interes de maximizar la probabilidad de cada clase. Entonces el clasificador bayesiano se puede expresar como la ecuación 20.</w:t>
      </w:r>
      <w:sdt>
        <w:sdtPr>
          <w:id w:val="-1342227514"/>
          <w:citation/>
        </w:sdtPr>
        <w:sdtEndPr/>
        <w:sdtContent>
          <w:r>
            <w:fldChar w:fldCharType="begin"/>
          </w:r>
          <w:r>
            <w:rPr>
              <w:lang w:val="es-MX"/>
            </w:rPr>
            <w:instrText xml:space="preserve"> CITATION Her16 \l 2058 </w:instrText>
          </w:r>
          <w:r>
            <w:fldChar w:fldCharType="separate"/>
          </w:r>
          <w:r>
            <w:rPr>
              <w:lang w:val="es-MX"/>
            </w:rPr>
            <w:t xml:space="preserve"> </w:t>
          </w:r>
          <w:r w:rsidRPr="004519F3">
            <w:rPr>
              <w:lang w:val="es-MX"/>
            </w:rPr>
            <w:t>(Hernández Baez, 2016)</w:t>
          </w:r>
          <w:r>
            <w:fldChar w:fldCharType="end"/>
          </w:r>
        </w:sdtContent>
      </w:sdt>
    </w:p>
    <w:p w14:paraId="0B3B2FE6" w14:textId="0C8608A6"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Pr="00E02438">
        <w:rPr>
          <w:bCs w:val="0"/>
          <w:color w:val="808080" w:themeColor="background1" w:themeShade="80"/>
          <w:sz w:val="18"/>
          <w:szCs w:val="14"/>
        </w:rPr>
        <w:fldChar w:fldCharType="separate"/>
      </w:r>
      <w:r w:rsidRPr="00E02438">
        <w:rPr>
          <w:bCs w:val="0"/>
          <w:color w:val="808080" w:themeColor="background1" w:themeShade="80"/>
          <w:sz w:val="18"/>
          <w:szCs w:val="14"/>
        </w:rPr>
        <w:t>2</w:t>
      </w:r>
      <w:r w:rsidRPr="00E02438">
        <w:rPr>
          <w:bCs w:val="0"/>
          <w:color w:val="808080" w:themeColor="background1" w:themeShade="80"/>
          <w:sz w:val="18"/>
          <w:szCs w:val="14"/>
        </w:rPr>
        <w:fldChar w:fldCharType="end"/>
      </w:r>
      <w:r w:rsidR="00E02438">
        <w:rPr>
          <w:bCs w:val="0"/>
          <w:color w:val="808080" w:themeColor="background1" w:themeShade="80"/>
          <w:sz w:val="18"/>
          <w:szCs w:val="14"/>
        </w:rPr>
        <w:t>9.</w:t>
      </w:r>
      <w:r w:rsidRPr="00E02438">
        <w:rPr>
          <w:bCs w:val="0"/>
          <w:color w:val="808080" w:themeColor="background1" w:themeShade="80"/>
          <w:sz w:val="18"/>
          <w:szCs w:val="14"/>
        </w:rPr>
        <w:t xml:space="preserve"> Clasificador Bayesiano.</w:t>
      </w:r>
    </w:p>
    <w:p w14:paraId="78A939C2" w14:textId="77777777" w:rsidR="00A81D80" w:rsidRPr="004519F3" w:rsidRDefault="00A81D80" w:rsidP="00A81D80">
      <w:pPr>
        <w:pStyle w:val="Prrafodelista"/>
        <w:ind w:left="934" w:firstLine="482"/>
        <w:rPr>
          <w:rFonts w:eastAsiaTheme="minorEastAsia"/>
        </w:rPr>
      </w:pPr>
      <m:oMathPara>
        <m:oMath>
          <m:r>
            <w:rPr>
              <w:rFonts w:ascii="Cambria Math" w:hAnsi="Cambria Math"/>
            </w:rPr>
            <m:t>Ar</m:t>
          </m:r>
          <m:sSub>
            <m:sSubPr>
              <m:ctrlPr>
                <w:rPr>
                  <w:rFonts w:ascii="Cambria Math" w:hAnsi="Cambria Math"/>
                  <w:i/>
                </w:rPr>
              </m:ctrlPr>
            </m:sSubPr>
            <m:e>
              <m:r>
                <w:rPr>
                  <w:rFonts w:ascii="Cambria Math" w:hAnsi="Cambria Math"/>
                </w:rPr>
                <m:t>g</m:t>
              </m:r>
            </m:e>
            <m:sub>
              <m:r>
                <w:rPr>
                  <w:rFonts w:ascii="Cambria Math" w:hAnsi="Cambria Math"/>
                </w:rPr>
                <m:t>c</m:t>
              </m:r>
            </m:sub>
          </m:sSub>
          <m:d>
            <m:dPr>
              <m:begChr m:val="["/>
              <m:endChr m:val="]"/>
              <m:ctrlPr>
                <w:rPr>
                  <w:rFonts w:ascii="Cambria Math" w:hAnsi="Cambria Math"/>
                  <w:i/>
                </w:rPr>
              </m:ctrlPr>
            </m:dPr>
            <m:e>
              <m:r>
                <w:rPr>
                  <w:rFonts w:ascii="Cambria Math" w:hAnsi="Cambria Math"/>
                </w:rPr>
                <m:t>Max</m:t>
              </m:r>
              <m:d>
                <m:dPr>
                  <m:begChr m:val="["/>
                  <m:endChr m:val="]"/>
                  <m:ctrlPr>
                    <w:rPr>
                      <w:rFonts w:ascii="Cambria Math" w:hAnsi="Cambria Math"/>
                      <w:i/>
                    </w:rPr>
                  </m:ctrlPr>
                </m:dPr>
                <m:e>
                  <m:r>
                    <w:rPr>
                      <w:rFonts w:ascii="Cambria Math" w:hAnsi="Cambria Math"/>
                    </w:rPr>
                    <m:t>αP(C)P(X|C)</m:t>
                  </m:r>
                </m:e>
              </m:d>
            </m:e>
          </m:d>
        </m:oMath>
      </m:oMathPara>
    </w:p>
    <w:p w14:paraId="67CC9576" w14:textId="0618205E" w:rsidR="00A81D80" w:rsidRDefault="00F4693D" w:rsidP="000E7C36">
      <w:pPr>
        <w:pStyle w:val="Ttulo3"/>
      </w:pPr>
      <w:bookmarkStart w:id="84" w:name="_Toc91849752"/>
      <w:r>
        <w:t xml:space="preserve">5.5.2 </w:t>
      </w:r>
      <w:r w:rsidR="00A81D80">
        <w:t>Máquina de soporte vectorial.</w:t>
      </w:r>
      <w:bookmarkEnd w:id="84"/>
    </w:p>
    <w:p w14:paraId="2E8EB612" w14:textId="7B901BF1" w:rsidR="00A81D80" w:rsidRDefault="00A81D80" w:rsidP="00157B20">
      <w:r>
        <w:t>La SVM (Support Vector Machines) es un clasificador supervisado capaz de constituir una frontera alrededor del dominio de los datos de aprendizaje. Están basadas en la idea de minimizar el riesgo estructural. La SVM ha demostrado gran desempeño en trabajar imágenes comparadas con las redes neuronales.</w:t>
      </w:r>
      <w:sdt>
        <w:sdtPr>
          <w:id w:val="-456105646"/>
          <w:citation/>
        </w:sdtPr>
        <w:sdtEndPr/>
        <w:sdtContent>
          <w:r>
            <w:fldChar w:fldCharType="begin"/>
          </w:r>
          <w:r>
            <w:rPr>
              <w:lang w:val="es-MX"/>
            </w:rPr>
            <w:instrText xml:space="preserve"> CITATION Bet05 \l 2058 </w:instrText>
          </w:r>
          <w:r>
            <w:fldChar w:fldCharType="separate"/>
          </w:r>
          <w:r>
            <w:rPr>
              <w:lang w:val="es-MX"/>
            </w:rPr>
            <w:t xml:space="preserve"> (Betancourt, 2005)</w:t>
          </w:r>
          <w:r>
            <w:fldChar w:fldCharType="end"/>
          </w:r>
        </w:sdtContent>
      </w:sdt>
      <w:r w:rsidR="00157B20">
        <w:t>.</w:t>
      </w:r>
    </w:p>
    <w:p w14:paraId="33EBA117" w14:textId="77777777" w:rsidR="00A81D80" w:rsidRDefault="00A81D80" w:rsidP="00157B20">
      <w:r>
        <w:t xml:space="preserve">Para generar la clasificación se empieza mapeando un conjunto de datos de entrenamiento representados por las muestr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oMath>
      <w:r>
        <w:rPr>
          <w:rFonts w:eastAsiaTheme="minorEastAsia"/>
        </w:rPr>
        <w:t xml:space="preserve">de la clase 1 y </w:t>
      </w:r>
      <m:oMath>
        <m:sSub>
          <m:sSubPr>
            <m:ctrlPr>
              <w:rPr>
                <w:rFonts w:ascii="Cambria Math" w:hAnsi="Cambria Math"/>
                <w:i/>
              </w:rPr>
            </m:ctrlPr>
          </m:sSubPr>
          <m:e>
            <m:r>
              <w:rPr>
                <w:rFonts w:ascii="Cambria Math" w:hAnsi="Cambria Math"/>
              </w:rPr>
              <m:t>y</m:t>
            </m:r>
          </m:e>
          <m:sub>
            <m:r>
              <w:rPr>
                <w:rFonts w:ascii="Cambria Math" w:hAnsi="Cambria Math"/>
              </w:rPr>
              <m:t>2</m:t>
            </m:r>
          </m:sub>
        </m:sSub>
      </m:oMath>
      <w:r>
        <w:rPr>
          <w:rFonts w:eastAsiaTheme="minorEastAsia"/>
        </w:rPr>
        <w:t xml:space="preserve"> para la clase 2</w:t>
      </w:r>
      <w:r>
        <w:t xml:space="preserve"> formando un hiperplano que separe los margen entre clases.</w:t>
      </w:r>
    </w:p>
    <w:tbl>
      <w:tblPr>
        <w:tblStyle w:val="Tablaconcuadrcula"/>
        <w:tblW w:w="0" w:type="auto"/>
        <w:tblInd w:w="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035"/>
        <w:gridCol w:w="3873"/>
      </w:tblGrid>
      <w:tr w:rsidR="00A81D80" w:rsidRPr="00F12971" w14:paraId="4B53EE4C" w14:textId="77777777" w:rsidTr="00F12971">
        <w:trPr>
          <w:trHeight w:val="3337"/>
        </w:trPr>
        <w:tc>
          <w:tcPr>
            <w:tcW w:w="4035" w:type="dxa"/>
          </w:tcPr>
          <w:p w14:paraId="718FACF2" w14:textId="77777777" w:rsidR="00A81D80" w:rsidRDefault="00A81D80" w:rsidP="00FD74C1">
            <w:pPr>
              <w:pStyle w:val="Prrafodelista"/>
              <w:keepNext/>
              <w:ind w:left="0"/>
              <w:jc w:val="center"/>
            </w:pPr>
            <w:r>
              <w:lastRenderedPageBreak/>
              <w:drawing>
                <wp:inline distT="0" distB="0" distL="0" distR="0" wp14:anchorId="3EB8EBCF" wp14:editId="573B3186">
                  <wp:extent cx="1749800" cy="1440000"/>
                  <wp:effectExtent l="0" t="0" r="3175" b="8255"/>
                  <wp:docPr id="56" name="Imagen 27">
                    <a:extLst xmlns:a="http://schemas.openxmlformats.org/drawingml/2006/main">
                      <a:ext uri="{FF2B5EF4-FFF2-40B4-BE49-F238E27FC236}">
                        <a16:creationId xmlns:a16="http://schemas.microsoft.com/office/drawing/2014/main" id="{7E44EF84-251B-4463-B05F-B22970F45F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7">
                            <a:extLst>
                              <a:ext uri="{FF2B5EF4-FFF2-40B4-BE49-F238E27FC236}">
                                <a16:creationId xmlns:a16="http://schemas.microsoft.com/office/drawing/2014/main" id="{7E44EF84-251B-4463-B05F-B22970F45FFE}"/>
                              </a:ext>
                            </a:extLst>
                          </pic:cNvP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49800" cy="1440000"/>
                          </a:xfrm>
                          <a:prstGeom prst="rect">
                            <a:avLst/>
                          </a:prstGeom>
                          <a:noFill/>
                        </pic:spPr>
                      </pic:pic>
                    </a:graphicData>
                  </a:graphic>
                </wp:inline>
              </w:drawing>
            </w:r>
          </w:p>
          <w:p w14:paraId="2FEAA598" w14:textId="3DA34DCF" w:rsidR="00A81D80" w:rsidRDefault="00A81D80" w:rsidP="00FD74C1">
            <w:pPr>
              <w:pStyle w:val="Descripcin"/>
              <w:jc w:val="cente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40.</w:t>
            </w:r>
            <w:r w:rsidRPr="00F12971">
              <w:rPr>
                <w:bCs w:val="0"/>
                <w:color w:val="808080" w:themeColor="background1" w:themeShade="80"/>
                <w:sz w:val="18"/>
                <w:szCs w:val="14"/>
              </w:rPr>
              <w:t xml:space="preserve"> Clasificador lineal a partir de los vectores de soporte. Fuente: Propia</w:t>
            </w:r>
          </w:p>
        </w:tc>
        <w:tc>
          <w:tcPr>
            <w:tcW w:w="3873" w:type="dxa"/>
          </w:tcPr>
          <w:p w14:paraId="57DF7E6D" w14:textId="77777777" w:rsidR="00A81D80" w:rsidRPr="00F12971" w:rsidRDefault="00A81D80" w:rsidP="00F12971">
            <w:pPr>
              <w:pStyle w:val="Descripcin"/>
              <w:jc w:val="center"/>
              <w:rPr>
                <w:bCs w:val="0"/>
                <w:color w:val="808080" w:themeColor="background1" w:themeShade="80"/>
                <w:sz w:val="18"/>
                <w:szCs w:val="14"/>
              </w:rPr>
            </w:pPr>
            <w:r w:rsidRPr="00F12971">
              <w:rPr>
                <w:bCs w:val="0"/>
                <w:color w:val="808080" w:themeColor="background1" w:themeShade="80"/>
                <w:sz w:val="18"/>
                <w:szCs w:val="14"/>
              </w:rPr>
              <w:drawing>
                <wp:inline distT="0" distB="0" distL="0" distR="0" wp14:anchorId="14E7CCE8" wp14:editId="1BAC90FD">
                  <wp:extent cx="1749800" cy="1440000"/>
                  <wp:effectExtent l="0" t="0" r="3175" b="8255"/>
                  <wp:docPr id="57" name="Imagen 29">
                    <a:extLst xmlns:a="http://schemas.openxmlformats.org/drawingml/2006/main">
                      <a:ext uri="{FF2B5EF4-FFF2-40B4-BE49-F238E27FC236}">
                        <a16:creationId xmlns:a16="http://schemas.microsoft.com/office/drawing/2014/main" id="{5C3E8FBE-2E3A-4B46-9EB5-C7A75595A2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29">
                            <a:extLst>
                              <a:ext uri="{FF2B5EF4-FFF2-40B4-BE49-F238E27FC236}">
                                <a16:creationId xmlns:a16="http://schemas.microsoft.com/office/drawing/2014/main" id="{5C3E8FBE-2E3A-4B46-9EB5-C7A75595A2FC}"/>
                              </a:ext>
                            </a:extLst>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49800" cy="1440000"/>
                          </a:xfrm>
                          <a:prstGeom prst="rect">
                            <a:avLst/>
                          </a:prstGeom>
                          <a:noFill/>
                        </pic:spPr>
                      </pic:pic>
                    </a:graphicData>
                  </a:graphic>
                </wp:inline>
              </w:drawing>
            </w:r>
          </w:p>
          <w:p w14:paraId="760E28A4" w14:textId="77777777" w:rsidR="00F12971" w:rsidRDefault="00F12971" w:rsidP="00F12971">
            <w:pPr>
              <w:pStyle w:val="Descripcin"/>
              <w:jc w:val="center"/>
              <w:rPr>
                <w:bCs w:val="0"/>
                <w:color w:val="808080" w:themeColor="background1" w:themeShade="80"/>
                <w:sz w:val="18"/>
                <w:szCs w:val="14"/>
              </w:rPr>
            </w:pPr>
          </w:p>
          <w:p w14:paraId="3401FD01" w14:textId="41ED7C3D" w:rsidR="00A81D80" w:rsidRPr="00F12971" w:rsidRDefault="00A81D80" w:rsidP="00F12971">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41</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00380B78">
              <w:rPr>
                <w:bCs w:val="0"/>
                <w:color w:val="808080" w:themeColor="background1" w:themeShade="80"/>
                <w:sz w:val="18"/>
                <w:szCs w:val="14"/>
              </w:rPr>
              <w:fldChar w:fldCharType="separate"/>
            </w:r>
            <w:r w:rsidR="00C8451D">
              <w:rPr>
                <w:bCs w:val="0"/>
                <w:color w:val="808080" w:themeColor="background1" w:themeShade="80"/>
                <w:sz w:val="18"/>
                <w:szCs w:val="14"/>
              </w:rPr>
              <w:t>17</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Clasificador no lineal a partir de los vectores de soporte. Fuente: Propia</w:t>
            </w:r>
          </w:p>
        </w:tc>
      </w:tr>
    </w:tbl>
    <w:p w14:paraId="6DE9B8C4" w14:textId="77777777" w:rsidR="00A81D80" w:rsidRPr="00794FB0" w:rsidRDefault="00A81D80" w:rsidP="00A81D80">
      <w:pPr>
        <w:pStyle w:val="Prrafodelista"/>
        <w:ind w:left="934" w:firstLine="482"/>
        <w:jc w:val="center"/>
      </w:pPr>
    </w:p>
    <w:p w14:paraId="3A622B45" w14:textId="77777777" w:rsidR="00A81D80" w:rsidRDefault="00A81D80" w:rsidP="00157B20">
      <w:r w:rsidRPr="006A3E2A">
        <w:t xml:space="preserve">En la ilustración </w:t>
      </w:r>
      <w:r>
        <w:t>10,</w:t>
      </w:r>
      <w:r>
        <w:rPr>
          <w:rFonts w:eastAsiaTheme="minorEastAsia"/>
        </w:rPr>
        <w:t xml:space="preserve"> el hiperplano solución</w:t>
      </w:r>
      <w:r>
        <w:t xml:space="preserve"> </w:t>
      </w:r>
      <m:oMath>
        <m:r>
          <w:rPr>
            <w:rFonts w:ascii="Cambria Math" w:hAnsi="Cambria Math"/>
          </w:rPr>
          <m:t>h</m:t>
        </m:r>
      </m:oMath>
      <w:r>
        <w:t xml:space="preserve"> </w:t>
      </w:r>
      <w:r w:rsidRPr="0083036D">
        <w:t xml:space="preserve">dado por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0</m:t>
        </m:r>
      </m:oMath>
      <w:r w:rsidRPr="0083036D">
        <w:t xml:space="preserve"> y los hiperplanos de soporte vectorial </w:t>
      </w:r>
      <m:oMath>
        <m:r>
          <w:rPr>
            <w:rFonts w:ascii="Cambria Math" w:hAnsi="Cambria Math"/>
          </w:rPr>
          <m:t>h</m:t>
        </m:r>
        <m:r>
          <m:rPr>
            <m:sty m:val="p"/>
          </m:rPr>
          <w:rPr>
            <w:rFonts w:ascii="Cambria Math" w:hAnsi="Cambria Math"/>
          </w:rPr>
          <m:t>+</m:t>
        </m:r>
      </m:oMath>
      <w:r w:rsidRPr="0083036D">
        <w:t xml:space="preserve">, </w:t>
      </w:r>
      <m:oMath>
        <m:r>
          <w:rPr>
            <w:rFonts w:ascii="Cambria Math" w:hAnsi="Cambria Math"/>
          </w:rPr>
          <m:t>h</m:t>
        </m:r>
        <m:r>
          <m:rPr>
            <m:sty m:val="p"/>
          </m:rPr>
          <w:rPr>
            <w:rFonts w:ascii="Cambria Math" w:hAnsi="Cambria Math"/>
          </w:rPr>
          <m:t>-</m:t>
        </m:r>
      </m:oMath>
      <w:r w:rsidRPr="0083036D">
        <w:t xml:space="preserve"> </w:t>
      </w:r>
      <w:r>
        <w:t>resultantes</w:t>
      </w:r>
      <w:r w:rsidRPr="0083036D">
        <w:t xml:space="preserve"> de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oMath>
      <w:r w:rsidRPr="0083036D">
        <w:t xml:space="preserve"> y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oMath>
      <w:r w:rsidRPr="0083036D">
        <w:t xml:space="preserve"> respectivamente. Entre el hiperplano positivo y negativo se genera un margen </w:t>
      </w:r>
      <m:oMath>
        <m:r>
          <w:rPr>
            <w:rFonts w:ascii="Cambria Math" w:hAnsi="Cambria Math"/>
          </w:rPr>
          <m:t>m</m:t>
        </m:r>
      </m:oMath>
      <w:r>
        <w:t xml:space="preserve"> cuya maximización se resuelve con optimización cuadratica mediante multiplicadores de Lagrange observado en la ecuación 22.</w:t>
      </w:r>
    </w:p>
    <w:tbl>
      <w:tblPr>
        <w:tblStyle w:val="Tablaconcuadrcula"/>
        <w:tblW w:w="0" w:type="auto"/>
        <w:tblInd w:w="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8"/>
        <w:gridCol w:w="4308"/>
      </w:tblGrid>
      <w:tr w:rsidR="00A81D80" w14:paraId="3ABB9B4A" w14:textId="77777777" w:rsidTr="00FD74C1">
        <w:tc>
          <w:tcPr>
            <w:tcW w:w="4981" w:type="dxa"/>
          </w:tcPr>
          <w:p w14:paraId="6322B77A" w14:textId="1BD697E4"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30.</w:t>
            </w:r>
            <w:r w:rsidRPr="00E02438">
              <w:rPr>
                <w:bCs w:val="0"/>
                <w:color w:val="808080" w:themeColor="background1" w:themeShade="80"/>
                <w:sz w:val="18"/>
                <w:szCs w:val="14"/>
              </w:rPr>
              <w:t xml:space="preserve"> Hiperplano solución lineal de SVM.</w:t>
            </w:r>
          </w:p>
          <w:p w14:paraId="45E5B31D" w14:textId="77777777" w:rsidR="00A81D80" w:rsidRPr="00371275" w:rsidRDefault="00A81D80" w:rsidP="00FD74C1"/>
          <w:p w14:paraId="181539AD" w14:textId="77777777" w:rsidR="00A81D80" w:rsidRDefault="00A81D80" w:rsidP="00FD74C1">
            <w:pPr>
              <w:pStyle w:val="Prrafodelista"/>
              <w:ind w:left="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oMath>
            </m:oMathPara>
          </w:p>
        </w:tc>
        <w:tc>
          <w:tcPr>
            <w:tcW w:w="4981" w:type="dxa"/>
          </w:tcPr>
          <w:p w14:paraId="01526909" w14:textId="794BD1BB"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31.</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00380B78">
              <w:rPr>
                <w:bCs w:val="0"/>
                <w:color w:val="808080" w:themeColor="background1" w:themeShade="80"/>
                <w:sz w:val="18"/>
                <w:szCs w:val="14"/>
              </w:rPr>
              <w:fldChar w:fldCharType="separate"/>
            </w:r>
            <w:r w:rsidRPr="00E02438">
              <w:rPr>
                <w:bCs w:val="0"/>
                <w:color w:val="808080" w:themeColor="background1" w:themeShade="80"/>
                <w:sz w:val="18"/>
                <w:szCs w:val="14"/>
              </w:rPr>
              <w:fldChar w:fldCharType="end"/>
            </w:r>
            <w:r w:rsidRPr="00E02438">
              <w:rPr>
                <w:bCs w:val="0"/>
                <w:color w:val="808080" w:themeColor="background1" w:themeShade="80"/>
                <w:sz w:val="18"/>
                <w:szCs w:val="14"/>
              </w:rPr>
              <w:t xml:space="preserve"> Hiperplano solución lineal maximizado con multiplicadores de Lagrange </w:t>
            </w:r>
            <m:oMath>
              <m:r>
                <w:rPr>
                  <w:rFonts w:ascii="Cambria Math" w:hAnsi="Cambria Math"/>
                  <w:color w:val="808080" w:themeColor="background1" w:themeShade="80"/>
                  <w:sz w:val="18"/>
                  <w:szCs w:val="14"/>
                </w:rPr>
                <m:t>α</m:t>
              </m:r>
              <m:r>
                <m:rPr>
                  <m:sty m:val="p"/>
                </m:rPr>
                <w:rPr>
                  <w:rFonts w:ascii="Cambria Math" w:hAnsi="Cambria Math"/>
                  <w:color w:val="808080" w:themeColor="background1" w:themeShade="80"/>
                  <w:sz w:val="18"/>
                  <w:szCs w:val="14"/>
                </w:rPr>
                <m:t>.</m:t>
              </m:r>
            </m:oMath>
          </w:p>
          <w:p w14:paraId="519420D0" w14:textId="77777777" w:rsidR="00A81D80" w:rsidRDefault="00A81D80" w:rsidP="00FD74C1">
            <w:pPr>
              <w:pStyle w:val="Prrafodelista"/>
              <w:ind w:left="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m:rPr>
                            <m:sty m:val="p"/>
                          </m:rP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x</m:t>
                        </m:r>
                      </m:e>
                      <m:sup>
                        <m:r>
                          <w:rPr>
                            <w:rFonts w:ascii="Cambria Math" w:hAnsi="Cambria Math"/>
                          </w:rPr>
                          <m:t>T</m:t>
                        </m:r>
                      </m:sup>
                    </m:sSup>
                  </m:e>
                </m:nary>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b)</m:t>
                </m:r>
              </m:oMath>
            </m:oMathPara>
          </w:p>
        </w:tc>
      </w:tr>
    </w:tbl>
    <w:p w14:paraId="4A412F03" w14:textId="77777777" w:rsidR="00A81D80" w:rsidRDefault="00A81D80" w:rsidP="00A81D80">
      <w:pPr>
        <w:pStyle w:val="Prrafodelista"/>
        <w:ind w:left="934" w:firstLine="482"/>
      </w:pPr>
    </w:p>
    <w:p w14:paraId="41B56AB8" w14:textId="6E4E1838" w:rsidR="00A81D80" w:rsidRDefault="00A81D80" w:rsidP="00157B20">
      <w:pPr>
        <w:rPr>
          <w:rFonts w:eastAsiaTheme="minorEastAsia"/>
        </w:rPr>
      </w:pPr>
      <w:r>
        <w:t xml:space="preserve">El clasificador no es linealmente separable cuando elementos de la clase 1 trasgreden el espacio de la clase 2 y viceversa como se evidencia en la ilustración 11. Para este caso se introducen variables </w:t>
      </w:r>
      <m:oMath>
        <m:r>
          <w:rPr>
            <w:rFonts w:ascii="Cambria Math" w:hAnsi="Cambria Math"/>
            <w:sz w:val="28"/>
            <w:szCs w:val="28"/>
          </w:rPr>
          <m:t>ε</m:t>
        </m:r>
      </m:oMath>
      <w:r>
        <w:t xml:space="preserve"> </w:t>
      </w:r>
      <m:oMath>
        <m:r>
          <w:rPr>
            <w:rFonts w:ascii="Cambria Math" w:hAnsi="Cambria Math"/>
          </w:rPr>
          <m:t>≥0</m:t>
        </m:r>
      </m:oMath>
      <w:r>
        <w:rPr>
          <w:rFonts w:eastAsiaTheme="minorEastAsia"/>
        </w:rPr>
        <w:t xml:space="preserve">, lo cual modifica el hiperplano de soporte vectorial por </w:t>
      </w:r>
      <m:oMath>
        <m:sSup>
          <m:sSupPr>
            <m:ctrlPr>
              <w:rPr>
                <w:rFonts w:ascii="Cambria Math" w:hAnsi="Cambria Math"/>
              </w:rPr>
            </m:ctrlPr>
          </m:sSupPr>
          <m:e>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i</m:t>
            </m:r>
          </m:sub>
        </m:sSub>
      </m:oMath>
      <w:r>
        <w:rPr>
          <w:rFonts w:eastAsiaTheme="minorEastAsia"/>
        </w:rPr>
        <w:t xml:space="preserve">. También se intruduce un kernel </w:t>
      </w:r>
      <m:oMath>
        <m:r>
          <w:rPr>
            <w:rFonts w:ascii="Cambria Math" w:eastAsiaTheme="minorEastAsia" w:hAnsi="Cambria Math"/>
          </w:rPr>
          <m:t>K</m:t>
        </m:r>
      </m:oMath>
      <w:r>
        <w:rPr>
          <w:rFonts w:eastAsiaTheme="minorEastAsia"/>
        </w:rPr>
        <w:t xml:space="preserve"> que transforma el espacios obteniendo la funcion de decisión de la ecuación23.</w:t>
      </w:r>
      <w:r w:rsidRPr="00AF0980">
        <w:t xml:space="preserve"> </w:t>
      </w:r>
      <w:sdt>
        <w:sdtPr>
          <w:id w:val="-498817168"/>
          <w:citation/>
        </w:sdtPr>
        <w:sdtEndPr/>
        <w:sdtContent>
          <w:r>
            <w:fldChar w:fldCharType="begin"/>
          </w:r>
          <w:r>
            <w:rPr>
              <w:lang w:val="es-MX"/>
            </w:rPr>
            <w:instrText xml:space="preserve"> CITATION Val21 \l 2058 </w:instrText>
          </w:r>
          <w:r>
            <w:fldChar w:fldCharType="separate"/>
          </w:r>
          <w:r>
            <w:rPr>
              <w:lang w:val="es-MX"/>
            </w:rPr>
            <w:t>(Valveny, 2021)</w:t>
          </w:r>
          <w:r>
            <w:fldChar w:fldCharType="end"/>
          </w:r>
        </w:sdtContent>
      </w:sdt>
      <w:r w:rsidR="00157B20">
        <w:t>.</w:t>
      </w:r>
    </w:p>
    <w:p w14:paraId="67CBEC82" w14:textId="13FDEE49" w:rsidR="00A81D80" w:rsidRPr="00E02438" w:rsidRDefault="00A81D80" w:rsidP="00E02438">
      <w:pPr>
        <w:pStyle w:val="Descripcin"/>
        <w:jc w:val="center"/>
        <w:rPr>
          <w:rFonts w:eastAsia="Times New Roman"/>
          <w:bCs w:val="0"/>
          <w:color w:val="808080" w:themeColor="background1" w:themeShade="80"/>
          <w:sz w:val="18"/>
          <w:szCs w:val="14"/>
          <w:lang w:eastAsia="es-CO"/>
        </w:rPr>
      </w:pPr>
      <w:r w:rsidRPr="00E02438">
        <w:rPr>
          <w:rFonts w:eastAsia="Times New Roman"/>
          <w:bCs w:val="0"/>
          <w:color w:val="808080" w:themeColor="background1" w:themeShade="80"/>
          <w:sz w:val="18"/>
          <w:szCs w:val="14"/>
          <w:lang w:eastAsia="es-CO"/>
        </w:rPr>
        <w:t xml:space="preserve">Ecuación </w:t>
      </w:r>
      <w:r w:rsidR="00E02438">
        <w:rPr>
          <w:rFonts w:eastAsia="Times New Roman"/>
          <w:bCs w:val="0"/>
          <w:color w:val="808080" w:themeColor="background1" w:themeShade="80"/>
          <w:sz w:val="18"/>
          <w:szCs w:val="14"/>
          <w:lang w:eastAsia="es-CO"/>
        </w:rPr>
        <w:t>32.</w:t>
      </w:r>
      <w:r w:rsidRPr="00E02438">
        <w:rPr>
          <w:rFonts w:eastAsia="Times New Roman"/>
          <w:bCs w:val="0"/>
          <w:color w:val="808080" w:themeColor="background1" w:themeShade="80"/>
          <w:sz w:val="18"/>
          <w:szCs w:val="14"/>
          <w:lang w:eastAsia="es-CO"/>
        </w:rPr>
        <w:fldChar w:fldCharType="begin"/>
      </w:r>
      <w:r w:rsidRPr="00E02438">
        <w:rPr>
          <w:rFonts w:eastAsia="Times New Roman"/>
          <w:bCs w:val="0"/>
          <w:color w:val="808080" w:themeColor="background1" w:themeShade="80"/>
          <w:sz w:val="18"/>
          <w:szCs w:val="14"/>
          <w:lang w:eastAsia="es-CO"/>
        </w:rPr>
        <w:instrText xml:space="preserve"> SEQ Ecuación \* ARABIC </w:instrText>
      </w:r>
      <w:r w:rsidR="00380B78">
        <w:rPr>
          <w:rFonts w:eastAsia="Times New Roman"/>
          <w:bCs w:val="0"/>
          <w:color w:val="808080" w:themeColor="background1" w:themeShade="80"/>
          <w:sz w:val="18"/>
          <w:szCs w:val="14"/>
          <w:lang w:eastAsia="es-CO"/>
        </w:rPr>
        <w:fldChar w:fldCharType="separate"/>
      </w:r>
      <w:r w:rsidRPr="00E02438">
        <w:rPr>
          <w:rFonts w:eastAsia="Times New Roman"/>
          <w:bCs w:val="0"/>
          <w:color w:val="808080" w:themeColor="background1" w:themeShade="80"/>
          <w:sz w:val="18"/>
          <w:szCs w:val="14"/>
          <w:lang w:eastAsia="es-CO"/>
        </w:rPr>
        <w:fldChar w:fldCharType="end"/>
      </w:r>
      <w:r w:rsidRPr="00E02438">
        <w:rPr>
          <w:rFonts w:eastAsia="Times New Roman"/>
          <w:bCs w:val="0"/>
          <w:color w:val="808080" w:themeColor="background1" w:themeShade="80"/>
          <w:sz w:val="18"/>
          <w:szCs w:val="14"/>
          <w:lang w:eastAsia="es-CO"/>
        </w:rPr>
        <w:t xml:space="preserve"> Hiperplano solución no lineal maximizado con multiplicadores de Lagrange </w:t>
      </w:r>
      <m:oMath>
        <m:r>
          <w:rPr>
            <w:rFonts w:ascii="Cambria Math" w:eastAsia="Times New Roman" w:hAnsi="Cambria Math"/>
            <w:color w:val="808080" w:themeColor="background1" w:themeShade="80"/>
            <w:sz w:val="18"/>
            <w:szCs w:val="14"/>
            <w:lang w:eastAsia="es-CO"/>
          </w:rPr>
          <m:t>α</m:t>
        </m:r>
      </m:oMath>
      <w:r w:rsidRPr="00E02438">
        <w:rPr>
          <w:rFonts w:eastAsia="Times New Roman"/>
          <w:bCs w:val="0"/>
          <w:color w:val="808080" w:themeColor="background1" w:themeShade="80"/>
          <w:sz w:val="18"/>
          <w:szCs w:val="14"/>
          <w:lang w:eastAsia="es-CO"/>
        </w:rPr>
        <w:t>.</w:t>
      </w:r>
    </w:p>
    <w:p w14:paraId="153D2500" w14:textId="77777777" w:rsidR="00A81D80" w:rsidRPr="00E335F2" w:rsidRDefault="00A81D80" w:rsidP="00A81D80">
      <w:pPr>
        <w:pStyle w:val="Prrafodelista"/>
        <w:ind w:left="934" w:firstLine="482"/>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m:rPr>
                      <m:sty m:val="p"/>
                    </m:rP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K(x,</m:t>
              </m:r>
            </m:e>
          </m:nary>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b)</m:t>
          </m:r>
        </m:oMath>
      </m:oMathPara>
    </w:p>
    <w:p w14:paraId="4D58898A" w14:textId="65C12872" w:rsidR="00531E8B" w:rsidRPr="004654A6" w:rsidRDefault="00531E8B" w:rsidP="00531E8B"/>
    <w:p w14:paraId="2C8271A6" w14:textId="63C1F092" w:rsidR="003E4D09" w:rsidRPr="00D973F0" w:rsidRDefault="00F72D65" w:rsidP="008A58F4">
      <w:pPr>
        <w:pStyle w:val="Ttulo1"/>
      </w:pPr>
      <w:bookmarkStart w:id="85" w:name="_Toc91849753"/>
      <w:r>
        <w:lastRenderedPageBreak/>
        <w:t>6</w:t>
      </w:r>
      <w:r w:rsidR="00D80F57" w:rsidRPr="00D973F0">
        <w:t xml:space="preserve">. </w:t>
      </w:r>
      <w:r w:rsidR="0071094D" w:rsidRPr="00D973F0">
        <w:t>Resultados</w:t>
      </w:r>
      <w:bookmarkEnd w:id="85"/>
    </w:p>
    <w:p w14:paraId="3204B657" w14:textId="72507ECC" w:rsidR="001D6CDF" w:rsidRPr="00D973F0" w:rsidRDefault="001D6CDF" w:rsidP="001D6CDF">
      <w:bookmarkStart w:id="86"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87"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86"/>
    <w:bookmarkEnd w:id="87"/>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88"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89" w:name="_Toc431457150"/>
      <w:bookmarkStart w:id="90" w:name="_Toc51859465"/>
      <w:bookmarkEnd w:id="88"/>
    </w:p>
    <w:p w14:paraId="3D994054" w14:textId="362C641D" w:rsidR="00B51118" w:rsidRPr="00D973F0" w:rsidRDefault="00A92191" w:rsidP="003205AA">
      <w:pPr>
        <w:pStyle w:val="Descripcin"/>
        <w:rPr>
          <w:color w:val="000000" w:themeColor="text1"/>
        </w:rPr>
      </w:pPr>
      <w:r w:rsidRPr="00D973F0">
        <w:rPr>
          <w:b/>
          <w:iCs/>
          <w:lang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bookmarkEnd w:id="89"/>
      <w:bookmarkEnd w:id="90"/>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3019E8B2" w:rsidR="007063F9" w:rsidRPr="00D973F0" w:rsidRDefault="00F72D65" w:rsidP="008A58F4">
      <w:pPr>
        <w:pStyle w:val="Ttulo1"/>
      </w:pPr>
      <w:bookmarkStart w:id="91" w:name="_Toc91849754"/>
      <w:r>
        <w:t>7</w:t>
      </w:r>
      <w:r w:rsidR="00D80F57" w:rsidRPr="00D973F0">
        <w:t xml:space="preserve">. </w:t>
      </w:r>
      <w:r w:rsidR="0071094D" w:rsidRPr="00D973F0">
        <w:t>Discusión (Opcional)</w:t>
      </w:r>
      <w:bookmarkEnd w:id="91"/>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51752E41" w:rsidR="000418D0" w:rsidRPr="00D973F0" w:rsidRDefault="00F72D65" w:rsidP="008A58F4">
      <w:pPr>
        <w:pStyle w:val="Ttulo1"/>
        <w:rPr>
          <w:lang w:val="es-ES_tradnl"/>
        </w:rPr>
      </w:pPr>
      <w:bookmarkStart w:id="92" w:name="_Toc91849755"/>
      <w:r>
        <w:rPr>
          <w:lang w:val="es-ES_tradnl"/>
        </w:rPr>
        <w:t>8</w:t>
      </w:r>
      <w:r w:rsidR="00D80F57" w:rsidRPr="00D973F0">
        <w:rPr>
          <w:lang w:val="es-ES_tradnl"/>
        </w:rPr>
        <w:t xml:space="preserve">. </w:t>
      </w:r>
      <w:r w:rsidR="007063F9" w:rsidRPr="00D973F0">
        <w:rPr>
          <w:lang w:val="es-ES_tradnl"/>
        </w:rPr>
        <w:t>Conclusiones</w:t>
      </w:r>
      <w:bookmarkEnd w:id="92"/>
      <w:r w:rsidR="007063F9" w:rsidRPr="00D973F0">
        <w:rPr>
          <w:lang w:val="es-ES_tradnl"/>
        </w:rPr>
        <w:t xml:space="preserve"> </w:t>
      </w:r>
    </w:p>
    <w:p w14:paraId="5E352DDA" w14:textId="264C5F84" w:rsidR="000418D0" w:rsidRPr="00D973F0" w:rsidRDefault="000418D0" w:rsidP="00BA40BB">
      <w:pPr>
        <w:spacing w:after="360"/>
      </w:pPr>
      <w:r w:rsidRPr="00D973F0">
        <w:t xml:space="preserve">Presente en forma </w:t>
      </w:r>
      <w:r w:rsidRPr="00D973F0">
        <w:rPr>
          <w:lang w:val="es-AR"/>
        </w:rPr>
        <w:t xml:space="preserve">exacta el aporte del desarrollo del trabajo en concordancia a la justificación presentada. Describa en </w:t>
      </w:r>
      <w:r w:rsidRPr="00D973F0">
        <w:t>en forma lógica, los resultados del trabajo, dando respuesta a los objetivos o propósitos planteados.</w:t>
      </w:r>
      <w:r w:rsidR="00E944DD" w:rsidRPr="00D973F0">
        <w:t xml:space="preserve"> </w:t>
      </w:r>
      <w:r w:rsidRPr="00D973F0">
        <w:t xml:space="preserve">Basado en los datos recolectados, incluido el tratamiento estadístico o cualitativo. En lo posible, relacione tablas y figuras. Recuerde que ésta última hace referencia a las gráficas, fotografías o dibujos que emplee. De igual manera, se muestra en forma </w:t>
      </w:r>
      <w:r w:rsidRPr="00D973F0">
        <w:lastRenderedPageBreak/>
        <w:t xml:space="preserve">concisa los productos y/o resultados y se resaltan las contribuciones del trabajo al contexto local, regional, nacional e internacional, cuando aplique. </w:t>
      </w:r>
    </w:p>
    <w:p w14:paraId="738992C3" w14:textId="15050037" w:rsidR="007063F9" w:rsidRPr="00D973F0" w:rsidRDefault="00F72D65" w:rsidP="008A58F4">
      <w:pPr>
        <w:pStyle w:val="Ttulo1"/>
      </w:pPr>
      <w:bookmarkStart w:id="93" w:name="_Toc91849756"/>
      <w:r>
        <w:t>9</w:t>
      </w:r>
      <w:r w:rsidR="001D6CDF" w:rsidRPr="00D973F0">
        <w:t xml:space="preserve">. Acerca de las </w:t>
      </w:r>
      <w:r w:rsidR="0071094D" w:rsidRPr="00D973F0">
        <w:t>Referencias</w:t>
      </w:r>
      <w:r w:rsidR="007063F9" w:rsidRPr="00D973F0">
        <w:t xml:space="preserve"> Bibliográficas</w:t>
      </w:r>
      <w:r w:rsidR="008A58F4" w:rsidRPr="00D973F0">
        <w:t xml:space="preserve"> (de su trabajo)</w:t>
      </w:r>
      <w:bookmarkEnd w:id="93"/>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363B0534" w:rsidR="007063F9" w:rsidRPr="00D973F0" w:rsidRDefault="00F72D65" w:rsidP="007651B9">
      <w:pPr>
        <w:pStyle w:val="Ttulo1"/>
      </w:pPr>
      <w:bookmarkStart w:id="94" w:name="_Toc91849757"/>
      <w:r>
        <w:t>10</w:t>
      </w:r>
      <w:r w:rsidR="001D6CDF" w:rsidRPr="00D973F0">
        <w:t xml:space="preserve">. Acerca de los </w:t>
      </w:r>
      <w:r w:rsidR="0071094D" w:rsidRPr="00D973F0">
        <w:t>Apéndices</w:t>
      </w:r>
      <w:bookmarkEnd w:id="94"/>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rPr>
      </w:pPr>
      <w:r w:rsidRPr="00D973F0">
        <w:br w:type="page"/>
      </w:r>
    </w:p>
    <w:p w14:paraId="0946D47C" w14:textId="4386D54D" w:rsidR="001D6CDF" w:rsidRPr="00D973F0" w:rsidRDefault="001D6CDF" w:rsidP="00FE7A94">
      <w:pPr>
        <w:pStyle w:val="Ttulo1"/>
        <w:rPr>
          <w:lang w:val="en-US"/>
        </w:rPr>
      </w:pPr>
      <w:bookmarkStart w:id="95" w:name="_Toc91849758"/>
      <w:r w:rsidRPr="00DC34A3">
        <w:rPr>
          <w:lang w:val="es-419"/>
        </w:rPr>
        <w:lastRenderedPageBreak/>
        <w:t>Referencias</w:t>
      </w:r>
      <w:bookmarkEnd w:id="95"/>
    </w:p>
    <w:bookmarkStart w:id="96"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96" w:displacedByCustomXml="prev"/>
        <w:p w14:paraId="716D87B7" w14:textId="67E97751" w:rsidR="00D91BAC" w:rsidRPr="00D91BAC" w:rsidRDefault="00D91BAC" w:rsidP="00D91BAC">
          <w:pPr>
            <w:pStyle w:val="Ttulo1"/>
            <w:spacing w:line="276" w:lineRule="auto"/>
            <w:jc w:val="both"/>
            <w:rPr>
              <w:szCs w:val="24"/>
            </w:rPr>
          </w:pPr>
        </w:p>
        <w:p w14:paraId="331DF9DF" w14:textId="2E7AC612" w:rsidR="00B050F9" w:rsidRDefault="00D91BAC" w:rsidP="00B050F9">
          <w:pPr>
            <w:pStyle w:val="Bibliografa"/>
            <w:ind w:left="720" w:hanging="720"/>
          </w:pPr>
          <w:r w:rsidRPr="00D91BAC">
            <w:rPr>
              <w:szCs w:val="24"/>
            </w:rPr>
            <w:fldChar w:fldCharType="begin"/>
          </w:r>
          <w:r w:rsidRPr="00D91BAC">
            <w:rPr>
              <w:szCs w:val="24"/>
            </w:rPr>
            <w:instrText>BIBLIOGRAPHY</w:instrText>
          </w:r>
          <w:r w:rsidRPr="00D91BAC">
            <w:rPr>
              <w:szCs w:val="24"/>
            </w:rPr>
            <w:fldChar w:fldCharType="separate"/>
          </w:r>
          <w:r w:rsidR="00B050F9">
            <w:t xml:space="preserve">A. Rezi and M. Allam,. (1995). Techniques in array processing by means of transformations . En </w:t>
          </w:r>
          <w:r w:rsidR="00B050F9">
            <w:rPr>
              <w:i/>
              <w:iCs/>
            </w:rPr>
            <w:t>Control and Dynamic Systems Vol. 69</w:t>
          </w:r>
          <w:r w:rsidR="00B050F9">
            <w:t xml:space="preserve"> (págs. 133-180). San Diego: Academic Press.</w:t>
          </w:r>
        </w:p>
        <w:p w14:paraId="43375B0F" w14:textId="77777777" w:rsidR="004C43E5" w:rsidRDefault="004C43E5" w:rsidP="004C43E5">
          <w:pPr>
            <w:pStyle w:val="Bibliografa"/>
            <w:ind w:left="720" w:hanging="720"/>
            <w:rPr>
              <w:szCs w:val="24"/>
              <w:lang w:val="es-ES"/>
            </w:rPr>
          </w:pPr>
          <w:r>
            <w:rPr>
              <w:lang w:val="es-ES"/>
            </w:rPr>
            <w:t>Aguirre Dobernack, N. (2013). Implementación de un sistema de detección de señales de tráfico mediante visión artificial basado en FPGA. Sevilla, España: Universidad de Sevilla.</w:t>
          </w:r>
        </w:p>
        <w:p w14:paraId="20079E34" w14:textId="6552405E" w:rsidR="00B050F9" w:rsidRDefault="00B050F9" w:rsidP="00B050F9">
          <w:pPr>
            <w:pStyle w:val="Bibliografa"/>
            <w:ind w:left="720" w:hanging="720"/>
          </w:pPr>
          <w:r>
            <w:t xml:space="preserve">Aldana Rodríguez, D., &amp; Muñoz Rodríguez, C. J. (2017). </w:t>
          </w:r>
          <w:r>
            <w:rPr>
              <w:i/>
              <w:iCs/>
            </w:rPr>
            <w:t>Aplicación de la termografía infrarroja como método de inspección no destructivo de un túnel de viento de baja velocidad.</w:t>
          </w:r>
          <w:r>
            <w:t xml:space="preserve"> Tesis de grado., Fundación universitaria los libertadores, Bogotá D.C, Colombia.</w:t>
          </w:r>
        </w:p>
        <w:p w14:paraId="7D7A29DA" w14:textId="77777777" w:rsidR="00712D58" w:rsidRDefault="00712D58" w:rsidP="00712D58">
          <w:pPr>
            <w:pStyle w:val="Bibliografa"/>
            <w:ind w:left="720" w:hanging="720"/>
            <w:rPr>
              <w:lang w:val="es-ES"/>
            </w:rPr>
          </w:pPr>
          <w:r>
            <w:rPr>
              <w:lang w:val="es-ES"/>
            </w:rPr>
            <w:t xml:space="preserve">Alegre Gutierrez, E. F. (2016). </w:t>
          </w:r>
          <w:r>
            <w:rPr>
              <w:i/>
              <w:iCs/>
              <w:lang w:val="es-ES"/>
            </w:rPr>
            <w:t>SIFT (Scale Invariant Feature Transform).</w:t>
          </w:r>
          <w:r>
            <w:rPr>
              <w:lang w:val="es-ES"/>
            </w:rPr>
            <w:t xml:space="preserve"> Léon, España: Grupo de Visión del comité Español de Automática.</w:t>
          </w:r>
        </w:p>
        <w:p w14:paraId="1F7C4545" w14:textId="5140D18C" w:rsidR="00712D58" w:rsidRPr="00712D58" w:rsidRDefault="00712D58" w:rsidP="00712D58">
          <w:pPr>
            <w:pStyle w:val="Bibliografa"/>
            <w:ind w:left="720" w:hanging="720"/>
          </w:pPr>
          <w:r>
            <w:rPr>
              <w:lang w:val="es-ES"/>
            </w:rPr>
            <w:t>Alfaro Mejía, E. (2019). Detección y determinación de severidad de fallas en paneles solares a partir de imágenes áereas termográficas. Cali, Valle del Cauca, Colombia: Universidad del Valle.</w:t>
          </w:r>
        </w:p>
        <w:p w14:paraId="5F4D0196" w14:textId="77777777" w:rsidR="00B050F9" w:rsidRDefault="00B050F9" w:rsidP="00B050F9">
          <w:pPr>
            <w:pStyle w:val="Bibliografa"/>
            <w:ind w:left="720" w:hanging="720"/>
          </w:pPr>
          <w:r>
            <w:t xml:space="preserve">Alvarez Gonzalez, F. (2020). </w:t>
          </w:r>
          <w:r>
            <w:rPr>
              <w:i/>
              <w:iCs/>
            </w:rPr>
            <w:t>Diseño e implementación de un sistema de detección de sombras y polvo en paneles solares usando tratamiento de imagen por medio de redes convolucionales.</w:t>
          </w:r>
          <w:r>
            <w:t xml:space="preserve"> Tesis de grado, Universidad de los andes, Bogotá D.C, Colombia.</w:t>
          </w:r>
        </w:p>
        <w:p w14:paraId="2842C963" w14:textId="77777777" w:rsidR="00B050F9" w:rsidRDefault="00B050F9" w:rsidP="00B050F9">
          <w:pPr>
            <w:pStyle w:val="Bibliografa"/>
            <w:ind w:left="720" w:hanging="720"/>
          </w:pPr>
          <w:r>
            <w:t xml:space="preserve">Álvarez Tey, G. (2018). </w:t>
          </w:r>
          <w:r>
            <w:rPr>
              <w:i/>
              <w:iCs/>
            </w:rPr>
            <w:t>Caracterización de instalaciones fotovoltaicas mediante técnicas de termografía infrarroja.</w:t>
          </w:r>
          <w:r>
            <w:t xml:space="preserve"> Tesis de doctorado, Universidad internacional de Valencia., Valencia, España.</w:t>
          </w:r>
        </w:p>
        <w:p w14:paraId="2534920A" w14:textId="77777777" w:rsidR="00B050F9" w:rsidRDefault="00B050F9" w:rsidP="00B050F9">
          <w:pPr>
            <w:pStyle w:val="Bibliografa"/>
            <w:ind w:left="720" w:hanging="720"/>
          </w:pPr>
          <w:r>
            <w:t xml:space="preserve">American Psychological Association. (s.f.). </w:t>
          </w:r>
          <w:r>
            <w:rPr>
              <w:i/>
              <w:iCs/>
            </w:rPr>
            <w:t>Style and Grammar Guidelines</w:t>
          </w:r>
          <w:r>
            <w:t>. Recuperado el 17 de enero de 2020, de Apastyle: https://apastyle.apa.org/style-grammar-guidelines</w:t>
          </w:r>
        </w:p>
        <w:p w14:paraId="6CD35083" w14:textId="77777777" w:rsidR="00B050F9" w:rsidRDefault="00B050F9" w:rsidP="00B050F9">
          <w:pPr>
            <w:pStyle w:val="Bibliografa"/>
            <w:ind w:left="720" w:hanging="720"/>
          </w:pPr>
          <w:r>
            <w:lastRenderedPageBreak/>
            <w:t xml:space="preserve">Aranda, M., Medina, L., Rodriguez, I., &amp; Gonzalez, S. (2017). </w:t>
          </w:r>
          <w:r>
            <w:rPr>
              <w:i/>
              <w:iCs/>
            </w:rPr>
            <w:t>Aplicación de Técnicas de Visión Artificial y Sistemas Expertos para la Determinación del Valor de Monedas.</w:t>
          </w:r>
          <w:r>
            <w:t xml:space="preserve"> Articulo científico, Universidad Tecnológica de Nogales, Sonora, México.</w:t>
          </w:r>
        </w:p>
        <w:p w14:paraId="01C4AB5A" w14:textId="77777777" w:rsidR="00B050F9" w:rsidRDefault="00B050F9" w:rsidP="00B050F9">
          <w:pPr>
            <w:pStyle w:val="Bibliografa"/>
            <w:ind w:left="720" w:hanging="720"/>
          </w:pPr>
          <w:r>
            <w:t xml:space="preserve">Báez, D., &amp; Cervantes, O. (2012). </w:t>
          </w:r>
          <w:r>
            <w:rPr>
              <w:i/>
              <w:iCs/>
            </w:rPr>
            <w:t>MATLAB con Aplicacionesala Ingeniería, FísicayFinanzas, 2aEdición.</w:t>
          </w:r>
          <w:r>
            <w:t xml:space="preserve"> Ciudad de México, México.: Alfaomega Grupo Editor.</w:t>
          </w:r>
        </w:p>
        <w:p w14:paraId="6ADFDC18" w14:textId="1173DDB1" w:rsidR="00B050F9" w:rsidRDefault="00B050F9" w:rsidP="00B050F9">
          <w:pPr>
            <w:pStyle w:val="Bibliografa"/>
            <w:ind w:left="720" w:hanging="720"/>
          </w:pPr>
          <w:r>
            <w:t xml:space="preserve">Bayod Rújula, Á. A. (2009). </w:t>
          </w:r>
          <w:r>
            <w:rPr>
              <w:i/>
              <w:iCs/>
            </w:rPr>
            <w:t>Energías renovables: sistemas fotovoltaicos.</w:t>
          </w:r>
          <w:r>
            <w:t xml:space="preserve"> Zaragoza, España.: Prensas de la Universidad de Zaragoza.</w:t>
          </w:r>
        </w:p>
        <w:p w14:paraId="250C9C08" w14:textId="064A6742" w:rsidR="00712D58" w:rsidRPr="00712D58" w:rsidRDefault="00712D58" w:rsidP="00712D58">
          <w:pPr>
            <w:pStyle w:val="Bibliografa"/>
            <w:ind w:left="720" w:hanging="720"/>
          </w:pPr>
          <w:r>
            <w:rPr>
              <w:lang w:val="es-ES"/>
            </w:rPr>
            <w:t xml:space="preserve">Betancourt, G. (2005). </w:t>
          </w:r>
          <w:r>
            <w:rPr>
              <w:i/>
              <w:iCs/>
              <w:lang w:val="es-ES"/>
            </w:rPr>
            <w:t>Las maquinas de soporte vectorial.</w:t>
          </w:r>
          <w:r>
            <w:rPr>
              <w:lang w:val="es-ES"/>
            </w:rPr>
            <w:t xml:space="preserve"> Pereira, Colombia: Universidad tecnológica de Pereira.</w:t>
          </w:r>
        </w:p>
        <w:p w14:paraId="290B7112" w14:textId="77777777" w:rsidR="00B050F9" w:rsidRDefault="00B050F9" w:rsidP="00B050F9">
          <w:pPr>
            <w:pStyle w:val="Bibliografa"/>
            <w:ind w:left="720" w:hanging="720"/>
          </w:pPr>
          <w:r>
            <w:t xml:space="preserve">Carlos Tobajas, M. (2014). </w:t>
          </w:r>
          <w:r>
            <w:rPr>
              <w:i/>
              <w:iCs/>
            </w:rPr>
            <w:t>Instalaciones solares fotovoltaicas.</w:t>
          </w:r>
          <w:r>
            <w:t xml:space="preserve"> Barcelona, España: Cano Pina.</w:t>
          </w:r>
        </w:p>
        <w:p w14:paraId="36FD7CC2" w14:textId="77777777" w:rsidR="00B050F9" w:rsidRDefault="00B050F9" w:rsidP="00B050F9">
          <w:pPr>
            <w:pStyle w:val="Bibliografa"/>
            <w:ind w:left="720" w:hanging="720"/>
          </w:pPr>
          <w:r>
            <w:t xml:space="preserve">Cayllahua Quispe, L. F. (2019). </w:t>
          </w:r>
          <w:r>
            <w:rPr>
              <w:i/>
              <w:iCs/>
            </w:rPr>
            <w:t>Diseño y construcción de un sistema de seguimiento solar, para sistemas fotovoltaicos, basado en procesamiento de imágenes.</w:t>
          </w:r>
          <w:r>
            <w:t xml:space="preserve"> Tesis de maestría, Universidad nacional de san agustín de arequipa., Arequipa, Perú.</w:t>
          </w:r>
        </w:p>
        <w:p w14:paraId="35A7E150" w14:textId="77777777" w:rsidR="00B050F9" w:rsidRDefault="00B050F9" w:rsidP="00B050F9">
          <w:pPr>
            <w:pStyle w:val="Bibliografa"/>
            <w:ind w:left="720" w:hanging="720"/>
          </w:pPr>
          <w:r>
            <w:t xml:space="preserve">CECEP y Sena Regional Valle. (2020). </w:t>
          </w:r>
          <w:r>
            <w:rPr>
              <w:i/>
              <w:iCs/>
            </w:rPr>
            <w:t>Congreso Internacional de Ciencias Básicas e Ingeniería.</w:t>
          </w:r>
          <w:r>
            <w:t xml:space="preserve"> Obtenido de http://cici.unillanos.edu.co/media2020/memorias/CICI_2020_paper_79.pdf</w:t>
          </w:r>
        </w:p>
        <w:p w14:paraId="047B94CE" w14:textId="77777777" w:rsidR="00B050F9" w:rsidRDefault="00B050F9" w:rsidP="00B050F9">
          <w:pPr>
            <w:pStyle w:val="Bibliografa"/>
            <w:ind w:left="720" w:hanging="720"/>
          </w:pPr>
          <w:r>
            <w:t xml:space="preserve">Congreso de la república de Colombia. (13 de 05 de 2014). Diario Oficial No. 49.150 de 13 de mayo de 2014. </w:t>
          </w:r>
          <w:r>
            <w:rPr>
              <w:i/>
              <w:iCs/>
            </w:rPr>
            <w:t>LEY 1715. Por medio de la cual se regula la integración de las energías renovables no convencionales al Sistema Energético Nacional.</w:t>
          </w:r>
          <w:r>
            <w:t xml:space="preserve"> Bogotá D.C, Colombia, Colombia: Congreso de Colombia.</w:t>
          </w:r>
        </w:p>
        <w:p w14:paraId="1408550A" w14:textId="1812F6E3" w:rsidR="00B050F9" w:rsidRDefault="00B050F9" w:rsidP="00B050F9">
          <w:pPr>
            <w:pStyle w:val="Bibliografa"/>
            <w:ind w:left="720" w:hanging="720"/>
          </w:pPr>
          <w:r>
            <w:t xml:space="preserve">Congreso de la república de Colombia. (25 de 05 de 2019). Diario Oficial No. 50.964 de 25 de mayo 2019. </w:t>
          </w:r>
          <w:r>
            <w:rPr>
              <w:i/>
              <w:iCs/>
            </w:rPr>
            <w:t>LEY 1955, Por el cual se expide el Plan Nacional de Desarrollo 2018-2022.</w:t>
          </w:r>
          <w:r>
            <w:t xml:space="preserve"> Bogotá D.C, Colombia, Colombia: Congreso de Colombia.</w:t>
          </w:r>
        </w:p>
        <w:p w14:paraId="2A961126" w14:textId="6E1A57D5" w:rsidR="003D0CA8" w:rsidRPr="003D0CA8" w:rsidRDefault="003D0CA8" w:rsidP="003D0CA8">
          <w:pPr>
            <w:pStyle w:val="Bibliografa"/>
            <w:ind w:left="720" w:hanging="720"/>
          </w:pPr>
          <w:r>
            <w:rPr>
              <w:lang w:val="es-ES"/>
            </w:rPr>
            <w:lastRenderedPageBreak/>
            <w:t xml:space="preserve">Cognex, C. (2016). Introdicción a la visión artificial. </w:t>
          </w:r>
          <w:r>
            <w:rPr>
              <w:i/>
              <w:iCs/>
              <w:lang w:val="es-ES"/>
            </w:rPr>
            <w:t>Guía para la autimatización de procesos y mejoras de calidad</w:t>
          </w:r>
          <w:r>
            <w:rPr>
              <w:lang w:val="es-ES"/>
            </w:rPr>
            <w:t>, 11-14.</w:t>
          </w:r>
        </w:p>
        <w:p w14:paraId="1EB32EEF" w14:textId="77777777" w:rsidR="00B050F9" w:rsidRDefault="00B050F9" w:rsidP="00B050F9">
          <w:pPr>
            <w:pStyle w:val="Bibliografa"/>
            <w:ind w:left="720" w:hanging="720"/>
          </w:pPr>
          <w:r>
            <w:t xml:space="preserve">CRAI USTA Bucaramanga. (2020). </w:t>
          </w:r>
          <w:r>
            <w:rPr>
              <w:i/>
              <w:iCs/>
            </w:rPr>
            <w:t>Informe de recursos y servicios bibliográficos.</w:t>
          </w:r>
          <w:r>
            <w:t xml:space="preserve"> Bucaramanga: Universidad Santo Tomás.</w:t>
          </w:r>
        </w:p>
        <w:p w14:paraId="5B1C598B" w14:textId="77777777" w:rsidR="00B050F9" w:rsidRDefault="00B050F9" w:rsidP="00B050F9">
          <w:pPr>
            <w:pStyle w:val="Bibliografa"/>
            <w:ind w:left="720" w:hanging="720"/>
          </w:pPr>
          <w:r>
            <w:t>diagnosticecologique. (2021). Obtenido de https://diagnosticecologique.com/thermography-on-solar-panels-9927</w:t>
          </w:r>
        </w:p>
        <w:p w14:paraId="69A417B7" w14:textId="77777777" w:rsidR="00B050F9" w:rsidRDefault="00B050F9" w:rsidP="00B050F9">
          <w:pPr>
            <w:pStyle w:val="Bibliografa"/>
            <w:ind w:left="720" w:hanging="720"/>
          </w:pPr>
          <w:r>
            <w:t xml:space="preserve">EDMANS, G. d. (2006). </w:t>
          </w:r>
          <w:r>
            <w:rPr>
              <w:i/>
              <w:iCs/>
            </w:rPr>
            <w:t>Ténicas y algoritmos básicos de visión artificial.</w:t>
          </w:r>
          <w:r>
            <w:t xml:space="preserve"> Londoño, España: Universidad la Rioja.</w:t>
          </w:r>
        </w:p>
        <w:p w14:paraId="572EA8BC" w14:textId="0A20C8AD" w:rsidR="00B050F9" w:rsidRDefault="00B050F9" w:rsidP="00B050F9">
          <w:pPr>
            <w:pStyle w:val="Bibliografa"/>
            <w:ind w:left="720" w:hanging="720"/>
          </w:pPr>
          <w:r>
            <w:t xml:space="preserve">FLIR . (2011). </w:t>
          </w:r>
          <w:r>
            <w:rPr>
              <w:i/>
              <w:iCs/>
            </w:rPr>
            <w:t>Guía de termografía para mantenimiento predictivo.</w:t>
          </w:r>
          <w:r>
            <w:t xml:space="preserve"> Obtenido de Flirmedia: https://www.flirmedia.com/MMC/THG/Brochures/T820264/T820264_ES.pdf</w:t>
          </w:r>
        </w:p>
        <w:p w14:paraId="13940656" w14:textId="77777777" w:rsidR="003D0CA8" w:rsidRDefault="003D0CA8" w:rsidP="003D0CA8">
          <w:pPr>
            <w:pStyle w:val="Bibliografa"/>
            <w:ind w:left="720" w:hanging="720"/>
            <w:rPr>
              <w:lang w:val="es-ES"/>
            </w:rPr>
          </w:pPr>
          <w:r>
            <w:rPr>
              <w:lang w:val="es-ES"/>
            </w:rPr>
            <w:t xml:space="preserve">García Merino, J. (2016). </w:t>
          </w:r>
          <w:r>
            <w:rPr>
              <w:i/>
              <w:iCs/>
              <w:lang w:val="es-ES"/>
            </w:rPr>
            <w:t>Sistema avanzado de detección de obstáculos y navegación autónoma para vigilancia y protección basado en flota de vehículos aéreos no tripulados.</w:t>
          </w:r>
          <w:r>
            <w:rPr>
              <w:lang w:val="es-ES"/>
            </w:rPr>
            <w:t xml:space="preserve"> Málaga, España: Universidad de Málaga.</w:t>
          </w:r>
        </w:p>
        <w:p w14:paraId="340C2BA9" w14:textId="77777777" w:rsidR="00B050F9" w:rsidRDefault="00B050F9" w:rsidP="00B050F9">
          <w:pPr>
            <w:pStyle w:val="Bibliografa"/>
            <w:ind w:left="720" w:hanging="720"/>
          </w:pPr>
          <w:r>
            <w:t xml:space="preserve">Gil, R. (Abril de 2016). </w:t>
          </w:r>
          <w:r>
            <w:rPr>
              <w:i/>
              <w:iCs/>
            </w:rPr>
            <w:t>Lledo energia.</w:t>
          </w:r>
          <w:r>
            <w:t xml:space="preserve"> Obtenido de https://lledoenergia.es/senderos-de-caracol/</w:t>
          </w:r>
        </w:p>
        <w:p w14:paraId="51F3B36E" w14:textId="77777777" w:rsidR="00B050F9" w:rsidRDefault="00B050F9" w:rsidP="00B050F9">
          <w:pPr>
            <w:pStyle w:val="Bibliografa"/>
            <w:ind w:left="720" w:hanging="720"/>
          </w:pPr>
          <w:r>
            <w:t xml:space="preserve">Gómez, J. M. (2015). </w:t>
          </w:r>
          <w:r>
            <w:rPr>
              <w:i/>
              <w:iCs/>
            </w:rPr>
            <w:t>Guía de mantenimiento en instalaciones fotovoltaicas.</w:t>
          </w:r>
          <w:r>
            <w:t xml:space="preserve"> Barcelona: Ediciones Experiencia. Recuperado de https://elibro.net/es/ereader/uniajc/41986.</w:t>
          </w:r>
        </w:p>
        <w:p w14:paraId="0D377647" w14:textId="13C1EC52" w:rsidR="00B050F9" w:rsidRDefault="00B050F9" w:rsidP="00B050F9">
          <w:pPr>
            <w:pStyle w:val="Bibliografa"/>
            <w:ind w:left="720" w:hanging="720"/>
          </w:pPr>
          <w:r>
            <w:t xml:space="preserve">Gómez, J., Murcia, J. D., &amp; Cabeza, I. (2018). </w:t>
          </w:r>
          <w:r>
            <w:rPr>
              <w:i/>
              <w:iCs/>
            </w:rPr>
            <w:t>La energía solar fotovoltaica en Colombia: potenciales, antecedentes y perspectivas.</w:t>
          </w:r>
          <w:r>
            <w:t xml:space="preserve"> Bogotá D.C, Colombia: Universidad Santo Tomás.</w:t>
          </w:r>
        </w:p>
        <w:p w14:paraId="6E19F623" w14:textId="77777777" w:rsidR="003D0CA8" w:rsidRDefault="003D0CA8" w:rsidP="003D0CA8">
          <w:pPr>
            <w:pStyle w:val="Bibliografa"/>
            <w:ind w:left="720" w:hanging="720"/>
            <w:rPr>
              <w:lang w:val="es-ES"/>
            </w:rPr>
          </w:pPr>
          <w:r>
            <w:rPr>
              <w:lang w:val="es-ES"/>
            </w:rPr>
            <w:t xml:space="preserve">Gómez Trejos, D., &amp; Guerrero Guzmán, A. (2016). </w:t>
          </w:r>
          <w:r>
            <w:rPr>
              <w:i/>
              <w:iCs/>
              <w:lang w:val="es-ES"/>
            </w:rPr>
            <w:t>Estudio y análisis de ténicas para procesamiento digital de imágenes.</w:t>
          </w:r>
          <w:r>
            <w:rPr>
              <w:lang w:val="es-ES"/>
            </w:rPr>
            <w:t xml:space="preserve"> pereira, Colombia.: Universidad tecnológica de pereira.</w:t>
          </w:r>
        </w:p>
        <w:p w14:paraId="23C14A2D" w14:textId="77777777" w:rsidR="00B050F9" w:rsidRDefault="00B050F9" w:rsidP="00B050F9">
          <w:pPr>
            <w:pStyle w:val="Bibliografa"/>
            <w:ind w:left="720" w:hanging="720"/>
          </w:pPr>
          <w:r>
            <w:lastRenderedPageBreak/>
            <w:t xml:space="preserve">González Ajuech, V. L. (2017). </w:t>
          </w:r>
          <w:r>
            <w:rPr>
              <w:i/>
              <w:iCs/>
            </w:rPr>
            <w:t>Mantenimiento: técnicas y aplicaciones industrial.</w:t>
          </w:r>
          <w:r>
            <w:t xml:space="preserve"> Ciudad de México, México: Grupo Editorial Patria.</w:t>
          </w:r>
        </w:p>
        <w:p w14:paraId="494765A8" w14:textId="5A9D4790" w:rsidR="00B050F9" w:rsidRDefault="00B050F9" w:rsidP="00B050F9">
          <w:pPr>
            <w:pStyle w:val="Bibliografa"/>
            <w:ind w:left="720" w:hanging="720"/>
          </w:pPr>
          <w:r>
            <w:t xml:space="preserve">González Ajuech, V. L. (2017). </w:t>
          </w:r>
          <w:r>
            <w:rPr>
              <w:i/>
              <w:iCs/>
            </w:rPr>
            <w:t>Mantenimiento: técnicas y aplicaciones industriales.</w:t>
          </w:r>
          <w:r>
            <w:t xml:space="preserve"> Grupo Editorial Patria. Obtenido de https://elibro.net/es/ereader/uniajc/40508?page=119</w:t>
          </w:r>
        </w:p>
        <w:p w14:paraId="5284F429" w14:textId="77777777" w:rsidR="003D0CA8" w:rsidRDefault="003D0CA8" w:rsidP="003D0CA8">
          <w:pPr>
            <w:pStyle w:val="Bibliografa"/>
            <w:ind w:left="720" w:hanging="720"/>
            <w:rPr>
              <w:lang w:val="es-ES"/>
            </w:rPr>
          </w:pPr>
          <w:r>
            <w:rPr>
              <w:lang w:val="es-ES"/>
            </w:rPr>
            <w:t xml:space="preserve">Hernández Baez, I. (2016). </w:t>
          </w:r>
          <w:r>
            <w:rPr>
              <w:i/>
              <w:iCs/>
              <w:lang w:val="es-ES"/>
            </w:rPr>
            <w:t>Clasificador Bayesiano Ingenuo en RapidMiner.</w:t>
          </w:r>
          <w:r>
            <w:rPr>
              <w:lang w:val="es-ES"/>
            </w:rPr>
            <w:t xml:space="preserve"> Puebla, México: Benemérita Universidad Autónoma de Puebla.</w:t>
          </w:r>
        </w:p>
        <w:p w14:paraId="5313B88B" w14:textId="77777777" w:rsidR="00B050F9" w:rsidRDefault="00B050F9" w:rsidP="00B050F9">
          <w:pPr>
            <w:pStyle w:val="Bibliografa"/>
            <w:ind w:left="720" w:hanging="720"/>
          </w:pPr>
          <w:r>
            <w:t xml:space="preserve">Instituto de Geodesia y Fotogrametría, ETH Zurich. (s.f.). </w:t>
          </w:r>
          <w:r>
            <w:rPr>
              <w:i/>
              <w:iCs/>
            </w:rPr>
            <w:t>University of Maryland.</w:t>
          </w:r>
          <w:r>
            <w:t xml:space="preserve"> Obtenido de https://www.cs.umd.edu/class/spring2016/cmsc426/matlab/matlab_imageprocessing.pdf</w:t>
          </w:r>
        </w:p>
        <w:p w14:paraId="369B9685" w14:textId="77777777" w:rsidR="00B050F9" w:rsidRDefault="00B050F9" w:rsidP="00B050F9">
          <w:pPr>
            <w:pStyle w:val="Bibliografa"/>
            <w:ind w:left="720" w:hanging="720"/>
          </w:pPr>
          <w:r>
            <w:t xml:space="preserve">Instituto Peruano de Mantenimiento. (2021). </w:t>
          </w:r>
          <w:r>
            <w:rPr>
              <w:i/>
              <w:iCs/>
            </w:rPr>
            <w:t>ipeman</w:t>
          </w:r>
          <w:r>
            <w:t>. Obtenido de https://www.ipeman.com/termografia-infrarroja/</w:t>
          </w:r>
        </w:p>
        <w:p w14:paraId="09EA46FC" w14:textId="77777777" w:rsidR="00B050F9" w:rsidRDefault="00B050F9" w:rsidP="00B050F9">
          <w:pPr>
            <w:pStyle w:val="Bibliografa"/>
            <w:ind w:left="720" w:hanging="720"/>
          </w:pPr>
          <w:r>
            <w:t xml:space="preserve">Internacional Organization for Standardization. (2008). </w:t>
          </w:r>
          <w:r>
            <w:rPr>
              <w:i/>
              <w:iCs/>
            </w:rPr>
            <w:t>ISO 18434-1.</w:t>
          </w:r>
          <w:r>
            <w:t xml:space="preserve"> Ginebra, Suiza.</w:t>
          </w:r>
        </w:p>
        <w:p w14:paraId="7BB1DCC7" w14:textId="77777777" w:rsidR="00B050F9" w:rsidRDefault="00B050F9" w:rsidP="00B050F9">
          <w:pPr>
            <w:pStyle w:val="Bibliografa"/>
            <w:ind w:left="720" w:hanging="720"/>
          </w:pPr>
          <w:r>
            <w:t xml:space="preserve">Ituarte, L., Martínez, S., &amp; Tarifa, E. (2019). </w:t>
          </w:r>
          <w:r>
            <w:rPr>
              <w:i/>
              <w:iCs/>
            </w:rPr>
            <w:t>Monitoreo en plantas fotovoltaicas: una revisión de técnicas y métodos utilizando imágenes termográficas.</w:t>
          </w:r>
          <w:r>
            <w:t xml:space="preserve"> Articulo científico, Universidad Nacional de Jujuy, Jujuy, Argentina.</w:t>
          </w:r>
        </w:p>
        <w:p w14:paraId="716FB713" w14:textId="6480C13C" w:rsidR="00B050F9" w:rsidRDefault="00B050F9" w:rsidP="00B050F9">
          <w:pPr>
            <w:pStyle w:val="Bibliografa"/>
            <w:ind w:left="720" w:hanging="720"/>
          </w:pPr>
          <w:r>
            <w:t xml:space="preserve">LAMIGUEIRO, O. P. (Noviembre de 2020). </w:t>
          </w:r>
          <w:r>
            <w:rPr>
              <w:i/>
              <w:iCs/>
            </w:rPr>
            <w:t>github.</w:t>
          </w:r>
          <w:r>
            <w:t xml:space="preserve"> Obtenido de https://oscarperpinan.github.io/esf/ESF.pdf</w:t>
          </w:r>
        </w:p>
        <w:p w14:paraId="2847CF3B" w14:textId="77777777" w:rsidR="003D0CA8" w:rsidRDefault="003D0CA8" w:rsidP="003D0CA8">
          <w:pPr>
            <w:pStyle w:val="Bibliografa"/>
            <w:ind w:left="720" w:hanging="720"/>
            <w:rPr>
              <w:lang w:val="es-ES"/>
            </w:rPr>
          </w:pPr>
          <w:r>
            <w:rPr>
              <w:lang w:val="es-ES"/>
            </w:rPr>
            <w:t xml:space="preserve">Lara-Lévano, E. (2019). </w:t>
          </w:r>
          <w:r>
            <w:rPr>
              <w:i/>
              <w:iCs/>
              <w:lang w:val="es-ES"/>
            </w:rPr>
            <w:t>Sistema de reconocimiento de gestos faciales captados a través de cámaras para analizar el nivel de satisfacción de clientes en restaurantes.</w:t>
          </w:r>
          <w:r>
            <w:rPr>
              <w:lang w:val="es-ES"/>
            </w:rPr>
            <w:t xml:space="preserve"> Lima, Perú: Universidad de Lima.</w:t>
          </w:r>
        </w:p>
        <w:p w14:paraId="65CF4C9C" w14:textId="77777777" w:rsidR="00B050F9" w:rsidRDefault="00B050F9" w:rsidP="00B050F9">
          <w:pPr>
            <w:pStyle w:val="Bibliografa"/>
            <w:ind w:left="720" w:hanging="720"/>
          </w:pPr>
          <w:r>
            <w:t xml:space="preserve">Lezana, Á. (04 de Abril de 2013). </w:t>
          </w:r>
          <w:r>
            <w:rPr>
              <w:i/>
              <w:iCs/>
            </w:rPr>
            <w:t>Serbusa</w:t>
          </w:r>
          <w:r>
            <w:t>. Obtenido de https://www.serbusa.net/2013/04/04/energiafotovoltaicatermografia/</w:t>
          </w:r>
        </w:p>
        <w:p w14:paraId="5CBAEE7D" w14:textId="77777777" w:rsidR="00B050F9" w:rsidRDefault="00B050F9" w:rsidP="00B050F9">
          <w:pPr>
            <w:pStyle w:val="Bibliografa"/>
            <w:ind w:left="720" w:hanging="720"/>
          </w:pPr>
          <w:r>
            <w:t xml:space="preserve">Lorenzo, J. A. (s.f.). </w:t>
          </w:r>
          <w:r>
            <w:rPr>
              <w:i/>
              <w:iCs/>
            </w:rPr>
            <w:t>Sun Fields Europe.</w:t>
          </w:r>
          <w:r>
            <w:t xml:space="preserve"> Obtenido de https://www.sfe-solar.com/noticias/articulos/puntos-calientes-hot-spots-en-placas-solares/</w:t>
          </w:r>
        </w:p>
        <w:p w14:paraId="0A5C07E2" w14:textId="77777777" w:rsidR="00B050F9" w:rsidRDefault="00B050F9" w:rsidP="00B050F9">
          <w:pPr>
            <w:pStyle w:val="Bibliografa"/>
            <w:ind w:left="720" w:hanging="720"/>
          </w:pPr>
          <w:r>
            <w:rPr>
              <w:i/>
              <w:iCs/>
            </w:rPr>
            <w:lastRenderedPageBreak/>
            <w:t>Mesurex</w:t>
          </w:r>
          <w:r>
            <w:t>. (España de Málaga de 2018). Obtenido de https://mesurex.com/emisividad-en-la-medicion-de-temperatura-mediante-termografia/</w:t>
          </w:r>
        </w:p>
        <w:p w14:paraId="07A70DBF" w14:textId="77777777" w:rsidR="00B050F9" w:rsidRDefault="00B050F9" w:rsidP="00B050F9">
          <w:pPr>
            <w:pStyle w:val="Bibliografa"/>
            <w:ind w:left="720" w:hanging="720"/>
          </w:pPr>
          <w:r>
            <w:t xml:space="preserve">Miao, L. L. (November 8-12). A specification based approach to testing polymorphic attributes. </w:t>
          </w:r>
          <w:r>
            <w:rPr>
              <w:i/>
              <w:iCs/>
            </w:rPr>
            <w:t>Formal Methods and Software Engineering: Proceedings of the 6th International Conference on Formal Engineering Methods, ICFEM 2004.</w:t>
          </w:r>
          <w:r>
            <w:t xml:space="preserve"> Seattle, WA, USA,.</w:t>
          </w:r>
        </w:p>
        <w:p w14:paraId="2EC7050C" w14:textId="77777777" w:rsidR="00B050F9" w:rsidRDefault="00B050F9" w:rsidP="00B050F9">
          <w:pPr>
            <w:pStyle w:val="Bibliografa"/>
            <w:ind w:left="720" w:hanging="720"/>
          </w:pPr>
          <w:r>
            <w:t xml:space="preserve">Morales Le Roy, P. I. (2020). </w:t>
          </w:r>
          <w:r>
            <w:rPr>
              <w:i/>
              <w:iCs/>
            </w:rPr>
            <w:t>Detección de anomalías en paneles fotovoltaicos en base a imágenes multiespectrales.</w:t>
          </w:r>
          <w:r>
            <w:t xml:space="preserve"> Tesis de grado., Universidad de Chila., Santiago de Chile, Chile.</w:t>
          </w:r>
        </w:p>
        <w:p w14:paraId="24195ABA" w14:textId="77777777" w:rsidR="00B050F9" w:rsidRDefault="00B050F9" w:rsidP="00B050F9">
          <w:pPr>
            <w:pStyle w:val="Bibliografa"/>
            <w:ind w:left="720" w:hanging="720"/>
          </w:pPr>
          <w:r>
            <w:t xml:space="preserve">Organización Internacional de normalización. (01 de Marzo de 2008). </w:t>
          </w:r>
          <w:r>
            <w:rPr>
              <w:i/>
              <w:iCs/>
            </w:rPr>
            <w:t>iso.</w:t>
          </w:r>
          <w:r>
            <w:t xml:space="preserve"> Obtenido de www.iso.org</w:t>
          </w:r>
        </w:p>
        <w:p w14:paraId="7BBA6257" w14:textId="77777777" w:rsidR="00B050F9" w:rsidRDefault="00B050F9" w:rsidP="00B050F9">
          <w:pPr>
            <w:pStyle w:val="Bibliografa"/>
            <w:ind w:left="720" w:hanging="720"/>
          </w:pPr>
          <w:r>
            <w:t xml:space="preserve">Pascual Arribas, R. (2016). </w:t>
          </w:r>
          <w:r>
            <w:rPr>
              <w:i/>
              <w:iCs/>
            </w:rPr>
            <w:t>Captura y procesamiento de imágenes de una cámara térmica.</w:t>
          </w:r>
          <w:r>
            <w:t xml:space="preserve"> Universidad Politácnica de Madrid, Madrid, España.</w:t>
          </w:r>
        </w:p>
        <w:p w14:paraId="385B9C77" w14:textId="1DD4DDB0" w:rsidR="00B050F9" w:rsidRDefault="00B050F9" w:rsidP="00B050F9">
          <w:pPr>
            <w:pStyle w:val="Bibliografa"/>
            <w:ind w:left="720" w:hanging="720"/>
          </w:pPr>
          <w:r>
            <w:t xml:space="preserve">Rodríguez Murcia, H. (2009). </w:t>
          </w:r>
          <w:r>
            <w:rPr>
              <w:i/>
              <w:iCs/>
            </w:rPr>
            <w:t>Desarrollo de la energía solar en Colombia y sus perspectivas.</w:t>
          </w:r>
          <w:r>
            <w:t xml:space="preserve"> Bogotá DC.: http://www.scielo.org.co/pdf/ring/n28/n28a12.pdf.</w:t>
          </w:r>
        </w:p>
        <w:p w14:paraId="3EE63817" w14:textId="77777777" w:rsidR="003D0CA8" w:rsidRDefault="003D0CA8" w:rsidP="003D0CA8">
          <w:pPr>
            <w:pStyle w:val="Bibliografa"/>
            <w:ind w:left="720" w:hanging="720"/>
            <w:rPr>
              <w:lang w:val="es-ES"/>
            </w:rPr>
          </w:pPr>
          <w:r>
            <w:rPr>
              <w:lang w:val="es-ES"/>
            </w:rPr>
            <w:t xml:space="preserve">Roos Hoefgeest Toribio, S. (2017). </w:t>
          </w:r>
          <w:r>
            <w:rPr>
              <w:i/>
              <w:iCs/>
              <w:lang w:val="es-ES"/>
            </w:rPr>
            <w:t>Reconocimiento de objetos mediante visión por computador para ayudas a invidentes.</w:t>
          </w:r>
          <w:r>
            <w:rPr>
              <w:lang w:val="es-ES"/>
            </w:rPr>
            <w:t xml:space="preserve"> Oviedo, España: Universidad de Oviedo.</w:t>
          </w:r>
        </w:p>
        <w:p w14:paraId="2D8E5A9F" w14:textId="77777777" w:rsidR="00B050F9" w:rsidRDefault="00B050F9" w:rsidP="00B050F9">
          <w:pPr>
            <w:pStyle w:val="Bibliografa"/>
            <w:ind w:left="720" w:hanging="720"/>
          </w:pPr>
          <w:r>
            <w:t xml:space="preserve">Royo Pastor, R., &amp; Cañada Soriano, M. (2016). </w:t>
          </w:r>
          <w:r>
            <w:rPr>
              <w:i/>
              <w:iCs/>
            </w:rPr>
            <w:t>Termografía infrarroja: nivel II.</w:t>
          </w:r>
          <w:r>
            <w:t xml:space="preserve"> Madrid, España.: FC Editorial.</w:t>
          </w:r>
        </w:p>
        <w:p w14:paraId="493753FD" w14:textId="29056036" w:rsidR="00B050F9" w:rsidRDefault="00B050F9" w:rsidP="00B050F9">
          <w:pPr>
            <w:pStyle w:val="Bibliografa"/>
            <w:ind w:left="720" w:hanging="720"/>
          </w:pPr>
          <w:r>
            <w:t xml:space="preserve">Sánchez Garay, J. U. (2020). </w:t>
          </w:r>
          <w:r>
            <w:rPr>
              <w:i/>
              <w:iCs/>
            </w:rPr>
            <w:t>Inspección basada en Termografía Aérea para Plantas Fotovoltaicas situadas en Techos.</w:t>
          </w:r>
          <w:r>
            <w:t xml:space="preserve"> Tesis de grado, Universidad Técnica Federico Santa María, Santiago de Chile, Chile.</w:t>
          </w:r>
        </w:p>
        <w:p w14:paraId="57BB4827" w14:textId="77777777" w:rsidR="003D0CA8" w:rsidRDefault="003D0CA8" w:rsidP="003D0CA8">
          <w:pPr>
            <w:pStyle w:val="Bibliografa"/>
            <w:ind w:left="720" w:hanging="720"/>
            <w:rPr>
              <w:lang w:val="es-ES"/>
            </w:rPr>
          </w:pPr>
          <w:r>
            <w:rPr>
              <w:lang w:val="es-ES"/>
            </w:rPr>
            <w:t xml:space="preserve">Serrano, J. V. (2003). </w:t>
          </w:r>
          <w:r>
            <w:rPr>
              <w:i/>
              <w:iCs/>
              <w:lang w:val="es-ES"/>
            </w:rPr>
            <w:t>Visión por computador.</w:t>
          </w:r>
          <w:r>
            <w:rPr>
              <w:lang w:val="es-ES"/>
            </w:rPr>
            <w:t xml:space="preserve"> Madrid: Dykinson.</w:t>
          </w:r>
        </w:p>
        <w:p w14:paraId="6A9DDCA9" w14:textId="77777777" w:rsidR="00B050F9" w:rsidRDefault="00B050F9" w:rsidP="00B050F9">
          <w:pPr>
            <w:pStyle w:val="Bibliografa"/>
            <w:ind w:left="720" w:hanging="720"/>
          </w:pPr>
          <w:r>
            <w:lastRenderedPageBreak/>
            <w:t xml:space="preserve">Silva, A., Salazar, M. d., Ponce, J., &amp; Herrera, G. (2017). </w:t>
          </w:r>
          <w:r>
            <w:rPr>
              <w:i/>
              <w:iCs/>
            </w:rPr>
            <w:t>Procedimiento para inspección de tableros eléctricos con termografía infrarroja.</w:t>
          </w:r>
          <w:r>
            <w:t xml:space="preserve"> Articulo científico, Universidad Tecnológica de Puebla., Puebla, México.</w:t>
          </w:r>
        </w:p>
        <w:p w14:paraId="452731BC" w14:textId="77777777" w:rsidR="00B050F9" w:rsidRDefault="00B050F9" w:rsidP="00B050F9">
          <w:pPr>
            <w:pStyle w:val="Bibliografa"/>
            <w:ind w:left="720" w:hanging="720"/>
          </w:pPr>
          <w:r>
            <w:t xml:space="preserve">Sol Energy. (20 de Febrero de 2018). </w:t>
          </w:r>
          <w:r>
            <w:rPr>
              <w:i/>
              <w:iCs/>
            </w:rPr>
            <w:t>Sol Energy México.</w:t>
          </w:r>
          <w:r>
            <w:t xml:space="preserve"> Obtenido de https://www.solenergy.mx/es/principal/blog/degradacion-en-paneles-solares-por-potencial-inducido-pid</w:t>
          </w:r>
        </w:p>
        <w:p w14:paraId="0BABDA2F" w14:textId="77777777" w:rsidR="00B050F9" w:rsidRDefault="00B050F9" w:rsidP="00B050F9">
          <w:pPr>
            <w:pStyle w:val="Bibliografa"/>
            <w:ind w:left="720" w:hanging="720"/>
          </w:pPr>
          <w:r>
            <w:t xml:space="preserve">Sole, A. C. (2006). </w:t>
          </w:r>
          <w:r>
            <w:rPr>
              <w:i/>
              <w:iCs/>
            </w:rPr>
            <w:t>Instrumentación Industrial.</w:t>
          </w:r>
          <w:r>
            <w:t xml:space="preserve"> Mexico: Alfaomega.</w:t>
          </w:r>
        </w:p>
        <w:p w14:paraId="5ADDEB3B" w14:textId="77777777" w:rsidR="00B050F9" w:rsidRDefault="00B050F9" w:rsidP="00B050F9">
          <w:pPr>
            <w:pStyle w:val="Bibliografa"/>
            <w:ind w:left="720" w:hanging="720"/>
          </w:pPr>
          <w:r>
            <w:t xml:space="preserve">Superservicios. (2017). </w:t>
          </w:r>
          <w:r>
            <w:rPr>
              <w:i/>
              <w:iCs/>
            </w:rPr>
            <w:t>ZONAS NO INTERCONECTADAS – ZNI.</w:t>
          </w:r>
          <w:r>
            <w:t xml:space="preserve"> Bogotá DC.: https://www.superservicios.gov.co/sites/default/archivos/SSPD%20Publicaciones/Publicaciones/2018/Sep/diagnosticozni-superservicios-oct-2017.pdf.</w:t>
          </w:r>
        </w:p>
        <w:p w14:paraId="0E960C14" w14:textId="77777777" w:rsidR="00B050F9" w:rsidRDefault="00B050F9" w:rsidP="00B050F9">
          <w:pPr>
            <w:pStyle w:val="Bibliografa"/>
            <w:ind w:left="720" w:hanging="720"/>
          </w:pPr>
          <w:r>
            <w:t xml:space="preserve">The MathWorks, Inc. (1994-2021). </w:t>
          </w:r>
          <w:r>
            <w:rPr>
              <w:i/>
              <w:iCs/>
            </w:rPr>
            <w:t>la.mathworks.com</w:t>
          </w:r>
          <w:r>
            <w:t>. Obtenido de https://la.mathworks.com/products/matlab.html</w:t>
          </w:r>
        </w:p>
        <w:p w14:paraId="2D5A2658" w14:textId="089345A7" w:rsidR="00B050F9" w:rsidRDefault="00B050F9" w:rsidP="00B050F9">
          <w:pPr>
            <w:pStyle w:val="Bibliografa"/>
            <w:ind w:left="720" w:hanging="720"/>
          </w:pPr>
          <w:r>
            <w:t xml:space="preserve">Unidad de Planeación Minero Energética. (2015). </w:t>
          </w:r>
          <w:r>
            <w:rPr>
              <w:i/>
              <w:iCs/>
            </w:rPr>
            <w:t>Integración de las energías renovables no convencionales en Colombia.</w:t>
          </w:r>
          <w:r>
            <w:t xml:space="preserve"> Bogotá D.C, Colombia: Ministerio de minas y energía. Obtenido</w:t>
          </w:r>
          <w:r w:rsidR="003A3541">
            <w:t xml:space="preserve"> </w:t>
          </w:r>
          <w:r>
            <w:t>de https://www1.upme.gov.co/Documents/Cartilla_IGE_Incentivos_Tributarios_Ley1715.pdf</w:t>
          </w:r>
        </w:p>
        <w:p w14:paraId="767DD7F4" w14:textId="77777777" w:rsidR="00B050F9" w:rsidRDefault="00B050F9" w:rsidP="00B050F9">
          <w:pPr>
            <w:pStyle w:val="Bibliografa"/>
            <w:ind w:left="720" w:hanging="720"/>
          </w:pPr>
          <w:r>
            <w:t xml:space="preserve">Universidad Nacional, Heredia, Costa Rica. (Junio de 2005). </w:t>
          </w:r>
          <w:r>
            <w:rPr>
              <w:i/>
              <w:iCs/>
            </w:rPr>
            <w:t>ENERGIA SOLAR- CONCEPTOS BASICOS Y SU UTILIZACION.</w:t>
          </w:r>
          <w:r>
            <w:t xml:space="preserve"> Obtenido de http://www.solartronic.com/: http://www.solartronic.com/download/Energia_Solar_Conceptos_Basicos.pdf</w:t>
          </w:r>
        </w:p>
        <w:p w14:paraId="54D2B19D" w14:textId="77777777" w:rsidR="00B050F9" w:rsidRDefault="00B050F9" w:rsidP="00B050F9">
          <w:pPr>
            <w:pStyle w:val="Bibliografa"/>
            <w:ind w:left="720" w:hanging="720"/>
          </w:pPr>
          <w:r>
            <w:t xml:space="preserve">UPME. (2015). </w:t>
          </w:r>
          <w:r>
            <w:rPr>
              <w:i/>
              <w:iCs/>
            </w:rPr>
            <w:t>Integración de las energías renovables no convencionales en Colombia.</w:t>
          </w:r>
          <w:r>
            <w:t xml:space="preserve"> Bogotá DC.: Ministro de Minas y Energía.</w:t>
          </w:r>
        </w:p>
        <w:p w14:paraId="31F4A52F" w14:textId="5D8423B9" w:rsidR="00B050F9" w:rsidRDefault="00B050F9" w:rsidP="00B050F9">
          <w:pPr>
            <w:pStyle w:val="Bibliografa"/>
            <w:ind w:left="720" w:hanging="720"/>
          </w:pPr>
          <w:r>
            <w:lastRenderedPageBreak/>
            <w:t xml:space="preserve">Valente, P. P. (2018). </w:t>
          </w:r>
          <w:r>
            <w:rPr>
              <w:i/>
              <w:iCs/>
            </w:rPr>
            <w:t xml:space="preserve">Universidad Nacional de Córdoba, Argentina </w:t>
          </w:r>
          <w:r>
            <w:t>. Obtenido de https://www.famaf.unc.edu.ar/~pperez1/manuales/cim/cap2.html</w:t>
          </w:r>
        </w:p>
        <w:p w14:paraId="19567BF4" w14:textId="60DB3D02" w:rsidR="00945ADD" w:rsidRDefault="00945ADD" w:rsidP="00945ADD">
          <w:pPr>
            <w:pStyle w:val="Bibliografa"/>
            <w:ind w:left="720" w:hanging="720"/>
            <w:rPr>
              <w:lang w:val="es-ES"/>
            </w:rPr>
          </w:pPr>
          <w:r>
            <w:rPr>
              <w:lang w:val="es-ES"/>
            </w:rPr>
            <w:t xml:space="preserve">Valveny, E. (2021). INTRODUCCIÓN A LA CLASIFICACIÓN DE IMÁGENES. </w:t>
          </w:r>
          <w:r>
            <w:rPr>
              <w:i/>
              <w:iCs/>
              <w:lang w:val="es-ES"/>
            </w:rPr>
            <w:t>Clasificación de imágenes.</w:t>
          </w:r>
          <w:r>
            <w:rPr>
              <w:lang w:val="es-ES"/>
            </w:rPr>
            <w:t xml:space="preserve"> Barcelona, España.: Universitat Autònoma de Barcelona.</w:t>
          </w:r>
        </w:p>
        <w:p w14:paraId="525C69EF" w14:textId="77777777" w:rsidR="00945ADD" w:rsidRDefault="00945ADD" w:rsidP="00945ADD">
          <w:pPr>
            <w:pStyle w:val="Bibliografa"/>
            <w:ind w:left="720" w:hanging="720"/>
            <w:rPr>
              <w:lang w:val="es-ES"/>
            </w:rPr>
          </w:pPr>
          <w:r>
            <w:rPr>
              <w:lang w:val="es-ES"/>
            </w:rPr>
            <w:t xml:space="preserve">Valverde Rebaza, J. (2007). </w:t>
          </w:r>
          <w:r>
            <w:rPr>
              <w:i/>
              <w:iCs/>
              <w:lang w:val="es-ES"/>
            </w:rPr>
            <w:t>Detección de bordes mediante el algoritmo de canny.</w:t>
          </w:r>
          <w:r>
            <w:rPr>
              <w:lang w:val="es-ES"/>
            </w:rPr>
            <w:t xml:space="preserve"> Trujillo, Perú: Universidad nacional de Trujillo.</w:t>
          </w:r>
        </w:p>
        <w:p w14:paraId="1171CB0D" w14:textId="77777777" w:rsidR="00B050F9" w:rsidRDefault="00B050F9" w:rsidP="00B050F9">
          <w:pPr>
            <w:pStyle w:val="Bibliografa"/>
            <w:ind w:left="720" w:hanging="720"/>
          </w:pPr>
          <w:r>
            <w:t xml:space="preserve">Veratti, A. B. (Mayo de 2015). </w:t>
          </w:r>
          <w:r>
            <w:rPr>
              <w:i/>
              <w:iCs/>
            </w:rPr>
            <w:t>Termonautas.</w:t>
          </w:r>
          <w:r>
            <w:t xml:space="preserve"> Obtenido de http://www.termonautas.com.br/artigos/180/180.pdf</w:t>
          </w:r>
        </w:p>
        <w:p w14:paraId="5587766E" w14:textId="77777777" w:rsidR="00B050F9" w:rsidRDefault="00B050F9" w:rsidP="00B050F9">
          <w:pPr>
            <w:pStyle w:val="Bibliografa"/>
            <w:ind w:left="720" w:hanging="720"/>
          </w:pPr>
          <w:r>
            <w:t xml:space="preserve">Wigner, E. P. (2005). Theory of traveling wave optical laser . </w:t>
          </w:r>
          <w:r>
            <w:rPr>
              <w:i/>
              <w:iCs/>
            </w:rPr>
            <w:t>Phys. Rev., 134</w:t>
          </w:r>
          <w:r>
            <w:t>, A635-A646.</w:t>
          </w:r>
        </w:p>
        <w:p w14:paraId="5E7F637A" w14:textId="71F6C4DA" w:rsidR="00D91BAC" w:rsidRDefault="00D91BAC" w:rsidP="00B050F9">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97" w:name="_Toc91849759"/>
      <w:r w:rsidRPr="00D973F0">
        <w:t>Apéndices</w:t>
      </w:r>
      <w:bookmarkEnd w:id="97"/>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98"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rPr>
        <w:t>A</w:t>
      </w:r>
      <w:r w:rsidRPr="00D973F0">
        <w:rPr>
          <w:b/>
        </w:rPr>
        <w:fldChar w:fldCharType="end"/>
      </w:r>
      <w:r w:rsidRPr="00D973F0">
        <w:rPr>
          <w:b/>
        </w:rPr>
        <w:t xml:space="preserve">. </w:t>
      </w:r>
      <w:r w:rsidRPr="00D973F0">
        <w:rPr>
          <w:bCs w:val="0"/>
          <w:i/>
          <w:iCs/>
        </w:rPr>
        <w:t>Nombre del apéndice</w:t>
      </w:r>
      <w:bookmarkEnd w:id="98"/>
    </w:p>
    <w:p w14:paraId="34B348E5" w14:textId="7AE97121" w:rsidR="002634DF" w:rsidRPr="00D973F0" w:rsidRDefault="002634DF" w:rsidP="002634DF">
      <w:r w:rsidRPr="00D973F0">
        <w:t>Apéndice como tal o nota de véase archivo en fuente externa</w:t>
      </w:r>
      <w:r w:rsidR="00FB0C6B">
        <w:t>.</w:t>
      </w:r>
      <w:bookmarkEnd w:id="0"/>
    </w:p>
    <w:sectPr w:rsidR="002634DF" w:rsidRPr="00D973F0" w:rsidSect="00541886">
      <w:headerReference w:type="default" r:id="rId46"/>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4F981" w14:textId="77777777" w:rsidR="00380B78" w:rsidRDefault="00380B78" w:rsidP="00A31F56">
      <w:r>
        <w:separator/>
      </w:r>
    </w:p>
  </w:endnote>
  <w:endnote w:type="continuationSeparator" w:id="0">
    <w:p w14:paraId="344EE910" w14:textId="77777777" w:rsidR="00380B78" w:rsidRDefault="00380B78"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D83B6" w14:textId="77777777" w:rsidR="00380B78" w:rsidRDefault="00380B78" w:rsidP="00A31F56">
      <w:r>
        <w:separator/>
      </w:r>
    </w:p>
  </w:footnote>
  <w:footnote w:type="continuationSeparator" w:id="0">
    <w:p w14:paraId="253A0C20" w14:textId="77777777" w:rsidR="00380B78" w:rsidRDefault="00380B78"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rPr>
          <w:t>Análisis termográfico a paneles fotovoltaicos mediante digitalización de imágenes</w:t>
        </w:r>
        <w:r>
          <w:rPr>
            <w:b/>
            <w:szCs w:val="24"/>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AE46D0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7"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9"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1"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3"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4AB6D19"/>
    <w:multiLevelType w:val="multilevel"/>
    <w:tmpl w:val="B156DA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9" w15:restartNumberingAfterBreak="0">
    <w:nsid w:val="2FA63F75"/>
    <w:multiLevelType w:val="multilevel"/>
    <w:tmpl w:val="AD40F82C"/>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33C82CB1"/>
    <w:multiLevelType w:val="multilevel"/>
    <w:tmpl w:val="B428E1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3A103F79"/>
    <w:multiLevelType w:val="multilevel"/>
    <w:tmpl w:val="8F7ABAF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3CA00BF0"/>
    <w:multiLevelType w:val="hybridMultilevel"/>
    <w:tmpl w:val="99328A76"/>
    <w:lvl w:ilvl="0" w:tplc="50789146">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7"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0042A6E"/>
    <w:multiLevelType w:val="multilevel"/>
    <w:tmpl w:val="D362E2C6"/>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02A4399"/>
    <w:multiLevelType w:val="hybridMultilevel"/>
    <w:tmpl w:val="0EA2A17E"/>
    <w:lvl w:ilvl="0" w:tplc="240A000F">
      <w:start w:val="1"/>
      <w:numFmt w:val="decimal"/>
      <w:lvlText w:val="%1."/>
      <w:lvlJc w:val="left"/>
      <w:pPr>
        <w:ind w:left="2136" w:hanging="360"/>
      </w:pPr>
    </w:lvl>
    <w:lvl w:ilvl="1" w:tplc="240A0019" w:tentative="1">
      <w:start w:val="1"/>
      <w:numFmt w:val="lowerLetter"/>
      <w:lvlText w:val="%2."/>
      <w:lvlJc w:val="left"/>
      <w:pPr>
        <w:ind w:left="2856" w:hanging="360"/>
      </w:pPr>
    </w:lvl>
    <w:lvl w:ilvl="2" w:tplc="240A001B" w:tentative="1">
      <w:start w:val="1"/>
      <w:numFmt w:val="lowerRoman"/>
      <w:lvlText w:val="%3."/>
      <w:lvlJc w:val="right"/>
      <w:pPr>
        <w:ind w:left="3576" w:hanging="180"/>
      </w:pPr>
    </w:lvl>
    <w:lvl w:ilvl="3" w:tplc="240A000F" w:tentative="1">
      <w:start w:val="1"/>
      <w:numFmt w:val="decimal"/>
      <w:lvlText w:val="%4."/>
      <w:lvlJc w:val="left"/>
      <w:pPr>
        <w:ind w:left="4296" w:hanging="360"/>
      </w:pPr>
    </w:lvl>
    <w:lvl w:ilvl="4" w:tplc="240A0019" w:tentative="1">
      <w:start w:val="1"/>
      <w:numFmt w:val="lowerLetter"/>
      <w:lvlText w:val="%5."/>
      <w:lvlJc w:val="left"/>
      <w:pPr>
        <w:ind w:left="5016" w:hanging="360"/>
      </w:pPr>
    </w:lvl>
    <w:lvl w:ilvl="5" w:tplc="240A001B" w:tentative="1">
      <w:start w:val="1"/>
      <w:numFmt w:val="lowerRoman"/>
      <w:lvlText w:val="%6."/>
      <w:lvlJc w:val="right"/>
      <w:pPr>
        <w:ind w:left="5736" w:hanging="180"/>
      </w:pPr>
    </w:lvl>
    <w:lvl w:ilvl="6" w:tplc="240A000F" w:tentative="1">
      <w:start w:val="1"/>
      <w:numFmt w:val="decimal"/>
      <w:lvlText w:val="%7."/>
      <w:lvlJc w:val="left"/>
      <w:pPr>
        <w:ind w:left="6456" w:hanging="360"/>
      </w:pPr>
    </w:lvl>
    <w:lvl w:ilvl="7" w:tplc="240A0019" w:tentative="1">
      <w:start w:val="1"/>
      <w:numFmt w:val="lowerLetter"/>
      <w:lvlText w:val="%8."/>
      <w:lvlJc w:val="left"/>
      <w:pPr>
        <w:ind w:left="7176" w:hanging="360"/>
      </w:pPr>
    </w:lvl>
    <w:lvl w:ilvl="8" w:tplc="240A001B" w:tentative="1">
      <w:start w:val="1"/>
      <w:numFmt w:val="lowerRoman"/>
      <w:lvlText w:val="%9."/>
      <w:lvlJc w:val="right"/>
      <w:pPr>
        <w:ind w:left="7896" w:hanging="180"/>
      </w:pPr>
    </w:lvl>
  </w:abstractNum>
  <w:abstractNum w:abstractNumId="30"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31" w15:restartNumberingAfterBreak="0">
    <w:nsid w:val="42BB338B"/>
    <w:multiLevelType w:val="multilevel"/>
    <w:tmpl w:val="B156DA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4" w15:restartNumberingAfterBreak="0">
    <w:nsid w:val="4B955B86"/>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3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62244B3A"/>
    <w:multiLevelType w:val="multilevel"/>
    <w:tmpl w:val="6AEC364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71C6C0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1" w15:restartNumberingAfterBreak="0">
    <w:nsid w:val="711B5645"/>
    <w:multiLevelType w:val="hybridMultilevel"/>
    <w:tmpl w:val="C91A90A6"/>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2"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43"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5"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6" w15:restartNumberingAfterBreak="0">
    <w:nsid w:val="79656BC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8"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0"/>
  </w:num>
  <w:num w:numId="4">
    <w:abstractNumId w:val="43"/>
  </w:num>
  <w:num w:numId="5">
    <w:abstractNumId w:val="14"/>
  </w:num>
  <w:num w:numId="6">
    <w:abstractNumId w:val="48"/>
  </w:num>
  <w:num w:numId="7">
    <w:abstractNumId w:val="37"/>
  </w:num>
  <w:num w:numId="8">
    <w:abstractNumId w:val="16"/>
  </w:num>
  <w:num w:numId="9">
    <w:abstractNumId w:val="9"/>
  </w:num>
  <w:num w:numId="10">
    <w:abstractNumId w:val="11"/>
  </w:num>
  <w:num w:numId="11">
    <w:abstractNumId w:val="7"/>
  </w:num>
  <w:num w:numId="12">
    <w:abstractNumId w:val="13"/>
  </w:num>
  <w:num w:numId="13">
    <w:abstractNumId w:val="24"/>
  </w:num>
  <w:num w:numId="14">
    <w:abstractNumId w:val="20"/>
  </w:num>
  <w:num w:numId="15">
    <w:abstractNumId w:val="32"/>
  </w:num>
  <w:num w:numId="16">
    <w:abstractNumId w:val="10"/>
  </w:num>
  <w:num w:numId="17">
    <w:abstractNumId w:val="18"/>
  </w:num>
  <w:num w:numId="18">
    <w:abstractNumId w:val="42"/>
  </w:num>
  <w:num w:numId="19">
    <w:abstractNumId w:val="35"/>
  </w:num>
  <w:num w:numId="20">
    <w:abstractNumId w:val="6"/>
  </w:num>
  <w:num w:numId="21">
    <w:abstractNumId w:val="15"/>
  </w:num>
  <w:num w:numId="22">
    <w:abstractNumId w:val="47"/>
  </w:num>
  <w:num w:numId="23">
    <w:abstractNumId w:val="22"/>
  </w:num>
  <w:num w:numId="24">
    <w:abstractNumId w:val="1"/>
  </w:num>
  <w:num w:numId="25">
    <w:abstractNumId w:val="12"/>
  </w:num>
  <w:num w:numId="26">
    <w:abstractNumId w:val="21"/>
  </w:num>
  <w:num w:numId="27">
    <w:abstractNumId w:val="30"/>
  </w:num>
  <w:num w:numId="28">
    <w:abstractNumId w:val="36"/>
  </w:num>
  <w:num w:numId="29">
    <w:abstractNumId w:val="3"/>
  </w:num>
  <w:num w:numId="30">
    <w:abstractNumId w:val="2"/>
  </w:num>
  <w:num w:numId="31">
    <w:abstractNumId w:val="45"/>
  </w:num>
  <w:num w:numId="32">
    <w:abstractNumId w:val="40"/>
  </w:num>
  <w:num w:numId="33">
    <w:abstractNumId w:val="33"/>
  </w:num>
  <w:num w:numId="34">
    <w:abstractNumId w:val="44"/>
  </w:num>
  <w:num w:numId="35">
    <w:abstractNumId w:val="27"/>
  </w:num>
  <w:num w:numId="36">
    <w:abstractNumId w:val="26"/>
  </w:num>
  <w:num w:numId="37">
    <w:abstractNumId w:val="17"/>
  </w:num>
  <w:num w:numId="38">
    <w:abstractNumId w:val="34"/>
  </w:num>
  <w:num w:numId="39">
    <w:abstractNumId w:val="46"/>
  </w:num>
  <w:num w:numId="40">
    <w:abstractNumId w:val="5"/>
  </w:num>
  <w:num w:numId="41">
    <w:abstractNumId w:val="39"/>
  </w:num>
  <w:num w:numId="42">
    <w:abstractNumId w:val="41"/>
  </w:num>
  <w:num w:numId="43">
    <w:abstractNumId w:val="19"/>
  </w:num>
  <w:num w:numId="44">
    <w:abstractNumId w:val="31"/>
  </w:num>
  <w:num w:numId="45">
    <w:abstractNumId w:val="29"/>
  </w:num>
  <w:num w:numId="46">
    <w:abstractNumId w:val="23"/>
  </w:num>
  <w:num w:numId="47">
    <w:abstractNumId w:val="28"/>
  </w:num>
  <w:num w:numId="48">
    <w:abstractNumId w:val="38"/>
  </w:num>
  <w:num w:numId="49">
    <w:abstractNumId w:val="2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21F2"/>
    <w:rsid w:val="00035E52"/>
    <w:rsid w:val="00037095"/>
    <w:rsid w:val="000374E4"/>
    <w:rsid w:val="000418D0"/>
    <w:rsid w:val="00041E14"/>
    <w:rsid w:val="00043278"/>
    <w:rsid w:val="00043354"/>
    <w:rsid w:val="000435AD"/>
    <w:rsid w:val="00044908"/>
    <w:rsid w:val="00054251"/>
    <w:rsid w:val="00054A85"/>
    <w:rsid w:val="0005531E"/>
    <w:rsid w:val="00056E12"/>
    <w:rsid w:val="00057250"/>
    <w:rsid w:val="00057558"/>
    <w:rsid w:val="000579B8"/>
    <w:rsid w:val="0006536C"/>
    <w:rsid w:val="000674C6"/>
    <w:rsid w:val="000702D3"/>
    <w:rsid w:val="000741BF"/>
    <w:rsid w:val="0007457D"/>
    <w:rsid w:val="000765AB"/>
    <w:rsid w:val="00076C0B"/>
    <w:rsid w:val="000823C6"/>
    <w:rsid w:val="0008530C"/>
    <w:rsid w:val="00086D58"/>
    <w:rsid w:val="00086DEF"/>
    <w:rsid w:val="00092A59"/>
    <w:rsid w:val="000A2293"/>
    <w:rsid w:val="000A4100"/>
    <w:rsid w:val="000A6048"/>
    <w:rsid w:val="000A6960"/>
    <w:rsid w:val="000A6B5C"/>
    <w:rsid w:val="000B3603"/>
    <w:rsid w:val="000B5BDB"/>
    <w:rsid w:val="000C29DA"/>
    <w:rsid w:val="000C6DDA"/>
    <w:rsid w:val="000C7640"/>
    <w:rsid w:val="000D0A99"/>
    <w:rsid w:val="000D0D71"/>
    <w:rsid w:val="000D1185"/>
    <w:rsid w:val="000D29C6"/>
    <w:rsid w:val="000D3B38"/>
    <w:rsid w:val="000D7B84"/>
    <w:rsid w:val="000D7DCF"/>
    <w:rsid w:val="000E0C05"/>
    <w:rsid w:val="000E254F"/>
    <w:rsid w:val="000E483E"/>
    <w:rsid w:val="000E63EB"/>
    <w:rsid w:val="000E7905"/>
    <w:rsid w:val="000E7C36"/>
    <w:rsid w:val="000F14FA"/>
    <w:rsid w:val="000F187B"/>
    <w:rsid w:val="000F2255"/>
    <w:rsid w:val="000F23F0"/>
    <w:rsid w:val="000F266F"/>
    <w:rsid w:val="000F3AFC"/>
    <w:rsid w:val="000F4E89"/>
    <w:rsid w:val="000F6D15"/>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B20"/>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381D"/>
    <w:rsid w:val="00194BA2"/>
    <w:rsid w:val="001962D2"/>
    <w:rsid w:val="001A03F6"/>
    <w:rsid w:val="001A2A2D"/>
    <w:rsid w:val="001A5107"/>
    <w:rsid w:val="001B18C5"/>
    <w:rsid w:val="001B322C"/>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114"/>
    <w:rsid w:val="001E125C"/>
    <w:rsid w:val="001E1735"/>
    <w:rsid w:val="001E3CD0"/>
    <w:rsid w:val="001E4E66"/>
    <w:rsid w:val="001E612E"/>
    <w:rsid w:val="001F16C9"/>
    <w:rsid w:val="001F1DE0"/>
    <w:rsid w:val="001F1FD6"/>
    <w:rsid w:val="001F22C2"/>
    <w:rsid w:val="001F3DCC"/>
    <w:rsid w:val="001F44BA"/>
    <w:rsid w:val="001F5EEC"/>
    <w:rsid w:val="001F7A28"/>
    <w:rsid w:val="002004FE"/>
    <w:rsid w:val="00203E0C"/>
    <w:rsid w:val="00205616"/>
    <w:rsid w:val="00207255"/>
    <w:rsid w:val="002072F3"/>
    <w:rsid w:val="00207DA0"/>
    <w:rsid w:val="00213D54"/>
    <w:rsid w:val="00220325"/>
    <w:rsid w:val="00220A86"/>
    <w:rsid w:val="00222235"/>
    <w:rsid w:val="00222C09"/>
    <w:rsid w:val="002238CE"/>
    <w:rsid w:val="002256D2"/>
    <w:rsid w:val="00225BE5"/>
    <w:rsid w:val="002332DC"/>
    <w:rsid w:val="0023468E"/>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74FF1"/>
    <w:rsid w:val="00280088"/>
    <w:rsid w:val="00286B8B"/>
    <w:rsid w:val="002917CD"/>
    <w:rsid w:val="00292DE9"/>
    <w:rsid w:val="00294825"/>
    <w:rsid w:val="002973EC"/>
    <w:rsid w:val="002A3E8E"/>
    <w:rsid w:val="002A4358"/>
    <w:rsid w:val="002A6F94"/>
    <w:rsid w:val="002A765F"/>
    <w:rsid w:val="002B2ACB"/>
    <w:rsid w:val="002B3597"/>
    <w:rsid w:val="002B5530"/>
    <w:rsid w:val="002C0012"/>
    <w:rsid w:val="002C1F77"/>
    <w:rsid w:val="002C3876"/>
    <w:rsid w:val="002C4C3F"/>
    <w:rsid w:val="002C64D3"/>
    <w:rsid w:val="002C7F26"/>
    <w:rsid w:val="002D28EA"/>
    <w:rsid w:val="002D352C"/>
    <w:rsid w:val="002D618B"/>
    <w:rsid w:val="002E1C45"/>
    <w:rsid w:val="002E2730"/>
    <w:rsid w:val="002E4908"/>
    <w:rsid w:val="002E535F"/>
    <w:rsid w:val="002E7BB6"/>
    <w:rsid w:val="002F1464"/>
    <w:rsid w:val="002F7A7A"/>
    <w:rsid w:val="00300F6B"/>
    <w:rsid w:val="00301609"/>
    <w:rsid w:val="00304252"/>
    <w:rsid w:val="0030470E"/>
    <w:rsid w:val="00304D59"/>
    <w:rsid w:val="00304E1D"/>
    <w:rsid w:val="003126B0"/>
    <w:rsid w:val="00312A47"/>
    <w:rsid w:val="00313DCA"/>
    <w:rsid w:val="00314E1A"/>
    <w:rsid w:val="0032050F"/>
    <w:rsid w:val="003205AA"/>
    <w:rsid w:val="00322C14"/>
    <w:rsid w:val="0032303C"/>
    <w:rsid w:val="00333384"/>
    <w:rsid w:val="00336AF0"/>
    <w:rsid w:val="00336E3E"/>
    <w:rsid w:val="00340E8D"/>
    <w:rsid w:val="00341297"/>
    <w:rsid w:val="0034194E"/>
    <w:rsid w:val="003419BE"/>
    <w:rsid w:val="00341E26"/>
    <w:rsid w:val="00342020"/>
    <w:rsid w:val="00350171"/>
    <w:rsid w:val="00360495"/>
    <w:rsid w:val="003652F7"/>
    <w:rsid w:val="00366D2F"/>
    <w:rsid w:val="00366E61"/>
    <w:rsid w:val="003676B2"/>
    <w:rsid w:val="00367C63"/>
    <w:rsid w:val="00373FD0"/>
    <w:rsid w:val="003803DE"/>
    <w:rsid w:val="00380AEF"/>
    <w:rsid w:val="00380B78"/>
    <w:rsid w:val="003824B3"/>
    <w:rsid w:val="00382D83"/>
    <w:rsid w:val="00384C08"/>
    <w:rsid w:val="00384E01"/>
    <w:rsid w:val="00386772"/>
    <w:rsid w:val="003907E0"/>
    <w:rsid w:val="00391EFA"/>
    <w:rsid w:val="0039395D"/>
    <w:rsid w:val="00396316"/>
    <w:rsid w:val="00396834"/>
    <w:rsid w:val="0039793A"/>
    <w:rsid w:val="003A0E83"/>
    <w:rsid w:val="003A2D13"/>
    <w:rsid w:val="003A2FC5"/>
    <w:rsid w:val="003A3541"/>
    <w:rsid w:val="003A4F90"/>
    <w:rsid w:val="003A61EF"/>
    <w:rsid w:val="003A686E"/>
    <w:rsid w:val="003A77F3"/>
    <w:rsid w:val="003B2BBA"/>
    <w:rsid w:val="003B2ECF"/>
    <w:rsid w:val="003B5EBB"/>
    <w:rsid w:val="003B7D16"/>
    <w:rsid w:val="003C2766"/>
    <w:rsid w:val="003C33E1"/>
    <w:rsid w:val="003C5E1D"/>
    <w:rsid w:val="003D0CA8"/>
    <w:rsid w:val="003D0D04"/>
    <w:rsid w:val="003D3CB8"/>
    <w:rsid w:val="003D58B1"/>
    <w:rsid w:val="003D63AE"/>
    <w:rsid w:val="003E0AE3"/>
    <w:rsid w:val="003E17FB"/>
    <w:rsid w:val="003E2BB8"/>
    <w:rsid w:val="003E43DC"/>
    <w:rsid w:val="003E4D09"/>
    <w:rsid w:val="003E5D55"/>
    <w:rsid w:val="003E788E"/>
    <w:rsid w:val="003F1E43"/>
    <w:rsid w:val="003F4248"/>
    <w:rsid w:val="00400A67"/>
    <w:rsid w:val="004018A9"/>
    <w:rsid w:val="00404921"/>
    <w:rsid w:val="00407100"/>
    <w:rsid w:val="00414A5D"/>
    <w:rsid w:val="00415CD0"/>
    <w:rsid w:val="00415FA7"/>
    <w:rsid w:val="00422D9A"/>
    <w:rsid w:val="0042428B"/>
    <w:rsid w:val="00432294"/>
    <w:rsid w:val="004353CF"/>
    <w:rsid w:val="00436898"/>
    <w:rsid w:val="00440617"/>
    <w:rsid w:val="004431A1"/>
    <w:rsid w:val="004456B3"/>
    <w:rsid w:val="0045327C"/>
    <w:rsid w:val="004565D7"/>
    <w:rsid w:val="00456E4D"/>
    <w:rsid w:val="00457F6F"/>
    <w:rsid w:val="00463368"/>
    <w:rsid w:val="004638D3"/>
    <w:rsid w:val="00470D3F"/>
    <w:rsid w:val="004715EB"/>
    <w:rsid w:val="00471759"/>
    <w:rsid w:val="00472B92"/>
    <w:rsid w:val="00474FFB"/>
    <w:rsid w:val="00476991"/>
    <w:rsid w:val="00477D84"/>
    <w:rsid w:val="00481BE2"/>
    <w:rsid w:val="0048274D"/>
    <w:rsid w:val="00484E85"/>
    <w:rsid w:val="00485A0E"/>
    <w:rsid w:val="00487897"/>
    <w:rsid w:val="00487FF0"/>
    <w:rsid w:val="0049515A"/>
    <w:rsid w:val="004958BB"/>
    <w:rsid w:val="004965CF"/>
    <w:rsid w:val="004A16F1"/>
    <w:rsid w:val="004B33DC"/>
    <w:rsid w:val="004B3961"/>
    <w:rsid w:val="004B59A5"/>
    <w:rsid w:val="004B61B9"/>
    <w:rsid w:val="004B6727"/>
    <w:rsid w:val="004B6DDC"/>
    <w:rsid w:val="004C07DE"/>
    <w:rsid w:val="004C0884"/>
    <w:rsid w:val="004C095A"/>
    <w:rsid w:val="004C43E5"/>
    <w:rsid w:val="004C529B"/>
    <w:rsid w:val="004C5E10"/>
    <w:rsid w:val="004C7720"/>
    <w:rsid w:val="004D2E29"/>
    <w:rsid w:val="004D669F"/>
    <w:rsid w:val="004D6E26"/>
    <w:rsid w:val="004E14B3"/>
    <w:rsid w:val="004E221E"/>
    <w:rsid w:val="004E3FFA"/>
    <w:rsid w:val="004E505A"/>
    <w:rsid w:val="004E7ED7"/>
    <w:rsid w:val="004F0995"/>
    <w:rsid w:val="004F4C62"/>
    <w:rsid w:val="004F5C8D"/>
    <w:rsid w:val="004F7DD1"/>
    <w:rsid w:val="00504744"/>
    <w:rsid w:val="00504C11"/>
    <w:rsid w:val="00505199"/>
    <w:rsid w:val="00506628"/>
    <w:rsid w:val="00514B64"/>
    <w:rsid w:val="00517E3C"/>
    <w:rsid w:val="005201AD"/>
    <w:rsid w:val="0052302A"/>
    <w:rsid w:val="00524C95"/>
    <w:rsid w:val="00525BF4"/>
    <w:rsid w:val="00531042"/>
    <w:rsid w:val="00531E8B"/>
    <w:rsid w:val="0053307B"/>
    <w:rsid w:val="00536EA9"/>
    <w:rsid w:val="00541886"/>
    <w:rsid w:val="00544AB9"/>
    <w:rsid w:val="00544D07"/>
    <w:rsid w:val="00547D1F"/>
    <w:rsid w:val="00551044"/>
    <w:rsid w:val="0055462A"/>
    <w:rsid w:val="00554E30"/>
    <w:rsid w:val="00566DC3"/>
    <w:rsid w:val="00570226"/>
    <w:rsid w:val="00570B40"/>
    <w:rsid w:val="00571BD8"/>
    <w:rsid w:val="00571F6F"/>
    <w:rsid w:val="005723F9"/>
    <w:rsid w:val="00573A7F"/>
    <w:rsid w:val="00573F19"/>
    <w:rsid w:val="00576C78"/>
    <w:rsid w:val="00576CE1"/>
    <w:rsid w:val="00581A4F"/>
    <w:rsid w:val="005823EA"/>
    <w:rsid w:val="00582B5A"/>
    <w:rsid w:val="00585117"/>
    <w:rsid w:val="005858D2"/>
    <w:rsid w:val="00593994"/>
    <w:rsid w:val="00594180"/>
    <w:rsid w:val="0059690A"/>
    <w:rsid w:val="005A05B5"/>
    <w:rsid w:val="005A1472"/>
    <w:rsid w:val="005A712F"/>
    <w:rsid w:val="005A771D"/>
    <w:rsid w:val="005B04F8"/>
    <w:rsid w:val="005B08AB"/>
    <w:rsid w:val="005B30E0"/>
    <w:rsid w:val="005B3326"/>
    <w:rsid w:val="005B4141"/>
    <w:rsid w:val="005B6246"/>
    <w:rsid w:val="005B65D5"/>
    <w:rsid w:val="005B6676"/>
    <w:rsid w:val="005B689E"/>
    <w:rsid w:val="005C0A58"/>
    <w:rsid w:val="005C2EFA"/>
    <w:rsid w:val="005C4F45"/>
    <w:rsid w:val="005D2412"/>
    <w:rsid w:val="005D7962"/>
    <w:rsid w:val="005E08D5"/>
    <w:rsid w:val="005E4C2C"/>
    <w:rsid w:val="005E4EBD"/>
    <w:rsid w:val="005E534E"/>
    <w:rsid w:val="005E562B"/>
    <w:rsid w:val="005E5BBD"/>
    <w:rsid w:val="005E76E9"/>
    <w:rsid w:val="005F26C4"/>
    <w:rsid w:val="0060381D"/>
    <w:rsid w:val="00604432"/>
    <w:rsid w:val="00605BD4"/>
    <w:rsid w:val="006111C1"/>
    <w:rsid w:val="00612911"/>
    <w:rsid w:val="00613E7D"/>
    <w:rsid w:val="00615485"/>
    <w:rsid w:val="0062048B"/>
    <w:rsid w:val="00622A97"/>
    <w:rsid w:val="006236A7"/>
    <w:rsid w:val="006242F0"/>
    <w:rsid w:val="00632C9F"/>
    <w:rsid w:val="00632D25"/>
    <w:rsid w:val="0063698A"/>
    <w:rsid w:val="00641BDD"/>
    <w:rsid w:val="00642738"/>
    <w:rsid w:val="00646E8E"/>
    <w:rsid w:val="0064781F"/>
    <w:rsid w:val="0065026F"/>
    <w:rsid w:val="00651FD5"/>
    <w:rsid w:val="006527F4"/>
    <w:rsid w:val="00652C01"/>
    <w:rsid w:val="00654506"/>
    <w:rsid w:val="00662D01"/>
    <w:rsid w:val="00663E1C"/>
    <w:rsid w:val="00664E8E"/>
    <w:rsid w:val="006678E5"/>
    <w:rsid w:val="00671DAD"/>
    <w:rsid w:val="006758C6"/>
    <w:rsid w:val="00675EC0"/>
    <w:rsid w:val="00676BCA"/>
    <w:rsid w:val="006824C1"/>
    <w:rsid w:val="00683A23"/>
    <w:rsid w:val="0068617C"/>
    <w:rsid w:val="006956D4"/>
    <w:rsid w:val="00695778"/>
    <w:rsid w:val="006A0060"/>
    <w:rsid w:val="006A0C10"/>
    <w:rsid w:val="006A39B5"/>
    <w:rsid w:val="006A3C2C"/>
    <w:rsid w:val="006A6457"/>
    <w:rsid w:val="006B6601"/>
    <w:rsid w:val="006C08F3"/>
    <w:rsid w:val="006C254A"/>
    <w:rsid w:val="006C2A11"/>
    <w:rsid w:val="006C3724"/>
    <w:rsid w:val="006C487F"/>
    <w:rsid w:val="006C4B0A"/>
    <w:rsid w:val="006C6CF2"/>
    <w:rsid w:val="006D13A3"/>
    <w:rsid w:val="006E60B2"/>
    <w:rsid w:val="006F19B2"/>
    <w:rsid w:val="006F33FC"/>
    <w:rsid w:val="006F5780"/>
    <w:rsid w:val="006F7CBC"/>
    <w:rsid w:val="00705A89"/>
    <w:rsid w:val="007063F9"/>
    <w:rsid w:val="0071094D"/>
    <w:rsid w:val="00712D58"/>
    <w:rsid w:val="007154A8"/>
    <w:rsid w:val="0071605D"/>
    <w:rsid w:val="00720B8B"/>
    <w:rsid w:val="00721B08"/>
    <w:rsid w:val="00721D9D"/>
    <w:rsid w:val="0072209C"/>
    <w:rsid w:val="00723F43"/>
    <w:rsid w:val="007259DA"/>
    <w:rsid w:val="00726874"/>
    <w:rsid w:val="00731BDE"/>
    <w:rsid w:val="00731CB4"/>
    <w:rsid w:val="00733FC9"/>
    <w:rsid w:val="00737E25"/>
    <w:rsid w:val="00740EAF"/>
    <w:rsid w:val="00741CB7"/>
    <w:rsid w:val="007451C3"/>
    <w:rsid w:val="0074602E"/>
    <w:rsid w:val="00746855"/>
    <w:rsid w:val="00746904"/>
    <w:rsid w:val="00752B8F"/>
    <w:rsid w:val="00752D0F"/>
    <w:rsid w:val="00753BC3"/>
    <w:rsid w:val="00754FE0"/>
    <w:rsid w:val="00763A96"/>
    <w:rsid w:val="0076430D"/>
    <w:rsid w:val="007651B9"/>
    <w:rsid w:val="00767411"/>
    <w:rsid w:val="0077046B"/>
    <w:rsid w:val="007710D3"/>
    <w:rsid w:val="00771F09"/>
    <w:rsid w:val="00774126"/>
    <w:rsid w:val="00781041"/>
    <w:rsid w:val="00781B82"/>
    <w:rsid w:val="0078208E"/>
    <w:rsid w:val="007848E9"/>
    <w:rsid w:val="00787BF2"/>
    <w:rsid w:val="007912D2"/>
    <w:rsid w:val="00791B3A"/>
    <w:rsid w:val="00791D73"/>
    <w:rsid w:val="0079213D"/>
    <w:rsid w:val="007948EC"/>
    <w:rsid w:val="0079625D"/>
    <w:rsid w:val="00796565"/>
    <w:rsid w:val="007A35C3"/>
    <w:rsid w:val="007A490B"/>
    <w:rsid w:val="007A5BA6"/>
    <w:rsid w:val="007A601A"/>
    <w:rsid w:val="007A699A"/>
    <w:rsid w:val="007A6B01"/>
    <w:rsid w:val="007B043E"/>
    <w:rsid w:val="007B2A4F"/>
    <w:rsid w:val="007C1379"/>
    <w:rsid w:val="007C50AF"/>
    <w:rsid w:val="007C61D0"/>
    <w:rsid w:val="007D00C5"/>
    <w:rsid w:val="007D11EE"/>
    <w:rsid w:val="007D1A1B"/>
    <w:rsid w:val="007D6569"/>
    <w:rsid w:val="007D696A"/>
    <w:rsid w:val="007D6F86"/>
    <w:rsid w:val="007E0C64"/>
    <w:rsid w:val="007E2DFE"/>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5172"/>
    <w:rsid w:val="00856B6D"/>
    <w:rsid w:val="008656E1"/>
    <w:rsid w:val="00866321"/>
    <w:rsid w:val="0086755B"/>
    <w:rsid w:val="008763BE"/>
    <w:rsid w:val="008826B2"/>
    <w:rsid w:val="008832AB"/>
    <w:rsid w:val="00883E82"/>
    <w:rsid w:val="008929CD"/>
    <w:rsid w:val="008971AA"/>
    <w:rsid w:val="008A023E"/>
    <w:rsid w:val="008A070C"/>
    <w:rsid w:val="008A196A"/>
    <w:rsid w:val="008A4047"/>
    <w:rsid w:val="008A58F4"/>
    <w:rsid w:val="008B1BC0"/>
    <w:rsid w:val="008B1DD4"/>
    <w:rsid w:val="008B32CF"/>
    <w:rsid w:val="008B3FAD"/>
    <w:rsid w:val="008B510C"/>
    <w:rsid w:val="008B6047"/>
    <w:rsid w:val="008B65BA"/>
    <w:rsid w:val="008B65C8"/>
    <w:rsid w:val="008C34B2"/>
    <w:rsid w:val="008C3FA4"/>
    <w:rsid w:val="008C5737"/>
    <w:rsid w:val="008D3ED2"/>
    <w:rsid w:val="008E575D"/>
    <w:rsid w:val="008E5C71"/>
    <w:rsid w:val="008E6955"/>
    <w:rsid w:val="008F0026"/>
    <w:rsid w:val="008F15B6"/>
    <w:rsid w:val="008F37B4"/>
    <w:rsid w:val="008F5DFC"/>
    <w:rsid w:val="009017C4"/>
    <w:rsid w:val="00902CC7"/>
    <w:rsid w:val="00903333"/>
    <w:rsid w:val="00920932"/>
    <w:rsid w:val="00922B98"/>
    <w:rsid w:val="00923E55"/>
    <w:rsid w:val="009314A0"/>
    <w:rsid w:val="00931606"/>
    <w:rsid w:val="00933160"/>
    <w:rsid w:val="00933A94"/>
    <w:rsid w:val="00935060"/>
    <w:rsid w:val="00936B6F"/>
    <w:rsid w:val="00940644"/>
    <w:rsid w:val="00940F99"/>
    <w:rsid w:val="00940FC4"/>
    <w:rsid w:val="00943B0A"/>
    <w:rsid w:val="0094507C"/>
    <w:rsid w:val="0094554D"/>
    <w:rsid w:val="00945ADD"/>
    <w:rsid w:val="00946045"/>
    <w:rsid w:val="009510EB"/>
    <w:rsid w:val="00951D63"/>
    <w:rsid w:val="009528AB"/>
    <w:rsid w:val="00952ADB"/>
    <w:rsid w:val="00961F8D"/>
    <w:rsid w:val="0096564F"/>
    <w:rsid w:val="00966B5A"/>
    <w:rsid w:val="009720FB"/>
    <w:rsid w:val="00973386"/>
    <w:rsid w:val="00982770"/>
    <w:rsid w:val="009839C7"/>
    <w:rsid w:val="00984E4F"/>
    <w:rsid w:val="009861E4"/>
    <w:rsid w:val="00990076"/>
    <w:rsid w:val="00994841"/>
    <w:rsid w:val="00994C96"/>
    <w:rsid w:val="009A0398"/>
    <w:rsid w:val="009A1FF9"/>
    <w:rsid w:val="009A43C3"/>
    <w:rsid w:val="009A54C9"/>
    <w:rsid w:val="009A5DA7"/>
    <w:rsid w:val="009B1FF3"/>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6F1"/>
    <w:rsid w:val="009D4A2D"/>
    <w:rsid w:val="009E06F3"/>
    <w:rsid w:val="009E12C3"/>
    <w:rsid w:val="009E18D7"/>
    <w:rsid w:val="009E44F6"/>
    <w:rsid w:val="009E4FF7"/>
    <w:rsid w:val="009E5783"/>
    <w:rsid w:val="009F39C8"/>
    <w:rsid w:val="009F5660"/>
    <w:rsid w:val="009F7862"/>
    <w:rsid w:val="00A00482"/>
    <w:rsid w:val="00A00AE4"/>
    <w:rsid w:val="00A01B71"/>
    <w:rsid w:val="00A01BF6"/>
    <w:rsid w:val="00A02F87"/>
    <w:rsid w:val="00A04900"/>
    <w:rsid w:val="00A07CE3"/>
    <w:rsid w:val="00A15454"/>
    <w:rsid w:val="00A15E6E"/>
    <w:rsid w:val="00A2116D"/>
    <w:rsid w:val="00A22155"/>
    <w:rsid w:val="00A25F55"/>
    <w:rsid w:val="00A26D4B"/>
    <w:rsid w:val="00A316BB"/>
    <w:rsid w:val="00A31A8B"/>
    <w:rsid w:val="00A31F56"/>
    <w:rsid w:val="00A3445E"/>
    <w:rsid w:val="00A36AEA"/>
    <w:rsid w:val="00A37E0E"/>
    <w:rsid w:val="00A40912"/>
    <w:rsid w:val="00A40B20"/>
    <w:rsid w:val="00A43233"/>
    <w:rsid w:val="00A454AA"/>
    <w:rsid w:val="00A4778A"/>
    <w:rsid w:val="00A503D1"/>
    <w:rsid w:val="00A50481"/>
    <w:rsid w:val="00A50571"/>
    <w:rsid w:val="00A513D7"/>
    <w:rsid w:val="00A534DC"/>
    <w:rsid w:val="00A53F7E"/>
    <w:rsid w:val="00A610C6"/>
    <w:rsid w:val="00A6417C"/>
    <w:rsid w:val="00A66444"/>
    <w:rsid w:val="00A670A6"/>
    <w:rsid w:val="00A67FCA"/>
    <w:rsid w:val="00A74A9A"/>
    <w:rsid w:val="00A8018E"/>
    <w:rsid w:val="00A812A9"/>
    <w:rsid w:val="00A81D80"/>
    <w:rsid w:val="00A86901"/>
    <w:rsid w:val="00A92191"/>
    <w:rsid w:val="00A936EE"/>
    <w:rsid w:val="00A94DEC"/>
    <w:rsid w:val="00A95A8F"/>
    <w:rsid w:val="00A97925"/>
    <w:rsid w:val="00AA0471"/>
    <w:rsid w:val="00AA127E"/>
    <w:rsid w:val="00AA20A0"/>
    <w:rsid w:val="00AA359A"/>
    <w:rsid w:val="00AA3E69"/>
    <w:rsid w:val="00AA4A87"/>
    <w:rsid w:val="00AA5CFD"/>
    <w:rsid w:val="00AB056E"/>
    <w:rsid w:val="00AB17EE"/>
    <w:rsid w:val="00AB248D"/>
    <w:rsid w:val="00AB2AAF"/>
    <w:rsid w:val="00AB47BE"/>
    <w:rsid w:val="00AB5386"/>
    <w:rsid w:val="00AB60EF"/>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050F9"/>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542DD"/>
    <w:rsid w:val="00B6067C"/>
    <w:rsid w:val="00B63834"/>
    <w:rsid w:val="00B644AF"/>
    <w:rsid w:val="00B71623"/>
    <w:rsid w:val="00B71B94"/>
    <w:rsid w:val="00B72CAA"/>
    <w:rsid w:val="00B77CA0"/>
    <w:rsid w:val="00B77DF2"/>
    <w:rsid w:val="00B81F6A"/>
    <w:rsid w:val="00B82E45"/>
    <w:rsid w:val="00B83902"/>
    <w:rsid w:val="00B864EA"/>
    <w:rsid w:val="00B86BE7"/>
    <w:rsid w:val="00B873F9"/>
    <w:rsid w:val="00B907C9"/>
    <w:rsid w:val="00B94353"/>
    <w:rsid w:val="00B96C1D"/>
    <w:rsid w:val="00BA040A"/>
    <w:rsid w:val="00BA40BB"/>
    <w:rsid w:val="00BA58CE"/>
    <w:rsid w:val="00BB16E6"/>
    <w:rsid w:val="00BB5571"/>
    <w:rsid w:val="00BB5A16"/>
    <w:rsid w:val="00BB6168"/>
    <w:rsid w:val="00BB657F"/>
    <w:rsid w:val="00BB6968"/>
    <w:rsid w:val="00BB6D81"/>
    <w:rsid w:val="00BC42ED"/>
    <w:rsid w:val="00BC528B"/>
    <w:rsid w:val="00BC6171"/>
    <w:rsid w:val="00BC6FC4"/>
    <w:rsid w:val="00BC7F9A"/>
    <w:rsid w:val="00BD0F0C"/>
    <w:rsid w:val="00BD32E1"/>
    <w:rsid w:val="00BD3A57"/>
    <w:rsid w:val="00BE0DE3"/>
    <w:rsid w:val="00BE1494"/>
    <w:rsid w:val="00BE27BB"/>
    <w:rsid w:val="00BE620C"/>
    <w:rsid w:val="00BE6A1D"/>
    <w:rsid w:val="00BF0645"/>
    <w:rsid w:val="00BF0F55"/>
    <w:rsid w:val="00BF640D"/>
    <w:rsid w:val="00BF7A33"/>
    <w:rsid w:val="00C01F63"/>
    <w:rsid w:val="00C038EF"/>
    <w:rsid w:val="00C10D2F"/>
    <w:rsid w:val="00C11E6B"/>
    <w:rsid w:val="00C1510B"/>
    <w:rsid w:val="00C16B0B"/>
    <w:rsid w:val="00C20B9C"/>
    <w:rsid w:val="00C22667"/>
    <w:rsid w:val="00C23790"/>
    <w:rsid w:val="00C23F6E"/>
    <w:rsid w:val="00C23FDD"/>
    <w:rsid w:val="00C24773"/>
    <w:rsid w:val="00C25A86"/>
    <w:rsid w:val="00C302C5"/>
    <w:rsid w:val="00C30F93"/>
    <w:rsid w:val="00C33F25"/>
    <w:rsid w:val="00C37CDE"/>
    <w:rsid w:val="00C4089F"/>
    <w:rsid w:val="00C40A50"/>
    <w:rsid w:val="00C5043E"/>
    <w:rsid w:val="00C50641"/>
    <w:rsid w:val="00C54CFF"/>
    <w:rsid w:val="00C5504F"/>
    <w:rsid w:val="00C57A25"/>
    <w:rsid w:val="00C628F6"/>
    <w:rsid w:val="00C64B54"/>
    <w:rsid w:val="00C67D75"/>
    <w:rsid w:val="00C70A8B"/>
    <w:rsid w:val="00C71185"/>
    <w:rsid w:val="00C73354"/>
    <w:rsid w:val="00C7461E"/>
    <w:rsid w:val="00C8063D"/>
    <w:rsid w:val="00C8451D"/>
    <w:rsid w:val="00C84692"/>
    <w:rsid w:val="00C84A8E"/>
    <w:rsid w:val="00C87320"/>
    <w:rsid w:val="00C93E22"/>
    <w:rsid w:val="00C97C73"/>
    <w:rsid w:val="00CB0ED1"/>
    <w:rsid w:val="00CB3959"/>
    <w:rsid w:val="00CB3DF4"/>
    <w:rsid w:val="00CB58CA"/>
    <w:rsid w:val="00CC1AC6"/>
    <w:rsid w:val="00CC4777"/>
    <w:rsid w:val="00CC4E9B"/>
    <w:rsid w:val="00CC75B5"/>
    <w:rsid w:val="00CC79D7"/>
    <w:rsid w:val="00CC7C14"/>
    <w:rsid w:val="00CD0A58"/>
    <w:rsid w:val="00CD31E3"/>
    <w:rsid w:val="00CD5DB0"/>
    <w:rsid w:val="00CD729F"/>
    <w:rsid w:val="00CD7E64"/>
    <w:rsid w:val="00CE0F1D"/>
    <w:rsid w:val="00CE2AB9"/>
    <w:rsid w:val="00CE398C"/>
    <w:rsid w:val="00CF1604"/>
    <w:rsid w:val="00CF1873"/>
    <w:rsid w:val="00CF1D51"/>
    <w:rsid w:val="00CF4047"/>
    <w:rsid w:val="00CF461C"/>
    <w:rsid w:val="00CF5096"/>
    <w:rsid w:val="00CF5EA3"/>
    <w:rsid w:val="00CF64DD"/>
    <w:rsid w:val="00CF7F46"/>
    <w:rsid w:val="00D005D0"/>
    <w:rsid w:val="00D00DC4"/>
    <w:rsid w:val="00D01C6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4F5E"/>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1744"/>
    <w:rsid w:val="00D82A8D"/>
    <w:rsid w:val="00D83FD6"/>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29C9"/>
    <w:rsid w:val="00DC34A3"/>
    <w:rsid w:val="00DC387D"/>
    <w:rsid w:val="00DC509A"/>
    <w:rsid w:val="00DD0900"/>
    <w:rsid w:val="00DD09A4"/>
    <w:rsid w:val="00DE192B"/>
    <w:rsid w:val="00DE62EB"/>
    <w:rsid w:val="00DF02F6"/>
    <w:rsid w:val="00DF5016"/>
    <w:rsid w:val="00E00468"/>
    <w:rsid w:val="00E02438"/>
    <w:rsid w:val="00E04118"/>
    <w:rsid w:val="00E07550"/>
    <w:rsid w:val="00E10090"/>
    <w:rsid w:val="00E110C9"/>
    <w:rsid w:val="00E12EDD"/>
    <w:rsid w:val="00E15AB3"/>
    <w:rsid w:val="00E16C9F"/>
    <w:rsid w:val="00E16E1D"/>
    <w:rsid w:val="00E17B04"/>
    <w:rsid w:val="00E203A8"/>
    <w:rsid w:val="00E20466"/>
    <w:rsid w:val="00E20FF1"/>
    <w:rsid w:val="00E220C4"/>
    <w:rsid w:val="00E24BD6"/>
    <w:rsid w:val="00E256DD"/>
    <w:rsid w:val="00E266CB"/>
    <w:rsid w:val="00E326AA"/>
    <w:rsid w:val="00E36168"/>
    <w:rsid w:val="00E363B0"/>
    <w:rsid w:val="00E37457"/>
    <w:rsid w:val="00E377ED"/>
    <w:rsid w:val="00E408EC"/>
    <w:rsid w:val="00E40985"/>
    <w:rsid w:val="00E43F0B"/>
    <w:rsid w:val="00E45ED8"/>
    <w:rsid w:val="00E462AB"/>
    <w:rsid w:val="00E46809"/>
    <w:rsid w:val="00E5106D"/>
    <w:rsid w:val="00E530A7"/>
    <w:rsid w:val="00E5785C"/>
    <w:rsid w:val="00E71ED9"/>
    <w:rsid w:val="00E7353B"/>
    <w:rsid w:val="00E739C1"/>
    <w:rsid w:val="00E76DDA"/>
    <w:rsid w:val="00E909EC"/>
    <w:rsid w:val="00E91995"/>
    <w:rsid w:val="00E94119"/>
    <w:rsid w:val="00E944DD"/>
    <w:rsid w:val="00E947C4"/>
    <w:rsid w:val="00E953BF"/>
    <w:rsid w:val="00E96569"/>
    <w:rsid w:val="00E96C39"/>
    <w:rsid w:val="00EA06B3"/>
    <w:rsid w:val="00EA0806"/>
    <w:rsid w:val="00EA0B59"/>
    <w:rsid w:val="00EA3CC1"/>
    <w:rsid w:val="00EA5930"/>
    <w:rsid w:val="00EA627E"/>
    <w:rsid w:val="00EA72F8"/>
    <w:rsid w:val="00EB1E05"/>
    <w:rsid w:val="00EB339E"/>
    <w:rsid w:val="00EB5320"/>
    <w:rsid w:val="00EB5BA7"/>
    <w:rsid w:val="00EB6EC8"/>
    <w:rsid w:val="00EC28CC"/>
    <w:rsid w:val="00EC3CBC"/>
    <w:rsid w:val="00EC485E"/>
    <w:rsid w:val="00ED6D77"/>
    <w:rsid w:val="00EE032A"/>
    <w:rsid w:val="00EF1FD0"/>
    <w:rsid w:val="00F0168F"/>
    <w:rsid w:val="00F06BD0"/>
    <w:rsid w:val="00F07559"/>
    <w:rsid w:val="00F1030E"/>
    <w:rsid w:val="00F12971"/>
    <w:rsid w:val="00F12D6C"/>
    <w:rsid w:val="00F13F54"/>
    <w:rsid w:val="00F152C5"/>
    <w:rsid w:val="00F20FD0"/>
    <w:rsid w:val="00F22DA3"/>
    <w:rsid w:val="00F23D0C"/>
    <w:rsid w:val="00F25B98"/>
    <w:rsid w:val="00F43240"/>
    <w:rsid w:val="00F4625C"/>
    <w:rsid w:val="00F4693D"/>
    <w:rsid w:val="00F4717B"/>
    <w:rsid w:val="00F500A3"/>
    <w:rsid w:val="00F53C5A"/>
    <w:rsid w:val="00F55F0F"/>
    <w:rsid w:val="00F56D81"/>
    <w:rsid w:val="00F6612B"/>
    <w:rsid w:val="00F6684A"/>
    <w:rsid w:val="00F70700"/>
    <w:rsid w:val="00F70CB4"/>
    <w:rsid w:val="00F7159E"/>
    <w:rsid w:val="00F71D68"/>
    <w:rsid w:val="00F72D65"/>
    <w:rsid w:val="00F733BA"/>
    <w:rsid w:val="00F74DB2"/>
    <w:rsid w:val="00F74ECA"/>
    <w:rsid w:val="00F75ACE"/>
    <w:rsid w:val="00F76340"/>
    <w:rsid w:val="00F7635F"/>
    <w:rsid w:val="00F76CED"/>
    <w:rsid w:val="00F81A87"/>
    <w:rsid w:val="00F83210"/>
    <w:rsid w:val="00F8684E"/>
    <w:rsid w:val="00F92879"/>
    <w:rsid w:val="00F9345C"/>
    <w:rsid w:val="00F949AC"/>
    <w:rsid w:val="00F959FE"/>
    <w:rsid w:val="00F9652C"/>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035A"/>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noProof/>
      <w:sz w:val="24"/>
      <w:lang w:val="es-CO"/>
    </w:rPr>
  </w:style>
  <w:style w:type="paragraph" w:styleId="Ttulo1">
    <w:name w:val="heading 1"/>
    <w:basedOn w:val="Normal"/>
    <w:next w:val="Normal"/>
    <w:link w:val="Ttulo1Car"/>
    <w:uiPriority w:val="9"/>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D618B"/>
    <w:pPr>
      <w:keepNext/>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rPr>
  </w:style>
  <w:style w:type="paragraph" w:styleId="Ttulo5">
    <w:name w:val="heading 5"/>
    <w:basedOn w:val="Normal"/>
    <w:next w:val="Normal"/>
    <w:link w:val="Ttulo5Car"/>
    <w:qFormat/>
    <w:rsid w:val="00D1314A"/>
    <w:pPr>
      <w:outlineLvl w:val="4"/>
    </w:pPr>
    <w:rPr>
      <w:b/>
      <w:bCs/>
      <w:i/>
      <w:iCs/>
      <w:sz w:val="26"/>
      <w:szCs w:val="26"/>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locked/>
    <w:rsid w:val="00973386"/>
    <w:rPr>
      <w:rFonts w:ascii="Times New Roman" w:hAnsi="Times New Roman"/>
      <w:b/>
      <w:bCs/>
      <w:sz w:val="24"/>
      <w:szCs w:val="28"/>
    </w:rPr>
  </w:style>
  <w:style w:type="character" w:customStyle="1" w:styleId="Ttulo2Car">
    <w:name w:val="Título 2 Car"/>
    <w:link w:val="Ttulo2"/>
    <w:rsid w:val="002D618B"/>
    <w:rPr>
      <w:rFonts w:ascii="Times New Roman" w:hAnsi="Times New Roman"/>
      <w:b/>
      <w:bCs/>
      <w:noProof/>
      <w:sz w:val="24"/>
      <w:lang w:val="es-CO"/>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34"/>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 w:type="paragraph" w:customStyle="1" w:styleId="Default">
    <w:name w:val="Default"/>
    <w:rsid w:val="00A81D80"/>
    <w:pPr>
      <w:autoSpaceDE w:val="0"/>
      <w:autoSpaceDN w:val="0"/>
      <w:adjustRightInd w:val="0"/>
    </w:pPr>
    <w:rPr>
      <w:rFonts w:ascii="Cambria Math" w:eastAsiaTheme="minorHAnsi" w:hAnsi="Cambria Math" w:cs="Cambria Math"/>
      <w:color w:val="000000"/>
      <w:sz w:val="24"/>
      <w:szCs w:val="24"/>
      <w:lang w:val="es-C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1205">
      <w:bodyDiv w:val="1"/>
      <w:marLeft w:val="0"/>
      <w:marRight w:val="0"/>
      <w:marTop w:val="0"/>
      <w:marBottom w:val="0"/>
      <w:divBdr>
        <w:top w:val="none" w:sz="0" w:space="0" w:color="auto"/>
        <w:left w:val="none" w:sz="0" w:space="0" w:color="auto"/>
        <w:bottom w:val="none" w:sz="0" w:space="0" w:color="auto"/>
        <w:right w:val="none" w:sz="0" w:space="0" w:color="auto"/>
      </w:divBdr>
    </w:div>
    <w:div w:id="28455347">
      <w:bodyDiv w:val="1"/>
      <w:marLeft w:val="0"/>
      <w:marRight w:val="0"/>
      <w:marTop w:val="0"/>
      <w:marBottom w:val="0"/>
      <w:divBdr>
        <w:top w:val="none" w:sz="0" w:space="0" w:color="auto"/>
        <w:left w:val="none" w:sz="0" w:space="0" w:color="auto"/>
        <w:bottom w:val="none" w:sz="0" w:space="0" w:color="auto"/>
        <w:right w:val="none" w:sz="0" w:space="0" w:color="auto"/>
      </w:divBdr>
    </w:div>
    <w:div w:id="45186908">
      <w:bodyDiv w:val="1"/>
      <w:marLeft w:val="0"/>
      <w:marRight w:val="0"/>
      <w:marTop w:val="0"/>
      <w:marBottom w:val="0"/>
      <w:divBdr>
        <w:top w:val="none" w:sz="0" w:space="0" w:color="auto"/>
        <w:left w:val="none" w:sz="0" w:space="0" w:color="auto"/>
        <w:bottom w:val="none" w:sz="0" w:space="0" w:color="auto"/>
        <w:right w:val="none" w:sz="0" w:space="0" w:color="auto"/>
      </w:divBdr>
    </w:div>
    <w:div w:id="53941522">
      <w:bodyDiv w:val="1"/>
      <w:marLeft w:val="0"/>
      <w:marRight w:val="0"/>
      <w:marTop w:val="0"/>
      <w:marBottom w:val="0"/>
      <w:divBdr>
        <w:top w:val="none" w:sz="0" w:space="0" w:color="auto"/>
        <w:left w:val="none" w:sz="0" w:space="0" w:color="auto"/>
        <w:bottom w:val="none" w:sz="0" w:space="0" w:color="auto"/>
        <w:right w:val="none" w:sz="0" w:space="0" w:color="auto"/>
      </w:divBdr>
    </w:div>
    <w:div w:id="59056554">
      <w:bodyDiv w:val="1"/>
      <w:marLeft w:val="0"/>
      <w:marRight w:val="0"/>
      <w:marTop w:val="0"/>
      <w:marBottom w:val="0"/>
      <w:divBdr>
        <w:top w:val="none" w:sz="0" w:space="0" w:color="auto"/>
        <w:left w:val="none" w:sz="0" w:space="0" w:color="auto"/>
        <w:bottom w:val="none" w:sz="0" w:space="0" w:color="auto"/>
        <w:right w:val="none" w:sz="0" w:space="0" w:color="auto"/>
      </w:divBdr>
    </w:div>
    <w:div w:id="61684465">
      <w:bodyDiv w:val="1"/>
      <w:marLeft w:val="0"/>
      <w:marRight w:val="0"/>
      <w:marTop w:val="0"/>
      <w:marBottom w:val="0"/>
      <w:divBdr>
        <w:top w:val="none" w:sz="0" w:space="0" w:color="auto"/>
        <w:left w:val="none" w:sz="0" w:space="0" w:color="auto"/>
        <w:bottom w:val="none" w:sz="0" w:space="0" w:color="auto"/>
        <w:right w:val="none" w:sz="0" w:space="0" w:color="auto"/>
      </w:divBdr>
    </w:div>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65998145">
      <w:bodyDiv w:val="1"/>
      <w:marLeft w:val="0"/>
      <w:marRight w:val="0"/>
      <w:marTop w:val="0"/>
      <w:marBottom w:val="0"/>
      <w:divBdr>
        <w:top w:val="none" w:sz="0" w:space="0" w:color="auto"/>
        <w:left w:val="none" w:sz="0" w:space="0" w:color="auto"/>
        <w:bottom w:val="none" w:sz="0" w:space="0" w:color="auto"/>
        <w:right w:val="none" w:sz="0" w:space="0" w:color="auto"/>
      </w:divBdr>
    </w:div>
    <w:div w:id="79715633">
      <w:bodyDiv w:val="1"/>
      <w:marLeft w:val="0"/>
      <w:marRight w:val="0"/>
      <w:marTop w:val="0"/>
      <w:marBottom w:val="0"/>
      <w:divBdr>
        <w:top w:val="none" w:sz="0" w:space="0" w:color="auto"/>
        <w:left w:val="none" w:sz="0" w:space="0" w:color="auto"/>
        <w:bottom w:val="none" w:sz="0" w:space="0" w:color="auto"/>
        <w:right w:val="none" w:sz="0" w:space="0" w:color="auto"/>
      </w:divBdr>
    </w:div>
    <w:div w:id="85224922">
      <w:bodyDiv w:val="1"/>
      <w:marLeft w:val="0"/>
      <w:marRight w:val="0"/>
      <w:marTop w:val="0"/>
      <w:marBottom w:val="0"/>
      <w:divBdr>
        <w:top w:val="none" w:sz="0" w:space="0" w:color="auto"/>
        <w:left w:val="none" w:sz="0" w:space="0" w:color="auto"/>
        <w:bottom w:val="none" w:sz="0" w:space="0" w:color="auto"/>
        <w:right w:val="none" w:sz="0" w:space="0" w:color="auto"/>
      </w:divBdr>
    </w:div>
    <w:div w:id="99961637">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170992550">
      <w:bodyDiv w:val="1"/>
      <w:marLeft w:val="0"/>
      <w:marRight w:val="0"/>
      <w:marTop w:val="0"/>
      <w:marBottom w:val="0"/>
      <w:divBdr>
        <w:top w:val="none" w:sz="0" w:space="0" w:color="auto"/>
        <w:left w:val="none" w:sz="0" w:space="0" w:color="auto"/>
        <w:bottom w:val="none" w:sz="0" w:space="0" w:color="auto"/>
        <w:right w:val="none" w:sz="0" w:space="0" w:color="auto"/>
      </w:divBdr>
    </w:div>
    <w:div w:id="176234665">
      <w:bodyDiv w:val="1"/>
      <w:marLeft w:val="0"/>
      <w:marRight w:val="0"/>
      <w:marTop w:val="0"/>
      <w:marBottom w:val="0"/>
      <w:divBdr>
        <w:top w:val="none" w:sz="0" w:space="0" w:color="auto"/>
        <w:left w:val="none" w:sz="0" w:space="0" w:color="auto"/>
        <w:bottom w:val="none" w:sz="0" w:space="0" w:color="auto"/>
        <w:right w:val="none" w:sz="0" w:space="0" w:color="auto"/>
      </w:divBdr>
    </w:div>
    <w:div w:id="176622068">
      <w:bodyDiv w:val="1"/>
      <w:marLeft w:val="0"/>
      <w:marRight w:val="0"/>
      <w:marTop w:val="0"/>
      <w:marBottom w:val="0"/>
      <w:divBdr>
        <w:top w:val="none" w:sz="0" w:space="0" w:color="auto"/>
        <w:left w:val="none" w:sz="0" w:space="0" w:color="auto"/>
        <w:bottom w:val="none" w:sz="0" w:space="0" w:color="auto"/>
        <w:right w:val="none" w:sz="0" w:space="0" w:color="auto"/>
      </w:divBdr>
    </w:div>
    <w:div w:id="214317437">
      <w:bodyDiv w:val="1"/>
      <w:marLeft w:val="0"/>
      <w:marRight w:val="0"/>
      <w:marTop w:val="0"/>
      <w:marBottom w:val="0"/>
      <w:divBdr>
        <w:top w:val="none" w:sz="0" w:space="0" w:color="auto"/>
        <w:left w:val="none" w:sz="0" w:space="0" w:color="auto"/>
        <w:bottom w:val="none" w:sz="0" w:space="0" w:color="auto"/>
        <w:right w:val="none" w:sz="0" w:space="0" w:color="auto"/>
      </w:divBdr>
    </w:div>
    <w:div w:id="219098266">
      <w:bodyDiv w:val="1"/>
      <w:marLeft w:val="0"/>
      <w:marRight w:val="0"/>
      <w:marTop w:val="0"/>
      <w:marBottom w:val="0"/>
      <w:divBdr>
        <w:top w:val="none" w:sz="0" w:space="0" w:color="auto"/>
        <w:left w:val="none" w:sz="0" w:space="0" w:color="auto"/>
        <w:bottom w:val="none" w:sz="0" w:space="0" w:color="auto"/>
        <w:right w:val="none" w:sz="0" w:space="0" w:color="auto"/>
      </w:divBdr>
    </w:div>
    <w:div w:id="229312209">
      <w:bodyDiv w:val="1"/>
      <w:marLeft w:val="0"/>
      <w:marRight w:val="0"/>
      <w:marTop w:val="0"/>
      <w:marBottom w:val="0"/>
      <w:divBdr>
        <w:top w:val="none" w:sz="0" w:space="0" w:color="auto"/>
        <w:left w:val="none" w:sz="0" w:space="0" w:color="auto"/>
        <w:bottom w:val="none" w:sz="0" w:space="0" w:color="auto"/>
        <w:right w:val="none" w:sz="0" w:space="0" w:color="auto"/>
      </w:divBdr>
    </w:div>
    <w:div w:id="229508104">
      <w:bodyDiv w:val="1"/>
      <w:marLeft w:val="0"/>
      <w:marRight w:val="0"/>
      <w:marTop w:val="0"/>
      <w:marBottom w:val="0"/>
      <w:divBdr>
        <w:top w:val="none" w:sz="0" w:space="0" w:color="auto"/>
        <w:left w:val="none" w:sz="0" w:space="0" w:color="auto"/>
        <w:bottom w:val="none" w:sz="0" w:space="0" w:color="auto"/>
        <w:right w:val="none" w:sz="0" w:space="0" w:color="auto"/>
      </w:divBdr>
    </w:div>
    <w:div w:id="274674952">
      <w:bodyDiv w:val="1"/>
      <w:marLeft w:val="0"/>
      <w:marRight w:val="0"/>
      <w:marTop w:val="0"/>
      <w:marBottom w:val="0"/>
      <w:divBdr>
        <w:top w:val="none" w:sz="0" w:space="0" w:color="auto"/>
        <w:left w:val="none" w:sz="0" w:space="0" w:color="auto"/>
        <w:bottom w:val="none" w:sz="0" w:space="0" w:color="auto"/>
        <w:right w:val="none" w:sz="0" w:space="0" w:color="auto"/>
      </w:divBdr>
    </w:div>
    <w:div w:id="281154780">
      <w:bodyDiv w:val="1"/>
      <w:marLeft w:val="0"/>
      <w:marRight w:val="0"/>
      <w:marTop w:val="0"/>
      <w:marBottom w:val="0"/>
      <w:divBdr>
        <w:top w:val="none" w:sz="0" w:space="0" w:color="auto"/>
        <w:left w:val="none" w:sz="0" w:space="0" w:color="auto"/>
        <w:bottom w:val="none" w:sz="0" w:space="0" w:color="auto"/>
        <w:right w:val="none" w:sz="0" w:space="0" w:color="auto"/>
      </w:divBdr>
    </w:div>
    <w:div w:id="283999245">
      <w:bodyDiv w:val="1"/>
      <w:marLeft w:val="0"/>
      <w:marRight w:val="0"/>
      <w:marTop w:val="0"/>
      <w:marBottom w:val="0"/>
      <w:divBdr>
        <w:top w:val="none" w:sz="0" w:space="0" w:color="auto"/>
        <w:left w:val="none" w:sz="0" w:space="0" w:color="auto"/>
        <w:bottom w:val="none" w:sz="0" w:space="0" w:color="auto"/>
        <w:right w:val="none" w:sz="0" w:space="0" w:color="auto"/>
      </w:divBdr>
    </w:div>
    <w:div w:id="295719011">
      <w:bodyDiv w:val="1"/>
      <w:marLeft w:val="0"/>
      <w:marRight w:val="0"/>
      <w:marTop w:val="0"/>
      <w:marBottom w:val="0"/>
      <w:divBdr>
        <w:top w:val="none" w:sz="0" w:space="0" w:color="auto"/>
        <w:left w:val="none" w:sz="0" w:space="0" w:color="auto"/>
        <w:bottom w:val="none" w:sz="0" w:space="0" w:color="auto"/>
        <w:right w:val="none" w:sz="0" w:space="0" w:color="auto"/>
      </w:divBdr>
    </w:div>
    <w:div w:id="337738626">
      <w:bodyDiv w:val="1"/>
      <w:marLeft w:val="0"/>
      <w:marRight w:val="0"/>
      <w:marTop w:val="0"/>
      <w:marBottom w:val="0"/>
      <w:divBdr>
        <w:top w:val="none" w:sz="0" w:space="0" w:color="auto"/>
        <w:left w:val="none" w:sz="0" w:space="0" w:color="auto"/>
        <w:bottom w:val="none" w:sz="0" w:space="0" w:color="auto"/>
        <w:right w:val="none" w:sz="0" w:space="0" w:color="auto"/>
      </w:divBdr>
    </w:div>
    <w:div w:id="354963987">
      <w:bodyDiv w:val="1"/>
      <w:marLeft w:val="0"/>
      <w:marRight w:val="0"/>
      <w:marTop w:val="0"/>
      <w:marBottom w:val="0"/>
      <w:divBdr>
        <w:top w:val="none" w:sz="0" w:space="0" w:color="auto"/>
        <w:left w:val="none" w:sz="0" w:space="0" w:color="auto"/>
        <w:bottom w:val="none" w:sz="0" w:space="0" w:color="auto"/>
        <w:right w:val="none" w:sz="0" w:space="0" w:color="auto"/>
      </w:divBdr>
    </w:div>
    <w:div w:id="390688280">
      <w:bodyDiv w:val="1"/>
      <w:marLeft w:val="0"/>
      <w:marRight w:val="0"/>
      <w:marTop w:val="0"/>
      <w:marBottom w:val="0"/>
      <w:divBdr>
        <w:top w:val="none" w:sz="0" w:space="0" w:color="auto"/>
        <w:left w:val="none" w:sz="0" w:space="0" w:color="auto"/>
        <w:bottom w:val="none" w:sz="0" w:space="0" w:color="auto"/>
        <w:right w:val="none" w:sz="0" w:space="0" w:color="auto"/>
      </w:divBdr>
    </w:div>
    <w:div w:id="395399993">
      <w:bodyDiv w:val="1"/>
      <w:marLeft w:val="0"/>
      <w:marRight w:val="0"/>
      <w:marTop w:val="0"/>
      <w:marBottom w:val="0"/>
      <w:divBdr>
        <w:top w:val="none" w:sz="0" w:space="0" w:color="auto"/>
        <w:left w:val="none" w:sz="0" w:space="0" w:color="auto"/>
        <w:bottom w:val="none" w:sz="0" w:space="0" w:color="auto"/>
        <w:right w:val="none" w:sz="0" w:space="0" w:color="auto"/>
      </w:divBdr>
    </w:div>
    <w:div w:id="41204452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62625671">
      <w:bodyDiv w:val="1"/>
      <w:marLeft w:val="0"/>
      <w:marRight w:val="0"/>
      <w:marTop w:val="0"/>
      <w:marBottom w:val="0"/>
      <w:divBdr>
        <w:top w:val="none" w:sz="0" w:space="0" w:color="auto"/>
        <w:left w:val="none" w:sz="0" w:space="0" w:color="auto"/>
        <w:bottom w:val="none" w:sz="0" w:space="0" w:color="auto"/>
        <w:right w:val="none" w:sz="0" w:space="0" w:color="auto"/>
      </w:divBdr>
    </w:div>
    <w:div w:id="46847921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475411590">
      <w:bodyDiv w:val="1"/>
      <w:marLeft w:val="0"/>
      <w:marRight w:val="0"/>
      <w:marTop w:val="0"/>
      <w:marBottom w:val="0"/>
      <w:divBdr>
        <w:top w:val="none" w:sz="0" w:space="0" w:color="auto"/>
        <w:left w:val="none" w:sz="0" w:space="0" w:color="auto"/>
        <w:bottom w:val="none" w:sz="0" w:space="0" w:color="auto"/>
        <w:right w:val="none" w:sz="0" w:space="0" w:color="auto"/>
      </w:divBdr>
    </w:div>
    <w:div w:id="497575913">
      <w:bodyDiv w:val="1"/>
      <w:marLeft w:val="0"/>
      <w:marRight w:val="0"/>
      <w:marTop w:val="0"/>
      <w:marBottom w:val="0"/>
      <w:divBdr>
        <w:top w:val="none" w:sz="0" w:space="0" w:color="auto"/>
        <w:left w:val="none" w:sz="0" w:space="0" w:color="auto"/>
        <w:bottom w:val="none" w:sz="0" w:space="0" w:color="auto"/>
        <w:right w:val="none" w:sz="0" w:space="0" w:color="auto"/>
      </w:divBdr>
    </w:div>
    <w:div w:id="510337823">
      <w:bodyDiv w:val="1"/>
      <w:marLeft w:val="0"/>
      <w:marRight w:val="0"/>
      <w:marTop w:val="0"/>
      <w:marBottom w:val="0"/>
      <w:divBdr>
        <w:top w:val="none" w:sz="0" w:space="0" w:color="auto"/>
        <w:left w:val="none" w:sz="0" w:space="0" w:color="auto"/>
        <w:bottom w:val="none" w:sz="0" w:space="0" w:color="auto"/>
        <w:right w:val="none" w:sz="0" w:space="0" w:color="auto"/>
      </w:divBdr>
    </w:div>
    <w:div w:id="516961860">
      <w:bodyDiv w:val="1"/>
      <w:marLeft w:val="0"/>
      <w:marRight w:val="0"/>
      <w:marTop w:val="0"/>
      <w:marBottom w:val="0"/>
      <w:divBdr>
        <w:top w:val="none" w:sz="0" w:space="0" w:color="auto"/>
        <w:left w:val="none" w:sz="0" w:space="0" w:color="auto"/>
        <w:bottom w:val="none" w:sz="0" w:space="0" w:color="auto"/>
        <w:right w:val="none" w:sz="0" w:space="0" w:color="auto"/>
      </w:divBdr>
    </w:div>
    <w:div w:id="533004893">
      <w:bodyDiv w:val="1"/>
      <w:marLeft w:val="0"/>
      <w:marRight w:val="0"/>
      <w:marTop w:val="0"/>
      <w:marBottom w:val="0"/>
      <w:divBdr>
        <w:top w:val="none" w:sz="0" w:space="0" w:color="auto"/>
        <w:left w:val="none" w:sz="0" w:space="0" w:color="auto"/>
        <w:bottom w:val="none" w:sz="0" w:space="0" w:color="auto"/>
        <w:right w:val="none" w:sz="0" w:space="0" w:color="auto"/>
      </w:divBdr>
    </w:div>
    <w:div w:id="53982712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63372310">
      <w:bodyDiv w:val="1"/>
      <w:marLeft w:val="0"/>
      <w:marRight w:val="0"/>
      <w:marTop w:val="0"/>
      <w:marBottom w:val="0"/>
      <w:divBdr>
        <w:top w:val="none" w:sz="0" w:space="0" w:color="auto"/>
        <w:left w:val="none" w:sz="0" w:space="0" w:color="auto"/>
        <w:bottom w:val="none" w:sz="0" w:space="0" w:color="auto"/>
        <w:right w:val="none" w:sz="0" w:space="0" w:color="auto"/>
      </w:divBdr>
    </w:div>
    <w:div w:id="569075311">
      <w:bodyDiv w:val="1"/>
      <w:marLeft w:val="0"/>
      <w:marRight w:val="0"/>
      <w:marTop w:val="0"/>
      <w:marBottom w:val="0"/>
      <w:divBdr>
        <w:top w:val="none" w:sz="0" w:space="0" w:color="auto"/>
        <w:left w:val="none" w:sz="0" w:space="0" w:color="auto"/>
        <w:bottom w:val="none" w:sz="0" w:space="0" w:color="auto"/>
        <w:right w:val="none" w:sz="0" w:space="0" w:color="auto"/>
      </w:divBdr>
    </w:div>
    <w:div w:id="577445337">
      <w:bodyDiv w:val="1"/>
      <w:marLeft w:val="0"/>
      <w:marRight w:val="0"/>
      <w:marTop w:val="0"/>
      <w:marBottom w:val="0"/>
      <w:divBdr>
        <w:top w:val="none" w:sz="0" w:space="0" w:color="auto"/>
        <w:left w:val="none" w:sz="0" w:space="0" w:color="auto"/>
        <w:bottom w:val="none" w:sz="0" w:space="0" w:color="auto"/>
        <w:right w:val="none" w:sz="0" w:space="0" w:color="auto"/>
      </w:divBdr>
    </w:div>
    <w:div w:id="590554071">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03271063">
      <w:bodyDiv w:val="1"/>
      <w:marLeft w:val="0"/>
      <w:marRight w:val="0"/>
      <w:marTop w:val="0"/>
      <w:marBottom w:val="0"/>
      <w:divBdr>
        <w:top w:val="none" w:sz="0" w:space="0" w:color="auto"/>
        <w:left w:val="none" w:sz="0" w:space="0" w:color="auto"/>
        <w:bottom w:val="none" w:sz="0" w:space="0" w:color="auto"/>
        <w:right w:val="none" w:sz="0" w:space="0" w:color="auto"/>
      </w:divBdr>
    </w:div>
    <w:div w:id="606472652">
      <w:bodyDiv w:val="1"/>
      <w:marLeft w:val="0"/>
      <w:marRight w:val="0"/>
      <w:marTop w:val="0"/>
      <w:marBottom w:val="0"/>
      <w:divBdr>
        <w:top w:val="none" w:sz="0" w:space="0" w:color="auto"/>
        <w:left w:val="none" w:sz="0" w:space="0" w:color="auto"/>
        <w:bottom w:val="none" w:sz="0" w:space="0" w:color="auto"/>
        <w:right w:val="none" w:sz="0" w:space="0" w:color="auto"/>
      </w:divBdr>
    </w:div>
    <w:div w:id="608589252">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624429971">
      <w:bodyDiv w:val="1"/>
      <w:marLeft w:val="0"/>
      <w:marRight w:val="0"/>
      <w:marTop w:val="0"/>
      <w:marBottom w:val="0"/>
      <w:divBdr>
        <w:top w:val="none" w:sz="0" w:space="0" w:color="auto"/>
        <w:left w:val="none" w:sz="0" w:space="0" w:color="auto"/>
        <w:bottom w:val="none" w:sz="0" w:space="0" w:color="auto"/>
        <w:right w:val="none" w:sz="0" w:space="0" w:color="auto"/>
      </w:divBdr>
    </w:div>
    <w:div w:id="626619925">
      <w:bodyDiv w:val="1"/>
      <w:marLeft w:val="0"/>
      <w:marRight w:val="0"/>
      <w:marTop w:val="0"/>
      <w:marBottom w:val="0"/>
      <w:divBdr>
        <w:top w:val="none" w:sz="0" w:space="0" w:color="auto"/>
        <w:left w:val="none" w:sz="0" w:space="0" w:color="auto"/>
        <w:bottom w:val="none" w:sz="0" w:space="0" w:color="auto"/>
        <w:right w:val="none" w:sz="0" w:space="0" w:color="auto"/>
      </w:divBdr>
    </w:div>
    <w:div w:id="638997906">
      <w:bodyDiv w:val="1"/>
      <w:marLeft w:val="0"/>
      <w:marRight w:val="0"/>
      <w:marTop w:val="0"/>
      <w:marBottom w:val="0"/>
      <w:divBdr>
        <w:top w:val="none" w:sz="0" w:space="0" w:color="auto"/>
        <w:left w:val="none" w:sz="0" w:space="0" w:color="auto"/>
        <w:bottom w:val="none" w:sz="0" w:space="0" w:color="auto"/>
        <w:right w:val="none" w:sz="0" w:space="0" w:color="auto"/>
      </w:divBdr>
    </w:div>
    <w:div w:id="639967039">
      <w:bodyDiv w:val="1"/>
      <w:marLeft w:val="0"/>
      <w:marRight w:val="0"/>
      <w:marTop w:val="0"/>
      <w:marBottom w:val="0"/>
      <w:divBdr>
        <w:top w:val="none" w:sz="0" w:space="0" w:color="auto"/>
        <w:left w:val="none" w:sz="0" w:space="0" w:color="auto"/>
        <w:bottom w:val="none" w:sz="0" w:space="0" w:color="auto"/>
        <w:right w:val="none" w:sz="0" w:space="0" w:color="auto"/>
      </w:divBdr>
    </w:div>
    <w:div w:id="659966384">
      <w:bodyDiv w:val="1"/>
      <w:marLeft w:val="0"/>
      <w:marRight w:val="0"/>
      <w:marTop w:val="0"/>
      <w:marBottom w:val="0"/>
      <w:divBdr>
        <w:top w:val="none" w:sz="0" w:space="0" w:color="auto"/>
        <w:left w:val="none" w:sz="0" w:space="0" w:color="auto"/>
        <w:bottom w:val="none" w:sz="0" w:space="0" w:color="auto"/>
        <w:right w:val="none" w:sz="0" w:space="0" w:color="auto"/>
      </w:divBdr>
    </w:div>
    <w:div w:id="668408809">
      <w:bodyDiv w:val="1"/>
      <w:marLeft w:val="0"/>
      <w:marRight w:val="0"/>
      <w:marTop w:val="0"/>
      <w:marBottom w:val="0"/>
      <w:divBdr>
        <w:top w:val="none" w:sz="0" w:space="0" w:color="auto"/>
        <w:left w:val="none" w:sz="0" w:space="0" w:color="auto"/>
        <w:bottom w:val="none" w:sz="0" w:space="0" w:color="auto"/>
        <w:right w:val="none" w:sz="0" w:space="0" w:color="auto"/>
      </w:divBdr>
    </w:div>
    <w:div w:id="669259438">
      <w:bodyDiv w:val="1"/>
      <w:marLeft w:val="0"/>
      <w:marRight w:val="0"/>
      <w:marTop w:val="0"/>
      <w:marBottom w:val="0"/>
      <w:divBdr>
        <w:top w:val="none" w:sz="0" w:space="0" w:color="auto"/>
        <w:left w:val="none" w:sz="0" w:space="0" w:color="auto"/>
        <w:bottom w:val="none" w:sz="0" w:space="0" w:color="auto"/>
        <w:right w:val="none" w:sz="0" w:space="0" w:color="auto"/>
      </w:divBdr>
    </w:div>
    <w:div w:id="697046460">
      <w:bodyDiv w:val="1"/>
      <w:marLeft w:val="0"/>
      <w:marRight w:val="0"/>
      <w:marTop w:val="0"/>
      <w:marBottom w:val="0"/>
      <w:divBdr>
        <w:top w:val="none" w:sz="0" w:space="0" w:color="auto"/>
        <w:left w:val="none" w:sz="0" w:space="0" w:color="auto"/>
        <w:bottom w:val="none" w:sz="0" w:space="0" w:color="auto"/>
        <w:right w:val="none" w:sz="0" w:space="0" w:color="auto"/>
      </w:divBdr>
    </w:div>
    <w:div w:id="791167436">
      <w:bodyDiv w:val="1"/>
      <w:marLeft w:val="0"/>
      <w:marRight w:val="0"/>
      <w:marTop w:val="0"/>
      <w:marBottom w:val="0"/>
      <w:divBdr>
        <w:top w:val="none" w:sz="0" w:space="0" w:color="auto"/>
        <w:left w:val="none" w:sz="0" w:space="0" w:color="auto"/>
        <w:bottom w:val="none" w:sz="0" w:space="0" w:color="auto"/>
        <w:right w:val="none" w:sz="0" w:space="0" w:color="auto"/>
      </w:divBdr>
    </w:div>
    <w:div w:id="801270623">
      <w:bodyDiv w:val="1"/>
      <w:marLeft w:val="0"/>
      <w:marRight w:val="0"/>
      <w:marTop w:val="0"/>
      <w:marBottom w:val="0"/>
      <w:divBdr>
        <w:top w:val="none" w:sz="0" w:space="0" w:color="auto"/>
        <w:left w:val="none" w:sz="0" w:space="0" w:color="auto"/>
        <w:bottom w:val="none" w:sz="0" w:space="0" w:color="auto"/>
        <w:right w:val="none" w:sz="0" w:space="0" w:color="auto"/>
      </w:divBdr>
    </w:div>
    <w:div w:id="802969978">
      <w:bodyDiv w:val="1"/>
      <w:marLeft w:val="0"/>
      <w:marRight w:val="0"/>
      <w:marTop w:val="0"/>
      <w:marBottom w:val="0"/>
      <w:divBdr>
        <w:top w:val="none" w:sz="0" w:space="0" w:color="auto"/>
        <w:left w:val="none" w:sz="0" w:space="0" w:color="auto"/>
        <w:bottom w:val="none" w:sz="0" w:space="0" w:color="auto"/>
        <w:right w:val="none" w:sz="0" w:space="0" w:color="auto"/>
      </w:divBdr>
    </w:div>
    <w:div w:id="819003631">
      <w:bodyDiv w:val="1"/>
      <w:marLeft w:val="0"/>
      <w:marRight w:val="0"/>
      <w:marTop w:val="0"/>
      <w:marBottom w:val="0"/>
      <w:divBdr>
        <w:top w:val="none" w:sz="0" w:space="0" w:color="auto"/>
        <w:left w:val="none" w:sz="0" w:space="0" w:color="auto"/>
        <w:bottom w:val="none" w:sz="0" w:space="0" w:color="auto"/>
        <w:right w:val="none" w:sz="0" w:space="0" w:color="auto"/>
      </w:divBdr>
    </w:div>
    <w:div w:id="834340420">
      <w:bodyDiv w:val="1"/>
      <w:marLeft w:val="0"/>
      <w:marRight w:val="0"/>
      <w:marTop w:val="0"/>
      <w:marBottom w:val="0"/>
      <w:divBdr>
        <w:top w:val="none" w:sz="0" w:space="0" w:color="auto"/>
        <w:left w:val="none" w:sz="0" w:space="0" w:color="auto"/>
        <w:bottom w:val="none" w:sz="0" w:space="0" w:color="auto"/>
        <w:right w:val="none" w:sz="0" w:space="0" w:color="auto"/>
      </w:divBdr>
    </w:div>
    <w:div w:id="853030911">
      <w:bodyDiv w:val="1"/>
      <w:marLeft w:val="0"/>
      <w:marRight w:val="0"/>
      <w:marTop w:val="0"/>
      <w:marBottom w:val="0"/>
      <w:divBdr>
        <w:top w:val="none" w:sz="0" w:space="0" w:color="auto"/>
        <w:left w:val="none" w:sz="0" w:space="0" w:color="auto"/>
        <w:bottom w:val="none" w:sz="0" w:space="0" w:color="auto"/>
        <w:right w:val="none" w:sz="0" w:space="0" w:color="auto"/>
      </w:divBdr>
    </w:div>
    <w:div w:id="860317429">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886603747">
      <w:bodyDiv w:val="1"/>
      <w:marLeft w:val="0"/>
      <w:marRight w:val="0"/>
      <w:marTop w:val="0"/>
      <w:marBottom w:val="0"/>
      <w:divBdr>
        <w:top w:val="none" w:sz="0" w:space="0" w:color="auto"/>
        <w:left w:val="none" w:sz="0" w:space="0" w:color="auto"/>
        <w:bottom w:val="none" w:sz="0" w:space="0" w:color="auto"/>
        <w:right w:val="none" w:sz="0" w:space="0" w:color="auto"/>
      </w:divBdr>
    </w:div>
    <w:div w:id="905530911">
      <w:bodyDiv w:val="1"/>
      <w:marLeft w:val="0"/>
      <w:marRight w:val="0"/>
      <w:marTop w:val="0"/>
      <w:marBottom w:val="0"/>
      <w:divBdr>
        <w:top w:val="none" w:sz="0" w:space="0" w:color="auto"/>
        <w:left w:val="none" w:sz="0" w:space="0" w:color="auto"/>
        <w:bottom w:val="none" w:sz="0" w:space="0" w:color="auto"/>
        <w:right w:val="none" w:sz="0" w:space="0" w:color="auto"/>
      </w:divBdr>
    </w:div>
    <w:div w:id="915629522">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39752513">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64772712">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979840639">
      <w:bodyDiv w:val="1"/>
      <w:marLeft w:val="0"/>
      <w:marRight w:val="0"/>
      <w:marTop w:val="0"/>
      <w:marBottom w:val="0"/>
      <w:divBdr>
        <w:top w:val="none" w:sz="0" w:space="0" w:color="auto"/>
        <w:left w:val="none" w:sz="0" w:space="0" w:color="auto"/>
        <w:bottom w:val="none" w:sz="0" w:space="0" w:color="auto"/>
        <w:right w:val="none" w:sz="0" w:space="0" w:color="auto"/>
      </w:divBdr>
    </w:div>
    <w:div w:id="984048282">
      <w:bodyDiv w:val="1"/>
      <w:marLeft w:val="0"/>
      <w:marRight w:val="0"/>
      <w:marTop w:val="0"/>
      <w:marBottom w:val="0"/>
      <w:divBdr>
        <w:top w:val="none" w:sz="0" w:space="0" w:color="auto"/>
        <w:left w:val="none" w:sz="0" w:space="0" w:color="auto"/>
        <w:bottom w:val="none" w:sz="0" w:space="0" w:color="auto"/>
        <w:right w:val="none" w:sz="0" w:space="0" w:color="auto"/>
      </w:divBdr>
    </w:div>
    <w:div w:id="1017269843">
      <w:bodyDiv w:val="1"/>
      <w:marLeft w:val="0"/>
      <w:marRight w:val="0"/>
      <w:marTop w:val="0"/>
      <w:marBottom w:val="0"/>
      <w:divBdr>
        <w:top w:val="none" w:sz="0" w:space="0" w:color="auto"/>
        <w:left w:val="none" w:sz="0" w:space="0" w:color="auto"/>
        <w:bottom w:val="none" w:sz="0" w:space="0" w:color="auto"/>
        <w:right w:val="none" w:sz="0" w:space="0" w:color="auto"/>
      </w:divBdr>
    </w:div>
    <w:div w:id="1028263663">
      <w:bodyDiv w:val="1"/>
      <w:marLeft w:val="0"/>
      <w:marRight w:val="0"/>
      <w:marTop w:val="0"/>
      <w:marBottom w:val="0"/>
      <w:divBdr>
        <w:top w:val="none" w:sz="0" w:space="0" w:color="auto"/>
        <w:left w:val="none" w:sz="0" w:space="0" w:color="auto"/>
        <w:bottom w:val="none" w:sz="0" w:space="0" w:color="auto"/>
        <w:right w:val="none" w:sz="0" w:space="0" w:color="auto"/>
      </w:divBdr>
    </w:div>
    <w:div w:id="1034502821">
      <w:bodyDiv w:val="1"/>
      <w:marLeft w:val="0"/>
      <w:marRight w:val="0"/>
      <w:marTop w:val="0"/>
      <w:marBottom w:val="0"/>
      <w:divBdr>
        <w:top w:val="none" w:sz="0" w:space="0" w:color="auto"/>
        <w:left w:val="none" w:sz="0" w:space="0" w:color="auto"/>
        <w:bottom w:val="none" w:sz="0" w:space="0" w:color="auto"/>
        <w:right w:val="none" w:sz="0" w:space="0" w:color="auto"/>
      </w:divBdr>
    </w:div>
    <w:div w:id="1039359810">
      <w:bodyDiv w:val="1"/>
      <w:marLeft w:val="0"/>
      <w:marRight w:val="0"/>
      <w:marTop w:val="0"/>
      <w:marBottom w:val="0"/>
      <w:divBdr>
        <w:top w:val="none" w:sz="0" w:space="0" w:color="auto"/>
        <w:left w:val="none" w:sz="0" w:space="0" w:color="auto"/>
        <w:bottom w:val="none" w:sz="0" w:space="0" w:color="auto"/>
        <w:right w:val="none" w:sz="0" w:space="0" w:color="auto"/>
      </w:divBdr>
    </w:div>
    <w:div w:id="1046761682">
      <w:bodyDiv w:val="1"/>
      <w:marLeft w:val="0"/>
      <w:marRight w:val="0"/>
      <w:marTop w:val="0"/>
      <w:marBottom w:val="0"/>
      <w:divBdr>
        <w:top w:val="none" w:sz="0" w:space="0" w:color="auto"/>
        <w:left w:val="none" w:sz="0" w:space="0" w:color="auto"/>
        <w:bottom w:val="none" w:sz="0" w:space="0" w:color="auto"/>
        <w:right w:val="none" w:sz="0" w:space="0" w:color="auto"/>
      </w:divBdr>
    </w:div>
    <w:div w:id="1050691014">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099372571">
      <w:bodyDiv w:val="1"/>
      <w:marLeft w:val="0"/>
      <w:marRight w:val="0"/>
      <w:marTop w:val="0"/>
      <w:marBottom w:val="0"/>
      <w:divBdr>
        <w:top w:val="none" w:sz="0" w:space="0" w:color="auto"/>
        <w:left w:val="none" w:sz="0" w:space="0" w:color="auto"/>
        <w:bottom w:val="none" w:sz="0" w:space="0" w:color="auto"/>
        <w:right w:val="none" w:sz="0" w:space="0" w:color="auto"/>
      </w:divBdr>
    </w:div>
    <w:div w:id="1106391797">
      <w:bodyDiv w:val="1"/>
      <w:marLeft w:val="0"/>
      <w:marRight w:val="0"/>
      <w:marTop w:val="0"/>
      <w:marBottom w:val="0"/>
      <w:divBdr>
        <w:top w:val="none" w:sz="0" w:space="0" w:color="auto"/>
        <w:left w:val="none" w:sz="0" w:space="0" w:color="auto"/>
        <w:bottom w:val="none" w:sz="0" w:space="0" w:color="auto"/>
        <w:right w:val="none" w:sz="0" w:space="0" w:color="auto"/>
      </w:divBdr>
    </w:div>
    <w:div w:id="1114058484">
      <w:bodyDiv w:val="1"/>
      <w:marLeft w:val="0"/>
      <w:marRight w:val="0"/>
      <w:marTop w:val="0"/>
      <w:marBottom w:val="0"/>
      <w:divBdr>
        <w:top w:val="none" w:sz="0" w:space="0" w:color="auto"/>
        <w:left w:val="none" w:sz="0" w:space="0" w:color="auto"/>
        <w:bottom w:val="none" w:sz="0" w:space="0" w:color="auto"/>
        <w:right w:val="none" w:sz="0" w:space="0" w:color="auto"/>
      </w:divBdr>
    </w:div>
    <w:div w:id="1170027043">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186939098">
      <w:bodyDiv w:val="1"/>
      <w:marLeft w:val="0"/>
      <w:marRight w:val="0"/>
      <w:marTop w:val="0"/>
      <w:marBottom w:val="0"/>
      <w:divBdr>
        <w:top w:val="none" w:sz="0" w:space="0" w:color="auto"/>
        <w:left w:val="none" w:sz="0" w:space="0" w:color="auto"/>
        <w:bottom w:val="none" w:sz="0" w:space="0" w:color="auto"/>
        <w:right w:val="none" w:sz="0" w:space="0" w:color="auto"/>
      </w:divBdr>
    </w:div>
    <w:div w:id="1187643472">
      <w:bodyDiv w:val="1"/>
      <w:marLeft w:val="0"/>
      <w:marRight w:val="0"/>
      <w:marTop w:val="0"/>
      <w:marBottom w:val="0"/>
      <w:divBdr>
        <w:top w:val="none" w:sz="0" w:space="0" w:color="auto"/>
        <w:left w:val="none" w:sz="0" w:space="0" w:color="auto"/>
        <w:bottom w:val="none" w:sz="0" w:space="0" w:color="auto"/>
        <w:right w:val="none" w:sz="0" w:space="0" w:color="auto"/>
      </w:divBdr>
    </w:div>
    <w:div w:id="1218053358">
      <w:bodyDiv w:val="1"/>
      <w:marLeft w:val="0"/>
      <w:marRight w:val="0"/>
      <w:marTop w:val="0"/>
      <w:marBottom w:val="0"/>
      <w:divBdr>
        <w:top w:val="none" w:sz="0" w:space="0" w:color="auto"/>
        <w:left w:val="none" w:sz="0" w:space="0" w:color="auto"/>
        <w:bottom w:val="none" w:sz="0" w:space="0" w:color="auto"/>
        <w:right w:val="none" w:sz="0" w:space="0" w:color="auto"/>
      </w:divBdr>
    </w:div>
    <w:div w:id="1265262549">
      <w:bodyDiv w:val="1"/>
      <w:marLeft w:val="0"/>
      <w:marRight w:val="0"/>
      <w:marTop w:val="0"/>
      <w:marBottom w:val="0"/>
      <w:divBdr>
        <w:top w:val="none" w:sz="0" w:space="0" w:color="auto"/>
        <w:left w:val="none" w:sz="0" w:space="0" w:color="auto"/>
        <w:bottom w:val="none" w:sz="0" w:space="0" w:color="auto"/>
        <w:right w:val="none" w:sz="0" w:space="0" w:color="auto"/>
      </w:divBdr>
    </w:div>
    <w:div w:id="1287277801">
      <w:bodyDiv w:val="1"/>
      <w:marLeft w:val="0"/>
      <w:marRight w:val="0"/>
      <w:marTop w:val="0"/>
      <w:marBottom w:val="0"/>
      <w:divBdr>
        <w:top w:val="none" w:sz="0" w:space="0" w:color="auto"/>
        <w:left w:val="none" w:sz="0" w:space="0" w:color="auto"/>
        <w:bottom w:val="none" w:sz="0" w:space="0" w:color="auto"/>
        <w:right w:val="none" w:sz="0" w:space="0" w:color="auto"/>
      </w:divBdr>
    </w:div>
    <w:div w:id="1294362866">
      <w:bodyDiv w:val="1"/>
      <w:marLeft w:val="0"/>
      <w:marRight w:val="0"/>
      <w:marTop w:val="0"/>
      <w:marBottom w:val="0"/>
      <w:divBdr>
        <w:top w:val="none" w:sz="0" w:space="0" w:color="auto"/>
        <w:left w:val="none" w:sz="0" w:space="0" w:color="auto"/>
        <w:bottom w:val="none" w:sz="0" w:space="0" w:color="auto"/>
        <w:right w:val="none" w:sz="0" w:space="0" w:color="auto"/>
      </w:divBdr>
    </w:div>
    <w:div w:id="1301152550">
      <w:bodyDiv w:val="1"/>
      <w:marLeft w:val="0"/>
      <w:marRight w:val="0"/>
      <w:marTop w:val="0"/>
      <w:marBottom w:val="0"/>
      <w:divBdr>
        <w:top w:val="none" w:sz="0" w:space="0" w:color="auto"/>
        <w:left w:val="none" w:sz="0" w:space="0" w:color="auto"/>
        <w:bottom w:val="none" w:sz="0" w:space="0" w:color="auto"/>
        <w:right w:val="none" w:sz="0" w:space="0" w:color="auto"/>
      </w:divBdr>
    </w:div>
    <w:div w:id="1341544374">
      <w:bodyDiv w:val="1"/>
      <w:marLeft w:val="0"/>
      <w:marRight w:val="0"/>
      <w:marTop w:val="0"/>
      <w:marBottom w:val="0"/>
      <w:divBdr>
        <w:top w:val="none" w:sz="0" w:space="0" w:color="auto"/>
        <w:left w:val="none" w:sz="0" w:space="0" w:color="auto"/>
        <w:bottom w:val="none" w:sz="0" w:space="0" w:color="auto"/>
        <w:right w:val="none" w:sz="0" w:space="0" w:color="auto"/>
      </w:divBdr>
    </w:div>
    <w:div w:id="1359159471">
      <w:bodyDiv w:val="1"/>
      <w:marLeft w:val="0"/>
      <w:marRight w:val="0"/>
      <w:marTop w:val="0"/>
      <w:marBottom w:val="0"/>
      <w:divBdr>
        <w:top w:val="none" w:sz="0" w:space="0" w:color="auto"/>
        <w:left w:val="none" w:sz="0" w:space="0" w:color="auto"/>
        <w:bottom w:val="none" w:sz="0" w:space="0" w:color="auto"/>
        <w:right w:val="none" w:sz="0" w:space="0" w:color="auto"/>
      </w:divBdr>
    </w:div>
    <w:div w:id="1366710331">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396858829">
      <w:bodyDiv w:val="1"/>
      <w:marLeft w:val="0"/>
      <w:marRight w:val="0"/>
      <w:marTop w:val="0"/>
      <w:marBottom w:val="0"/>
      <w:divBdr>
        <w:top w:val="none" w:sz="0" w:space="0" w:color="auto"/>
        <w:left w:val="none" w:sz="0" w:space="0" w:color="auto"/>
        <w:bottom w:val="none" w:sz="0" w:space="0" w:color="auto"/>
        <w:right w:val="none" w:sz="0" w:space="0" w:color="auto"/>
      </w:divBdr>
    </w:div>
    <w:div w:id="1412654337">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430421196">
      <w:bodyDiv w:val="1"/>
      <w:marLeft w:val="0"/>
      <w:marRight w:val="0"/>
      <w:marTop w:val="0"/>
      <w:marBottom w:val="0"/>
      <w:divBdr>
        <w:top w:val="none" w:sz="0" w:space="0" w:color="auto"/>
        <w:left w:val="none" w:sz="0" w:space="0" w:color="auto"/>
        <w:bottom w:val="none" w:sz="0" w:space="0" w:color="auto"/>
        <w:right w:val="none" w:sz="0" w:space="0" w:color="auto"/>
      </w:divBdr>
    </w:div>
    <w:div w:id="1439988017">
      <w:bodyDiv w:val="1"/>
      <w:marLeft w:val="0"/>
      <w:marRight w:val="0"/>
      <w:marTop w:val="0"/>
      <w:marBottom w:val="0"/>
      <w:divBdr>
        <w:top w:val="none" w:sz="0" w:space="0" w:color="auto"/>
        <w:left w:val="none" w:sz="0" w:space="0" w:color="auto"/>
        <w:bottom w:val="none" w:sz="0" w:space="0" w:color="auto"/>
        <w:right w:val="none" w:sz="0" w:space="0" w:color="auto"/>
      </w:divBdr>
    </w:div>
    <w:div w:id="1474831792">
      <w:bodyDiv w:val="1"/>
      <w:marLeft w:val="0"/>
      <w:marRight w:val="0"/>
      <w:marTop w:val="0"/>
      <w:marBottom w:val="0"/>
      <w:divBdr>
        <w:top w:val="none" w:sz="0" w:space="0" w:color="auto"/>
        <w:left w:val="none" w:sz="0" w:space="0" w:color="auto"/>
        <w:bottom w:val="none" w:sz="0" w:space="0" w:color="auto"/>
        <w:right w:val="none" w:sz="0" w:space="0" w:color="auto"/>
      </w:divBdr>
    </w:div>
    <w:div w:id="1501195399">
      <w:bodyDiv w:val="1"/>
      <w:marLeft w:val="0"/>
      <w:marRight w:val="0"/>
      <w:marTop w:val="0"/>
      <w:marBottom w:val="0"/>
      <w:divBdr>
        <w:top w:val="none" w:sz="0" w:space="0" w:color="auto"/>
        <w:left w:val="none" w:sz="0" w:space="0" w:color="auto"/>
        <w:bottom w:val="none" w:sz="0" w:space="0" w:color="auto"/>
        <w:right w:val="none" w:sz="0" w:space="0" w:color="auto"/>
      </w:divBdr>
    </w:div>
    <w:div w:id="150728324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11525215">
      <w:bodyDiv w:val="1"/>
      <w:marLeft w:val="0"/>
      <w:marRight w:val="0"/>
      <w:marTop w:val="0"/>
      <w:marBottom w:val="0"/>
      <w:divBdr>
        <w:top w:val="none" w:sz="0" w:space="0" w:color="auto"/>
        <w:left w:val="none" w:sz="0" w:space="0" w:color="auto"/>
        <w:bottom w:val="none" w:sz="0" w:space="0" w:color="auto"/>
        <w:right w:val="none" w:sz="0" w:space="0" w:color="auto"/>
      </w:divBdr>
    </w:div>
    <w:div w:id="1557353080">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600093040">
      <w:bodyDiv w:val="1"/>
      <w:marLeft w:val="0"/>
      <w:marRight w:val="0"/>
      <w:marTop w:val="0"/>
      <w:marBottom w:val="0"/>
      <w:divBdr>
        <w:top w:val="none" w:sz="0" w:space="0" w:color="auto"/>
        <w:left w:val="none" w:sz="0" w:space="0" w:color="auto"/>
        <w:bottom w:val="none" w:sz="0" w:space="0" w:color="auto"/>
        <w:right w:val="none" w:sz="0" w:space="0" w:color="auto"/>
      </w:divBdr>
    </w:div>
    <w:div w:id="1615331389">
      <w:bodyDiv w:val="1"/>
      <w:marLeft w:val="0"/>
      <w:marRight w:val="0"/>
      <w:marTop w:val="0"/>
      <w:marBottom w:val="0"/>
      <w:divBdr>
        <w:top w:val="none" w:sz="0" w:space="0" w:color="auto"/>
        <w:left w:val="none" w:sz="0" w:space="0" w:color="auto"/>
        <w:bottom w:val="none" w:sz="0" w:space="0" w:color="auto"/>
        <w:right w:val="none" w:sz="0" w:space="0" w:color="auto"/>
      </w:divBdr>
    </w:div>
    <w:div w:id="1647012375">
      <w:bodyDiv w:val="1"/>
      <w:marLeft w:val="0"/>
      <w:marRight w:val="0"/>
      <w:marTop w:val="0"/>
      <w:marBottom w:val="0"/>
      <w:divBdr>
        <w:top w:val="none" w:sz="0" w:space="0" w:color="auto"/>
        <w:left w:val="none" w:sz="0" w:space="0" w:color="auto"/>
        <w:bottom w:val="none" w:sz="0" w:space="0" w:color="auto"/>
        <w:right w:val="none" w:sz="0" w:space="0" w:color="auto"/>
      </w:divBdr>
    </w:div>
    <w:div w:id="1692149338">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710762723">
      <w:bodyDiv w:val="1"/>
      <w:marLeft w:val="0"/>
      <w:marRight w:val="0"/>
      <w:marTop w:val="0"/>
      <w:marBottom w:val="0"/>
      <w:divBdr>
        <w:top w:val="none" w:sz="0" w:space="0" w:color="auto"/>
        <w:left w:val="none" w:sz="0" w:space="0" w:color="auto"/>
        <w:bottom w:val="none" w:sz="0" w:space="0" w:color="auto"/>
        <w:right w:val="none" w:sz="0" w:space="0" w:color="auto"/>
      </w:divBdr>
    </w:div>
    <w:div w:id="1721442133">
      <w:bodyDiv w:val="1"/>
      <w:marLeft w:val="0"/>
      <w:marRight w:val="0"/>
      <w:marTop w:val="0"/>
      <w:marBottom w:val="0"/>
      <w:divBdr>
        <w:top w:val="none" w:sz="0" w:space="0" w:color="auto"/>
        <w:left w:val="none" w:sz="0" w:space="0" w:color="auto"/>
        <w:bottom w:val="none" w:sz="0" w:space="0" w:color="auto"/>
        <w:right w:val="none" w:sz="0" w:space="0" w:color="auto"/>
      </w:divBdr>
    </w:div>
    <w:div w:id="1749303793">
      <w:bodyDiv w:val="1"/>
      <w:marLeft w:val="0"/>
      <w:marRight w:val="0"/>
      <w:marTop w:val="0"/>
      <w:marBottom w:val="0"/>
      <w:divBdr>
        <w:top w:val="none" w:sz="0" w:space="0" w:color="auto"/>
        <w:left w:val="none" w:sz="0" w:space="0" w:color="auto"/>
        <w:bottom w:val="none" w:sz="0" w:space="0" w:color="auto"/>
        <w:right w:val="none" w:sz="0" w:space="0" w:color="auto"/>
      </w:divBdr>
    </w:div>
    <w:div w:id="1751077448">
      <w:bodyDiv w:val="1"/>
      <w:marLeft w:val="0"/>
      <w:marRight w:val="0"/>
      <w:marTop w:val="0"/>
      <w:marBottom w:val="0"/>
      <w:divBdr>
        <w:top w:val="none" w:sz="0" w:space="0" w:color="auto"/>
        <w:left w:val="none" w:sz="0" w:space="0" w:color="auto"/>
        <w:bottom w:val="none" w:sz="0" w:space="0" w:color="auto"/>
        <w:right w:val="none" w:sz="0" w:space="0" w:color="auto"/>
      </w:divBdr>
    </w:div>
    <w:div w:id="1775782233">
      <w:bodyDiv w:val="1"/>
      <w:marLeft w:val="0"/>
      <w:marRight w:val="0"/>
      <w:marTop w:val="0"/>
      <w:marBottom w:val="0"/>
      <w:divBdr>
        <w:top w:val="none" w:sz="0" w:space="0" w:color="auto"/>
        <w:left w:val="none" w:sz="0" w:space="0" w:color="auto"/>
        <w:bottom w:val="none" w:sz="0" w:space="0" w:color="auto"/>
        <w:right w:val="none" w:sz="0" w:space="0" w:color="auto"/>
      </w:divBdr>
    </w:div>
    <w:div w:id="1821800869">
      <w:bodyDiv w:val="1"/>
      <w:marLeft w:val="0"/>
      <w:marRight w:val="0"/>
      <w:marTop w:val="0"/>
      <w:marBottom w:val="0"/>
      <w:divBdr>
        <w:top w:val="none" w:sz="0" w:space="0" w:color="auto"/>
        <w:left w:val="none" w:sz="0" w:space="0" w:color="auto"/>
        <w:bottom w:val="none" w:sz="0" w:space="0" w:color="auto"/>
        <w:right w:val="none" w:sz="0" w:space="0" w:color="auto"/>
      </w:divBdr>
    </w:div>
    <w:div w:id="1850943645">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78659665">
      <w:bodyDiv w:val="1"/>
      <w:marLeft w:val="0"/>
      <w:marRight w:val="0"/>
      <w:marTop w:val="0"/>
      <w:marBottom w:val="0"/>
      <w:divBdr>
        <w:top w:val="none" w:sz="0" w:space="0" w:color="auto"/>
        <w:left w:val="none" w:sz="0" w:space="0" w:color="auto"/>
        <w:bottom w:val="none" w:sz="0" w:space="0" w:color="auto"/>
        <w:right w:val="none" w:sz="0" w:space="0" w:color="auto"/>
      </w:divBdr>
    </w:div>
    <w:div w:id="1884099884">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16167452">
      <w:bodyDiv w:val="1"/>
      <w:marLeft w:val="0"/>
      <w:marRight w:val="0"/>
      <w:marTop w:val="0"/>
      <w:marBottom w:val="0"/>
      <w:divBdr>
        <w:top w:val="none" w:sz="0" w:space="0" w:color="auto"/>
        <w:left w:val="none" w:sz="0" w:space="0" w:color="auto"/>
        <w:bottom w:val="none" w:sz="0" w:space="0" w:color="auto"/>
        <w:right w:val="none" w:sz="0" w:space="0" w:color="auto"/>
      </w:divBdr>
    </w:div>
    <w:div w:id="1928921181">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39561401">
      <w:bodyDiv w:val="1"/>
      <w:marLeft w:val="0"/>
      <w:marRight w:val="0"/>
      <w:marTop w:val="0"/>
      <w:marBottom w:val="0"/>
      <w:divBdr>
        <w:top w:val="none" w:sz="0" w:space="0" w:color="auto"/>
        <w:left w:val="none" w:sz="0" w:space="0" w:color="auto"/>
        <w:bottom w:val="none" w:sz="0" w:space="0" w:color="auto"/>
        <w:right w:val="none" w:sz="0" w:space="0" w:color="auto"/>
      </w:divBdr>
    </w:div>
    <w:div w:id="1946040214">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1959412631">
      <w:bodyDiv w:val="1"/>
      <w:marLeft w:val="0"/>
      <w:marRight w:val="0"/>
      <w:marTop w:val="0"/>
      <w:marBottom w:val="0"/>
      <w:divBdr>
        <w:top w:val="none" w:sz="0" w:space="0" w:color="auto"/>
        <w:left w:val="none" w:sz="0" w:space="0" w:color="auto"/>
        <w:bottom w:val="none" w:sz="0" w:space="0" w:color="auto"/>
        <w:right w:val="none" w:sz="0" w:space="0" w:color="auto"/>
      </w:divBdr>
    </w:div>
    <w:div w:id="1961959721">
      <w:bodyDiv w:val="1"/>
      <w:marLeft w:val="0"/>
      <w:marRight w:val="0"/>
      <w:marTop w:val="0"/>
      <w:marBottom w:val="0"/>
      <w:divBdr>
        <w:top w:val="none" w:sz="0" w:space="0" w:color="auto"/>
        <w:left w:val="none" w:sz="0" w:space="0" w:color="auto"/>
        <w:bottom w:val="none" w:sz="0" w:space="0" w:color="auto"/>
        <w:right w:val="none" w:sz="0" w:space="0" w:color="auto"/>
      </w:divBdr>
    </w:div>
    <w:div w:id="1987781515">
      <w:bodyDiv w:val="1"/>
      <w:marLeft w:val="0"/>
      <w:marRight w:val="0"/>
      <w:marTop w:val="0"/>
      <w:marBottom w:val="0"/>
      <w:divBdr>
        <w:top w:val="none" w:sz="0" w:space="0" w:color="auto"/>
        <w:left w:val="none" w:sz="0" w:space="0" w:color="auto"/>
        <w:bottom w:val="none" w:sz="0" w:space="0" w:color="auto"/>
        <w:right w:val="none" w:sz="0" w:space="0" w:color="auto"/>
      </w:divBdr>
    </w:div>
    <w:div w:id="1995984252">
      <w:bodyDiv w:val="1"/>
      <w:marLeft w:val="0"/>
      <w:marRight w:val="0"/>
      <w:marTop w:val="0"/>
      <w:marBottom w:val="0"/>
      <w:divBdr>
        <w:top w:val="none" w:sz="0" w:space="0" w:color="auto"/>
        <w:left w:val="none" w:sz="0" w:space="0" w:color="auto"/>
        <w:bottom w:val="none" w:sz="0" w:space="0" w:color="auto"/>
        <w:right w:val="none" w:sz="0" w:space="0" w:color="auto"/>
      </w:divBdr>
    </w:div>
    <w:div w:id="2007318123">
      <w:bodyDiv w:val="1"/>
      <w:marLeft w:val="0"/>
      <w:marRight w:val="0"/>
      <w:marTop w:val="0"/>
      <w:marBottom w:val="0"/>
      <w:divBdr>
        <w:top w:val="none" w:sz="0" w:space="0" w:color="auto"/>
        <w:left w:val="none" w:sz="0" w:space="0" w:color="auto"/>
        <w:bottom w:val="none" w:sz="0" w:space="0" w:color="auto"/>
        <w:right w:val="none" w:sz="0" w:space="0" w:color="auto"/>
      </w:divBdr>
    </w:div>
    <w:div w:id="2011525302">
      <w:bodyDiv w:val="1"/>
      <w:marLeft w:val="0"/>
      <w:marRight w:val="0"/>
      <w:marTop w:val="0"/>
      <w:marBottom w:val="0"/>
      <w:divBdr>
        <w:top w:val="none" w:sz="0" w:space="0" w:color="auto"/>
        <w:left w:val="none" w:sz="0" w:space="0" w:color="auto"/>
        <w:bottom w:val="none" w:sz="0" w:space="0" w:color="auto"/>
        <w:right w:val="none" w:sz="0" w:space="0" w:color="auto"/>
      </w:divBdr>
    </w:div>
    <w:div w:id="2016884927">
      <w:bodyDiv w:val="1"/>
      <w:marLeft w:val="0"/>
      <w:marRight w:val="0"/>
      <w:marTop w:val="0"/>
      <w:marBottom w:val="0"/>
      <w:divBdr>
        <w:top w:val="none" w:sz="0" w:space="0" w:color="auto"/>
        <w:left w:val="none" w:sz="0" w:space="0" w:color="auto"/>
        <w:bottom w:val="none" w:sz="0" w:space="0" w:color="auto"/>
        <w:right w:val="none" w:sz="0" w:space="0" w:color="auto"/>
      </w:divBdr>
    </w:div>
    <w:div w:id="2046365973">
      <w:bodyDiv w:val="1"/>
      <w:marLeft w:val="0"/>
      <w:marRight w:val="0"/>
      <w:marTop w:val="0"/>
      <w:marBottom w:val="0"/>
      <w:divBdr>
        <w:top w:val="none" w:sz="0" w:space="0" w:color="auto"/>
        <w:left w:val="none" w:sz="0" w:space="0" w:color="auto"/>
        <w:bottom w:val="none" w:sz="0" w:space="0" w:color="auto"/>
        <w:right w:val="none" w:sz="0" w:space="0" w:color="auto"/>
      </w:divBdr>
    </w:div>
    <w:div w:id="2074691721">
      <w:bodyDiv w:val="1"/>
      <w:marLeft w:val="0"/>
      <w:marRight w:val="0"/>
      <w:marTop w:val="0"/>
      <w:marBottom w:val="0"/>
      <w:divBdr>
        <w:top w:val="none" w:sz="0" w:space="0" w:color="auto"/>
        <w:left w:val="none" w:sz="0" w:space="0" w:color="auto"/>
        <w:bottom w:val="none" w:sz="0" w:space="0" w:color="auto"/>
        <w:right w:val="none" w:sz="0" w:space="0" w:color="auto"/>
      </w:divBdr>
    </w:div>
    <w:div w:id="2076199162">
      <w:bodyDiv w:val="1"/>
      <w:marLeft w:val="0"/>
      <w:marRight w:val="0"/>
      <w:marTop w:val="0"/>
      <w:marBottom w:val="0"/>
      <w:divBdr>
        <w:top w:val="none" w:sz="0" w:space="0" w:color="auto"/>
        <w:left w:val="none" w:sz="0" w:space="0" w:color="auto"/>
        <w:bottom w:val="none" w:sz="0" w:space="0" w:color="auto"/>
        <w:right w:val="none" w:sz="0" w:space="0" w:color="auto"/>
      </w:divBdr>
    </w:div>
    <w:div w:id="207717006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 w:id="2097435743">
      <w:bodyDiv w:val="1"/>
      <w:marLeft w:val="0"/>
      <w:marRight w:val="0"/>
      <w:marTop w:val="0"/>
      <w:marBottom w:val="0"/>
      <w:divBdr>
        <w:top w:val="none" w:sz="0" w:space="0" w:color="auto"/>
        <w:left w:val="none" w:sz="0" w:space="0" w:color="auto"/>
        <w:bottom w:val="none" w:sz="0" w:space="0" w:color="auto"/>
        <w:right w:val="none" w:sz="0" w:space="0" w:color="auto"/>
      </w:divBdr>
    </w:div>
    <w:div w:id="2097744072">
      <w:bodyDiv w:val="1"/>
      <w:marLeft w:val="0"/>
      <w:marRight w:val="0"/>
      <w:marTop w:val="0"/>
      <w:marBottom w:val="0"/>
      <w:divBdr>
        <w:top w:val="none" w:sz="0" w:space="0" w:color="auto"/>
        <w:left w:val="none" w:sz="0" w:space="0" w:color="auto"/>
        <w:bottom w:val="none" w:sz="0" w:space="0" w:color="auto"/>
        <w:right w:val="none" w:sz="0" w:space="0" w:color="auto"/>
      </w:divBdr>
    </w:div>
    <w:div w:id="2107579196">
      <w:bodyDiv w:val="1"/>
      <w:marLeft w:val="0"/>
      <w:marRight w:val="0"/>
      <w:marTop w:val="0"/>
      <w:marBottom w:val="0"/>
      <w:divBdr>
        <w:top w:val="none" w:sz="0" w:space="0" w:color="auto"/>
        <w:left w:val="none" w:sz="0" w:space="0" w:color="auto"/>
        <w:bottom w:val="none" w:sz="0" w:space="0" w:color="auto"/>
        <w:right w:val="none" w:sz="0" w:space="0" w:color="auto"/>
      </w:divBdr>
    </w:div>
    <w:div w:id="2126732657">
      <w:bodyDiv w:val="1"/>
      <w:marLeft w:val="0"/>
      <w:marRight w:val="0"/>
      <w:marTop w:val="0"/>
      <w:marBottom w:val="0"/>
      <w:divBdr>
        <w:top w:val="none" w:sz="0" w:space="0" w:color="auto"/>
        <w:left w:val="none" w:sz="0" w:space="0" w:color="auto"/>
        <w:bottom w:val="none" w:sz="0" w:space="0" w:color="auto"/>
        <w:right w:val="none" w:sz="0" w:space="0" w:color="auto"/>
      </w:divBdr>
    </w:div>
    <w:div w:id="2134247335">
      <w:bodyDiv w:val="1"/>
      <w:marLeft w:val="0"/>
      <w:marRight w:val="0"/>
      <w:marTop w:val="0"/>
      <w:marBottom w:val="0"/>
      <w:divBdr>
        <w:top w:val="none" w:sz="0" w:space="0" w:color="auto"/>
        <w:left w:val="none" w:sz="0" w:space="0" w:color="auto"/>
        <w:bottom w:val="none" w:sz="0" w:space="0" w:color="auto"/>
        <w:right w:val="none" w:sz="0" w:space="0" w:color="auto"/>
      </w:divBdr>
    </w:div>
    <w:div w:id="2143695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emf"/><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emf"/><Relationship Id="rId44" Type="http://schemas.openxmlformats.org/officeDocument/2006/relationships/image" Target="media/image34.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image" Target="media/image31.png"/></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53</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54</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55</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56</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57</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58</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59</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4</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5</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7</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9</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3</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6</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8</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2</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60</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61</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6</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62</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1</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2</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4</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5</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27</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8</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29</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3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17</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1</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18</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0</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6</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2</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5</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19</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3</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4</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6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64</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6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6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6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6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69</b:RefOrder>
  </b:Source>
  <b:Source>
    <b:Tag>Mes18</b:Tag>
    <b:SourceType>InternetSite</b:SourceType>
    <b:Guid>{C49B43B5-E5DF-4456-B67F-F763DC01400B}</b:Guid>
    <b:Title>Mesurex</b:Title>
    <b:Year>2018</b:Year>
    <b:Month>Málaga</b:Month>
    <b:Day>España</b:Day>
    <b:URL>https://mesurex.com/emisividad-en-la-medicion-de-temperatura-mediante-termografia/</b:URL>
    <b:RefOrder>10</b:RefOrder>
  </b:Source>
  <b:Source>
    <b:Tag>Gru06</b:Tag>
    <b:SourceType>Book</b:SourceType>
    <b:Guid>{DBFD114B-AC34-4032-894E-5697DFAE3DDE}</b:Guid>
    <b:Author>
      <b:Author>
        <b:NameList>
          <b:Person>
            <b:Last>EDMANS</b:Last>
            <b:First>Grupo</b:First>
            <b:Middle>de investigación</b:Middle>
          </b:Person>
        </b:NameList>
      </b:Author>
    </b:Author>
    <b:Title>Ténicas y algoritmos básicos de visión artificial</b:Title>
    <b:Year>2006</b:Year>
    <b:City>Londoño, España</b:City>
    <b:Publisher>Universidad la Rioja</b:Publisher>
    <b:RefOrder>33</b:RefOrder>
  </b:Source>
  <b:Source>
    <b:Tag>Jos</b:Tag>
    <b:SourceType>DocumentFromInternetSite</b:SourceType>
    <b:Guid>{A13DA924-84E5-4083-96BE-8C5638205C71}</b:Guid>
    <b:Author>
      <b:Author>
        <b:NameList>
          <b:Person>
            <b:Last>Lorenzo</b:Last>
            <b:First>José</b:First>
            <b:Middle>Alfonso Alonso</b:Middle>
          </b:Person>
        </b:NameList>
      </b:Author>
    </b:Author>
    <b:Title>Sun Fields Europe</b:Title>
    <b:URL>https://www.sfe-solar.com/noticias/articulos/puntos-calientes-hot-spots-en-placas-solares/</b:URL>
    <b:InternetSiteTitle>Causas y efectos de los puntos calientes en placas solares</b:InternetSiteTitle>
    <b:Year>2010</b:Year>
    <b:RefOrder>3</b:RefOrder>
  </b:Source>
  <b:Source>
    <b:Tag>San18</b:Tag>
    <b:SourceType>DocumentFromInternetSite</b:SourceType>
    <b:Guid>{7A1A0447-4E89-4DE0-8C40-B9CFFEEA9F86}</b:Guid>
    <b:Title>Researchgate</b:Title>
    <b:Year>2018</b:Year>
    <b:Author>
      <b:Author>
        <b:NameList>
          <b:Person>
            <b:Last>Santos J.</b:Last>
            <b:First>Garcia</b:First>
            <b:Middle>A., Camero M., Balenzategui J., Muñoz M., Vela N.</b:Middle>
          </b:Person>
        </b:NameList>
      </b:Author>
    </b:Author>
    <b:ShortTitle>Análisis cuatitativo de defectos en módulos fotovoltaicos de instalaciones españolas </b:ShortTitle>
    <b:RefOrder>70</b:RefOrder>
  </b:Source>
  <b:Source>
    <b:Tag>Ait16</b:Tag>
    <b:SourceType>Report</b:SourceType>
    <b:Guid>{E85F1AE6-3973-4AE0-A4B8-F8E612F3FC27}</b:Guid>
    <b:Title>Detección de diferentes tipos de defectos en módulos fotovoltaicos instalados en campo</b:Title>
    <b:Year>2016</b:Year>
    <b:City>Pamplona, España</b:City>
    <b:Author>
      <b:Author>
        <b:NameList>
          <b:Person>
            <b:Last>Barrenetxea</b:Last>
            <b:First>Aitor</b:First>
          </b:Person>
        </b:NameList>
      </b:Author>
    </b:Author>
    <b:RefOrder>39</b:RefOrder>
  </b:Source>
  <b:Source>
    <b:Tag>Est191</b:Tag>
    <b:SourceType>Report</b:SourceType>
    <b:Guid>{A20F99EE-C4DD-4420-B51C-3360A8BA6EC3}</b:Guid>
    <b:Author>
      <b:Author>
        <b:NameList>
          <b:Person>
            <b:Last>Alfaro</b:Last>
            <b:First>Estefanía</b:First>
          </b:Person>
          <b:Person>
            <b:Last>Loaiza</b:Last>
            <b:First>Humberto</b:First>
          </b:Person>
        </b:NameList>
      </b:Author>
    </b:Author>
    <b:Title>Conjunto de datos para el reconocimiento de rastros de caracoles y fallas de puntos calientes en paneles solares monocristalinos de Si</b:Title>
    <b:Year>2019</b:Year>
    <b:Publisher>Elsevier</b:Publisher>
    <b:City>Cali</b:City>
    <b:RefOrder>40</b:RefOrder>
  </b:Source>
  <b:Source>
    <b:Tag>Alf19</b:Tag>
    <b:SourceType>Misc</b:SourceType>
    <b:Guid>{8B0A053E-8B62-4166-891D-BE02EBB31B07}</b:Guid>
    <b:Author>
      <b:Author>
        <b:NameList>
          <b:Person>
            <b:Last>Alfaro Mejía</b:Last>
            <b:First>Estefanía.</b:First>
          </b:Person>
        </b:NameList>
      </b:Author>
    </b:Author>
    <b:Title>Detección y determinación de severidad de fallas en paneles solares a partir de imágenes áereas termográficas.</b:Title>
    <b:Year>2019</b:Year>
    <b:City>Cali</b:City>
    <b:StateProvince>Valle del Cauca</b:StateProvince>
    <b:CountryRegion>Colombia</b:CountryRegion>
    <b:Publisher>Universidad del Valle</b:Publisher>
    <b:RefOrder>34</b:RefOrder>
  </b:Source>
  <b:Source>
    <b:Tag>Cor16</b:Tag>
    <b:SourceType>JournalArticle</b:SourceType>
    <b:Guid>{6D9DF91A-14BB-425B-90DD-29015BDD236B}</b:Guid>
    <b:Title>Introdicción a la visión artificial</b:Title>
    <b:Year>2016</b:Year>
    <b:Author>
      <b:Author>
        <b:NameList>
          <b:Person>
            <b:Last>Cognex</b:Last>
            <b:First>Corporation</b:First>
          </b:Person>
        </b:NameList>
      </b:Author>
    </b:Author>
    <b:JournalName>Guía para la autimatización de procesos y mejoras de calidad</b:JournalName>
    <b:Pages>11-14</b:Pages>
    <b:RefOrder>41</b:RefOrder>
  </b:Source>
  <b:Source>
    <b:Tag>Agu13</b:Tag>
    <b:SourceType>Misc</b:SourceType>
    <b:Guid>{241FA297-08C8-4184-8B7C-2E1887E77726}</b:Guid>
    <b:Author>
      <b:Author>
        <b:NameList>
          <b:Person>
            <b:Last>Aguirre Dobernack</b:Last>
            <b:First>Nicolás</b:First>
          </b:Person>
        </b:NameList>
      </b:Author>
    </b:Author>
    <b:Title>Implementación de un sistema de detección de señales de tráfico mediante visión artificial basado en FPGA</b:Title>
    <b:Year>2013</b:Year>
    <b:City>Sevilla</b:City>
    <b:CountryRegion>España</b:CountryRegion>
    <b:Publisher>Universidad de Sevilla.</b:Publisher>
    <b:RefOrder>42</b:RefOrder>
  </b:Source>
  <b:Source>
    <b:Tag>JVé03</b:Tag>
    <b:SourceType>Book</b:SourceType>
    <b:Guid>{EF1D0A9B-AC36-4160-B08C-25B7D1140507}</b:Guid>
    <b:Author>
      <b:Author>
        <b:NameList>
          <b:Person>
            <b:Last>Serrano</b:Last>
            <b:First>J.</b:First>
            <b:Middle>Vélez</b:Middle>
          </b:Person>
        </b:NameList>
      </b:Author>
    </b:Author>
    <b:Title>Visión por computador.</b:Title>
    <b:Year>2003</b:Year>
    <b:City>Madrid</b:City>
    <b:Publisher>Dykinson</b:Publisher>
    <b:RefOrder>43</b:RefOrder>
  </b:Source>
  <b:Source>
    <b:Tag>Val07</b:Tag>
    <b:SourceType>Report</b:SourceType>
    <b:Guid>{15301D16-E6A8-4870-AAC3-B1890F61C036}</b:Guid>
    <b:Title>Detección de bordes mediante el algoritmo de canny</b:Title>
    <b:Year>2007</b:Year>
    <b:City>Trujillo, Perú</b:City>
    <b:Publisher>Universidad nacional de Trujillo</b:Publisher>
    <b:Author>
      <b:Author>
        <b:NameList>
          <b:Person>
            <b:Last>Valverde Rebaza</b:Last>
            <b:First>Jorge</b:First>
          </b:Person>
        </b:NameList>
      </b:Author>
    </b:Author>
    <b:RefOrder>44</b:RefOrder>
  </b:Source>
  <b:Source>
    <b:Tag>Góm16</b:Tag>
    <b:SourceType>Report</b:SourceType>
    <b:Guid>{B1568218-A8F6-4F74-9BE5-C2EEA1D4D634}</b:Guid>
    <b:Author>
      <b:Author>
        <b:NameList>
          <b:Person>
            <b:Last>Gómez Trejos</b:Last>
            <b:First>Diana</b:First>
          </b:Person>
          <b:Person>
            <b:Last>Guerrero Guzmán</b:Last>
            <b:First>Alejandra</b:First>
          </b:Person>
        </b:NameList>
      </b:Author>
    </b:Author>
    <b:Title>Estudio y análisis de ténicas para procesamiento digital de imágenes.</b:Title>
    <b:Year>2016</b:Year>
    <b:Publisher>Universidad tecnológica de pereira</b:Publisher>
    <b:City>pereira, Colombia.</b:City>
    <b:RefOrder>45</b:RefOrder>
  </b:Source>
  <b:Source>
    <b:Tag>Lar19</b:Tag>
    <b:SourceType>Report</b:SourceType>
    <b:Guid>{1E9B6F51-DFDC-4ABC-8CA8-5E053654E548}</b:Guid>
    <b:Title>Sistema de reconocimiento de gestos faciales captados a través de cámaras para analizar el nivel de satisfacción de clientes en restaurantes</b:Title>
    <b:Year>2019</b:Year>
    <b:Author>
      <b:Author>
        <b:NameList>
          <b:Person>
            <b:Last>Lara-Lévano</b:Last>
            <b:First>Edwin</b:First>
          </b:Person>
        </b:NameList>
      </b:Author>
    </b:Author>
    <b:Publisher>Universidad de Lima</b:Publisher>
    <b:City>Lima, Perú</b:City>
    <b:RefOrder>46</b:RefOrder>
  </b:Source>
  <b:Source>
    <b:Tag>Ale16</b:Tag>
    <b:SourceType>Book</b:SourceType>
    <b:Guid>{74205B73-8A68-440C-8D2A-DCFD6E32EF84}</b:Guid>
    <b:Author>
      <b:Author>
        <b:NameList>
          <b:Person>
            <b:Last>Alegre Gutierrez</b:Last>
            <b:First>Enrique.</b:First>
            <b:Middle>Fernández Robles, Laura</b:Middle>
          </b:Person>
        </b:NameList>
      </b:Author>
    </b:Author>
    <b:Title>SIFT (Scale Invariant Feature Transform).</b:Title>
    <b:Year>2016</b:Year>
    <b:City>Léon, España</b:City>
    <b:Publisher>Grupo de Visión del comité Español de Automática</b:Publisher>
    <b:Pages>https://buleria.unileon.es/handle/10612/11065</b:Pages>
    <b:RefOrder>47</b:RefOrder>
  </b:Source>
  <b:Source>
    <b:Tag>Val21</b:Tag>
    <b:SourceType>Misc</b:SourceType>
    <b:Guid>{8613D665-AB54-4363-A806-447840212309}</b:Guid>
    <b:Title>INTRODUCCIÓN A LA CLASIFICACIÓN DE IMÁGENES</b:Title>
    <b:Year>2021</b:Year>
    <b:City>Barcelona, España.</b:City>
    <b:Publisher>Universitat Autònoma de Barcelona</b:Publisher>
    <b:PublicationTitle>Clasificación de imágenes.</b:PublicationTitle>
    <b:Author>
      <b:Author>
        <b:NameList>
          <b:Person>
            <b:Last>Valveny</b:Last>
            <b:First>Ernest.</b:First>
          </b:Person>
        </b:NameList>
      </b:Author>
    </b:Author>
    <b:RefOrder>48</b:RefOrder>
  </b:Source>
  <b:Source>
    <b:Tag>Roo17</b:Tag>
    <b:SourceType>Report</b:SourceType>
    <b:Guid>{3BB217AB-3160-44F0-9A05-7C2C16028E03}</b:Guid>
    <b:Author>
      <b:Author>
        <b:NameList>
          <b:Person>
            <b:Last>Roos Hoefgeest Toribio</b:Last>
            <b:First>Sara.</b:First>
          </b:Person>
        </b:NameList>
      </b:Author>
    </b:Author>
    <b:Title>Reconocimiento de objetos mediante visión por computador para ayudas a invidentes</b:Title>
    <b:Year>2017</b:Year>
    <b:City>Oviedo, España</b:City>
    <b:StateProvince>Oviedo</b:StateProvince>
    <b:CountryRegion>España</b:CountryRegion>
    <b:Publisher>Universidad de Oviedo</b:Publisher>
    <b:RefOrder>49</b:RefOrder>
  </b:Source>
  <b:Source>
    <b:Tag>Gar16</b:Tag>
    <b:SourceType>Report</b:SourceType>
    <b:Guid>{7694330E-713B-40B9-B23D-3A147D34EAE2}</b:Guid>
    <b:Author>
      <b:Author>
        <b:NameList>
          <b:Person>
            <b:Last>García Merino</b:Last>
            <b:First>Jesús</b:First>
          </b:Person>
        </b:NameList>
      </b:Author>
    </b:Author>
    <b:Title>Sistema avanzado de detección de obstáculos y navegación autónoma para vigilancia y protección basado en flota de vehículos aéreos no tripulados</b:Title>
    <b:Year>2016</b:Year>
    <b:Publisher>Universidad de Málaga</b:Publisher>
    <b:City>Málaga, España</b:City>
    <b:RefOrder>50</b:RefOrder>
  </b:Source>
  <b:Source>
    <b:Tag>Her16</b:Tag>
    <b:SourceType>Report</b:SourceType>
    <b:Guid>{43A1DFF7-B51E-45A0-8E99-E9AB9B1681E1}</b:Guid>
    <b:Title>Clasificador Bayesiano Ingenuo en RapidMiner</b:Title>
    <b:Year>2016</b:Year>
    <b:City>Puebla, México</b:City>
    <b:Publisher>Benemérita Universidad Autónoma de Puebla</b:Publisher>
    <b:Author>
      <b:Author>
        <b:NameList>
          <b:Person>
            <b:Last>Hernández Baez</b:Last>
            <b:First>Imelda</b:First>
          </b:Person>
        </b:NameList>
      </b:Author>
    </b:Author>
    <b:RefOrder>51</b:RefOrder>
  </b:Source>
  <b:Source>
    <b:Tag>Bet05</b:Tag>
    <b:SourceType>Report</b:SourceType>
    <b:Guid>{754107E8-74D1-4318-8095-840D7637F3F0}</b:Guid>
    <b:Author>
      <b:Author>
        <b:NameList>
          <b:Person>
            <b:Last>Betancourt</b:Last>
            <b:First>Gustavo</b:First>
          </b:Person>
        </b:NameList>
      </b:Author>
    </b:Author>
    <b:Title>Las maquinas de soporte vectorial</b:Title>
    <b:Year>2005</b:Year>
    <b:Publisher>Universidad tecnológica de Pereira</b:Publisher>
    <b:City>Pereira, Colombia</b:City>
    <b:RefOrder>52</b:RefOrder>
  </b:Source>
  <b:Source>
    <b:Tag>Ger19</b:Tag>
    <b:SourceType>DocumentFromInternetSite</b:SourceType>
    <b:Guid>{21EFA7E1-A736-456C-B458-90EBAC1D0117}</b:Guid>
    <b:Title>Suelo Solar</b:Title>
    <b:Year>2019</b:Year>
    <b:Author>
      <b:Author>
        <b:NameList>
          <b:Person>
            <b:Last>Meyer</b:Last>
            <b:First>Gerhard</b:First>
          </b:Person>
        </b:NameList>
      </b:Author>
    </b:Author>
    <b:Month>Febrero</b:Month>
    <b:Day>28</b:Day>
    <b:URL>https://suelosolar.com/noticias/consultorio/espana/28-2-2019/enemigos-fotovoltaica-hotspot</b:URL>
    <b:RefOrder>71</b:RefOrder>
  </b:Source>
  <b:Source>
    <b:Tag>Hon16</b:Tag>
    <b:SourceType>DocumentFromInternetSite</b:SourceType>
    <b:Guid>{FEE030D8-6425-4957-963F-44AFD4204E92}</b:Guid>
    <b:Author>
      <b:Author>
        <b:NameList>
          <b:Person>
            <b:Last>Yang</b:Last>
            <b:First>Hong</b:First>
          </b:Person>
          <b:Person>
            <b:Last>Chang</b:Last>
            <b:First>Jipeng</b:First>
          </b:Person>
          <b:Person>
            <b:Last>Wang</b:Last>
            <b:First>He</b:First>
          </b:Person>
        </b:NameList>
      </b:Author>
    </b:Author>
    <b:Title>Elsevier</b:Title>
    <b:Year>2016</b:Year>
    <b:URL>https://reader.elsevier.com/reader/sd/pii/S1876610216300820?token=2E028E54672752DE60C4167BA160DB39037FF999894705B5D8B7BDB51D7D046A4B831734E365D596537EED407451B71A&amp;originRegion=us-east-1&amp;originCreation=20220110164827</b:URL>
    <b:RefOrder>35</b:RefOrder>
  </b:Source>
  <b:Source>
    <b:Tag>Alb14</b:Tag>
    <b:SourceType>DocumentFromInternetSite</b:SourceType>
    <b:Guid>{26D59AF0-77B5-4F92-A80E-ABC43B2C728B}</b:Guid>
    <b:Author>
      <b:Author>
        <b:NameList>
          <b:Person>
            <b:Last>Dolara</b:Last>
            <b:First>Alberto</b:First>
          </b:Person>
          <b:Person>
            <b:Last>Leva</b:Last>
            <b:First>S.</b:First>
          </b:Person>
          <b:Person>
            <b:Last>Manzolini</b:Last>
            <b:First>Giampaolo</b:First>
          </b:Person>
          <b:Person>
            <b:Last>Ogliari</b:Last>
            <b:First>Emmanuel</b:First>
          </b:Person>
        </b:NameList>
      </b:Author>
    </b:Author>
    <b:Title>Researchgate</b:Title>
    <b:Year>2014</b:Year>
    <b:Month>Septiembre </b:Month>
    <b:Day>01 </b:Day>
    <b:URL>https://www.researchgate.net/figure/Thermal-image-and-picture-of-PV-modules-A41-A42-A43-and-A44-starting-from-the-top_fig4_264864355/actions#reference</b:URL>
    <b:RefOrder>36</b:RefOrder>
  </b:Source>
  <b:Source>
    <b:Tag>Eco21</b:Tag>
    <b:SourceType>InternetSite</b:SourceType>
    <b:Guid>{96743B93-DDE9-4581-8317-A43E2CFB1B70}</b:Guid>
    <b:Title>Ecoinventos </b:Title>
    <b:Year>2021</b:Year>
    <b:Month>Abril</b:Month>
    <b:Day>30</b:Day>
    <b:URL>https://ecoinventos.com/defectos-mas-comunes-paneles-solares/</b:URL>
    <b:Author>
      <b:Author>
        <b:Corporate>Ecoinventos Green technology </b:Corporate>
      </b:Author>
    </b:Author>
    <b:RefOrder>37</b:RefOrder>
  </b:Source>
  <b:Source>
    <b:Tag>Apr16</b:Tag>
    <b:SourceType>InternetSite</b:SourceType>
    <b:Guid>{8158563E-CDA0-49F5-802E-09E3FE3DAD66}</b:Guid>
    <b:Author>
      <b:Author>
        <b:NameList>
          <b:Person>
            <b:Last>Salazar</b:Last>
            <b:First>April</b:First>
          </b:Person>
          <b:Person>
            <b:Last>Macabebe</b:Last>
            <b:First>Erees</b:First>
          </b:Person>
        </b:NameList>
      </b:Author>
    </b:Author>
    <b:Title>Elsevier</b:Title>
    <b:Year>2016</b:Year>
    <b:Month>Enero</b:Month>
    <b:Day>01</b:Day>
    <b:URL>https://www.researchgate.net/publication/306076414_Hotspots_Detection_in_Photovoltaic_Modules_Using_Infrared_Thermography</b:URL>
    <b:RefOrder>38</b:RefOrder>
  </b:Source>
</b:Sources>
</file>

<file path=customXml/itemProps1.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3.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56FF3F9-0830-419E-A5B2-F871B7990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1060</TotalTime>
  <Pages>73</Pages>
  <Words>16392</Words>
  <Characters>90159</Characters>
  <Application>Microsoft Office Word</Application>
  <DocSecurity>0</DocSecurity>
  <Lines>751</Lines>
  <Paragraphs>212</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10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117</cp:revision>
  <cp:lastPrinted>2014-10-16T13:27:00Z</cp:lastPrinted>
  <dcterms:created xsi:type="dcterms:W3CDTF">2021-11-02T01:21:00Z</dcterms:created>
  <dcterms:modified xsi:type="dcterms:W3CDTF">2022-01-10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